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A817B2" w14:textId="7B47FBF4" w:rsidR="00611A8F" w:rsidRPr="006F5CEE" w:rsidRDefault="00A15AD6" w:rsidP="00727CC6">
      <w:pPr>
        <w:spacing w:line="480" w:lineRule="auto"/>
        <w:outlineLvl w:val="0"/>
        <w:rPr>
          <w:i/>
        </w:rPr>
      </w:pPr>
      <w:r w:rsidRPr="006F5CEE">
        <w:rPr>
          <w:b/>
          <w:i/>
        </w:rPr>
        <w:t>What Does “Mind-Wandering” Mean</w:t>
      </w:r>
      <w:r w:rsidR="00D279DA" w:rsidRPr="006F5CEE">
        <w:rPr>
          <w:b/>
          <w:i/>
        </w:rPr>
        <w:t xml:space="preserve"> </w:t>
      </w:r>
      <w:proofErr w:type="gramStart"/>
      <w:r w:rsidR="00D279DA" w:rsidRPr="006F5CEE">
        <w:rPr>
          <w:b/>
          <w:i/>
        </w:rPr>
        <w:t>To</w:t>
      </w:r>
      <w:proofErr w:type="gramEnd"/>
      <w:r w:rsidR="00D279DA" w:rsidRPr="006F5CEE">
        <w:rPr>
          <w:b/>
          <w:i/>
        </w:rPr>
        <w:t xml:space="preserve"> the Folk</w:t>
      </w:r>
      <w:r w:rsidRPr="006F5CEE">
        <w:rPr>
          <w:b/>
          <w:i/>
        </w:rPr>
        <w:t xml:space="preserve">? An Empirical </w:t>
      </w:r>
      <w:r w:rsidR="00D279DA" w:rsidRPr="006F5CEE">
        <w:rPr>
          <w:b/>
          <w:i/>
        </w:rPr>
        <w:t>Investigation</w:t>
      </w:r>
    </w:p>
    <w:p w14:paraId="0A8468B0" w14:textId="77777777" w:rsidR="00727CC6" w:rsidRPr="006F5CEE" w:rsidRDefault="00727CC6" w:rsidP="00727CC6">
      <w:pPr>
        <w:spacing w:line="480" w:lineRule="auto"/>
        <w:rPr>
          <w:b/>
        </w:rPr>
      </w:pPr>
    </w:p>
    <w:p w14:paraId="64125EB2" w14:textId="1399B368" w:rsidR="00727CC6" w:rsidRPr="006F5CEE" w:rsidRDefault="00727CC6" w:rsidP="00727CC6">
      <w:pPr>
        <w:spacing w:line="480" w:lineRule="auto"/>
        <w:rPr>
          <w:b/>
        </w:rPr>
      </w:pPr>
      <w:r w:rsidRPr="006F5CEE">
        <w:rPr>
          <w:b/>
        </w:rPr>
        <w:t>Abstract</w:t>
      </w:r>
    </w:p>
    <w:p w14:paraId="1EDA8CDE" w14:textId="77777777" w:rsidR="00727CC6" w:rsidRPr="006F5CEE" w:rsidRDefault="00727CC6" w:rsidP="00727CC6">
      <w:pPr>
        <w:spacing w:line="480" w:lineRule="auto"/>
      </w:pPr>
    </w:p>
    <w:p w14:paraId="1499A14F" w14:textId="7373B105" w:rsidR="00727CC6" w:rsidRPr="006F5CEE" w:rsidRDefault="00727CC6" w:rsidP="00727CC6">
      <w:pPr>
        <w:spacing w:line="480" w:lineRule="auto"/>
      </w:pPr>
      <w:r w:rsidRPr="006F5CEE">
        <w:t>Although mind-wandering research is rapidly progressing, stark disagreements are emerging about what the term “mind-wandering” means. Four prominent views define mind-wandering as 1) task-unrelated thought, 2) stimulus-independent thought, 3) unintentional thought, or 4) dynamically unguided thought. Although theorists claim to capture the ordinary understanding of mind-wandering, no systematic studies have assessed these claims. Two large factorial studies present participants (n=545) with vignettes that describe someone’s thoughts and ask whether her mind was wandering, while systematically manipulating features relevant to the four major accounts of mind-wandering. Dynamics explains between four and twenty times more variance in participants’ mind-wandering judgments than other features. Our third study (n=153) tests and supports a unique prediction of the dynamic framework—obsessive rumination contrasts with mind-wandering. Our final study (n=277) used vignettes that resemble mind-wandering experiments. Dynamics had significant and large effects, while task-</w:t>
      </w:r>
      <w:proofErr w:type="spellStart"/>
      <w:r w:rsidRPr="006F5CEE">
        <w:t>unrelatedness</w:t>
      </w:r>
      <w:proofErr w:type="spellEnd"/>
      <w:r w:rsidRPr="006F5CEE">
        <w:t xml:space="preserve"> was insignificant. These results strongly align with the dynamic conception of mind-wandering.</w:t>
      </w:r>
    </w:p>
    <w:p w14:paraId="4FDC10AC" w14:textId="77777777" w:rsidR="00727CC6" w:rsidRPr="006F5CEE" w:rsidRDefault="00727CC6" w:rsidP="00727CC6">
      <w:pPr>
        <w:spacing w:line="480" w:lineRule="auto"/>
      </w:pPr>
    </w:p>
    <w:p w14:paraId="1C09CCA5" w14:textId="3EFCA777" w:rsidR="00E83A69" w:rsidRPr="006F5CEE" w:rsidRDefault="00E83A69" w:rsidP="00727CC6">
      <w:pPr>
        <w:spacing w:line="480" w:lineRule="auto"/>
        <w:rPr>
          <w:b/>
        </w:rPr>
      </w:pPr>
      <w:r w:rsidRPr="006F5CEE">
        <w:rPr>
          <w:b/>
        </w:rPr>
        <w:t>Introduction</w:t>
      </w:r>
    </w:p>
    <w:p w14:paraId="78876253" w14:textId="77777777" w:rsidR="003174A0" w:rsidRPr="006F5CEE" w:rsidRDefault="003174A0" w:rsidP="00727CC6">
      <w:pPr>
        <w:spacing w:line="480" w:lineRule="auto"/>
      </w:pPr>
    </w:p>
    <w:p w14:paraId="74879B56" w14:textId="2E83E6AB" w:rsidR="0011192A" w:rsidRPr="006F5CEE" w:rsidRDefault="00424A11" w:rsidP="00727CC6">
      <w:pPr>
        <w:spacing w:line="480" w:lineRule="auto"/>
      </w:pPr>
      <w:r w:rsidRPr="006F5CEE">
        <w:t xml:space="preserve">Mind-wandering </w:t>
      </w:r>
      <w:r w:rsidR="00C335E3" w:rsidRPr="006F5CEE">
        <w:t>science</w:t>
      </w:r>
      <w:r w:rsidRPr="006F5CEE">
        <w:t xml:space="preserve"> has </w:t>
      </w:r>
      <w:r w:rsidR="002D069A" w:rsidRPr="006F5CEE">
        <w:t>expanded so rapidly</w:t>
      </w:r>
      <w:r w:rsidRPr="006F5CEE">
        <w:t xml:space="preserve"> that researchers dubbed this</w:t>
      </w:r>
      <w:r w:rsidR="00A348CC" w:rsidRPr="006F5CEE">
        <w:t xml:space="preserve"> </w:t>
      </w:r>
      <w:r w:rsidR="00976804" w:rsidRPr="006F5CEE">
        <w:t>“</w:t>
      </w:r>
      <w:r w:rsidR="0011103B" w:rsidRPr="006F5CEE">
        <w:t xml:space="preserve">the </w:t>
      </w:r>
      <w:r w:rsidR="00976804" w:rsidRPr="006F5CEE">
        <w:t>era of the wandering mind”</w:t>
      </w:r>
      <w:r w:rsidR="006D529A" w:rsidRPr="006F5CEE">
        <w:t xml:space="preserve"> </w:t>
      </w:r>
      <w:r w:rsidR="003D000D" w:rsidRPr="006F5CEE">
        <w:fldChar w:fldCharType="begin" w:fldLock="1"/>
      </w:r>
      <w:r w:rsidR="008F40BF" w:rsidRPr="006F5CEE">
        <w:instrText>ADDIN CSL_CITATION {"citationItems":[{"id":"ITEM-1","itemData":{"author":[{"dropping-particle":"","family":"Callard","given":"Felicity","non-dropping-particle":"","parse-names":false,"suffix":""},{"dropping-particle":"","family":"Smallwood","given":"Jonathan","non-dropping-particle":"","parse-names":false,"suffix":""},{"dropping-particle":"","family":"Golchert","given":"Johannes","non-dropping-particle":"","parse-names":false,"suffix":""},{"dropping-particle":"","family":"Margulies","given":"Daniel S","non-dropping-particle":"","parse-names":false,"suffix":""}],"container-title":"Frontiers in psychology","id":"ITEM-1","issue":"Article 891","issued":{"date-parts":[["2013"]]},"publisher":"Frontiers Media SA","title":"The era of the wandering mind? Twenty-first century research on self-generated mental activity","type":"article-journal","volume":"4"},"uris":["http://www.mendeley.com/documents/?uuid=fcbe3eb9-b0e0-4abc-a7b9-626963cdd6c1"]}],"mendeley":{"formattedCitation":"(Callard, Smallwood, Golchert, &amp; Margulies, 2013)","plainTextFormattedCitation":"(Callard, Smallwood, Golchert, &amp; Margulies, 2013)","previouslyFormattedCitation":"(Callard, Smallwood, Golchert, &amp; Margulies, 2013)"},"properties":{"noteIndex":0},"schema":"https://github.com/citation-style-language/schema/raw/master/csl-citation.json"}</w:instrText>
      </w:r>
      <w:r w:rsidR="003D000D" w:rsidRPr="006F5CEE">
        <w:fldChar w:fldCharType="separate"/>
      </w:r>
      <w:r w:rsidR="000D5A0F" w:rsidRPr="006F5CEE">
        <w:rPr>
          <w:noProof/>
        </w:rPr>
        <w:t>(Callard, Smallwood, Golchert, &amp; Margulies, 2013)</w:t>
      </w:r>
      <w:r w:rsidR="003D000D" w:rsidRPr="006F5CEE">
        <w:fldChar w:fldCharType="end"/>
      </w:r>
      <w:r w:rsidR="00976804" w:rsidRPr="006F5CEE">
        <w:t xml:space="preserve">. </w:t>
      </w:r>
      <w:r w:rsidR="00A345D6" w:rsidRPr="006F5CEE">
        <w:t>Y</w:t>
      </w:r>
      <w:r w:rsidR="0011103B" w:rsidRPr="006F5CEE">
        <w:t xml:space="preserve">et stark disagreements </w:t>
      </w:r>
      <w:r w:rsidR="000654B4" w:rsidRPr="006F5CEE">
        <w:t xml:space="preserve">are emerging </w:t>
      </w:r>
      <w:r w:rsidR="005F52C1">
        <w:t xml:space="preserve">within philosophy and cognitive science </w:t>
      </w:r>
      <w:r w:rsidR="0011103B" w:rsidRPr="006F5CEE">
        <w:t>about what the term “</w:t>
      </w:r>
      <w:r w:rsidR="00CC21BD" w:rsidRPr="006F5CEE">
        <w:t>mind-wandering</w:t>
      </w:r>
      <w:r w:rsidR="0011103B" w:rsidRPr="006F5CEE">
        <w:t xml:space="preserve">” </w:t>
      </w:r>
      <w:r w:rsidR="007A7956" w:rsidRPr="006F5CEE">
        <w:lastRenderedPageBreak/>
        <w:t>means</w:t>
      </w:r>
      <w:r w:rsidR="0011103B" w:rsidRPr="006F5CEE">
        <w:t xml:space="preserve">. </w:t>
      </w:r>
      <w:r w:rsidR="002C1D08" w:rsidRPr="006F5CEE">
        <w:t xml:space="preserve">Until recently, </w:t>
      </w:r>
      <w:r w:rsidR="00E47154" w:rsidRPr="006F5CEE">
        <w:t>leading researchers</w:t>
      </w:r>
      <w:r w:rsidR="002C1D08" w:rsidRPr="006F5CEE">
        <w:t xml:space="preserve"> </w:t>
      </w:r>
      <w:r w:rsidR="000D4FE1" w:rsidRPr="006F5CEE">
        <w:t>defined</w:t>
      </w:r>
      <w:r w:rsidR="000654B4" w:rsidRPr="006F5CEE">
        <w:t xml:space="preserve"> </w:t>
      </w:r>
      <w:r w:rsidR="00CC21BD" w:rsidRPr="006F5CEE">
        <w:t>mind-wandering</w:t>
      </w:r>
      <w:r w:rsidR="000654B4" w:rsidRPr="006F5CEE">
        <w:t xml:space="preserve"> </w:t>
      </w:r>
      <w:r w:rsidR="00EE5181" w:rsidRPr="006F5CEE">
        <w:t xml:space="preserve">as </w:t>
      </w:r>
      <w:r w:rsidR="00E14C45" w:rsidRPr="006F5CEE">
        <w:t xml:space="preserve">task-unrelated </w:t>
      </w:r>
      <w:r w:rsidR="000654B4" w:rsidRPr="006F5CEE">
        <w:t>thought</w:t>
      </w:r>
      <w:r w:rsidR="00D55558" w:rsidRPr="006F5CEE">
        <w:t xml:space="preserve"> –</w:t>
      </w:r>
      <w:r w:rsidR="000654B4" w:rsidRPr="006F5CEE">
        <w:t xml:space="preserve"> thought </w:t>
      </w:r>
      <w:r w:rsidR="002D069A" w:rsidRPr="006F5CEE">
        <w:t>disengaged</w:t>
      </w:r>
      <w:r w:rsidR="000654B4" w:rsidRPr="006F5CEE">
        <w:t xml:space="preserve"> </w:t>
      </w:r>
      <w:r w:rsidR="002D069A" w:rsidRPr="006F5CEE">
        <w:t>from</w:t>
      </w:r>
      <w:r w:rsidR="000654B4" w:rsidRPr="006F5CEE">
        <w:t xml:space="preserve"> one’s primary task</w:t>
      </w:r>
      <w:r w:rsidR="00D55558" w:rsidRPr="006F5CEE">
        <w:t xml:space="preserve"> –</w:t>
      </w:r>
      <w:r w:rsidR="000654B4" w:rsidRPr="006F5CEE">
        <w:t xml:space="preserve"> and/or</w:t>
      </w:r>
      <w:r w:rsidR="00E14C45" w:rsidRPr="006F5CEE">
        <w:t xml:space="preserve"> </w:t>
      </w:r>
      <w:r w:rsidR="006D7C6F" w:rsidRPr="006F5CEE">
        <w:t>stimulus-independent</w:t>
      </w:r>
      <w:r w:rsidR="00E14C45" w:rsidRPr="006F5CEE">
        <w:t xml:space="preserve"> thought</w:t>
      </w:r>
      <w:r w:rsidR="00D55558" w:rsidRPr="006F5CEE">
        <w:t xml:space="preserve"> –</w:t>
      </w:r>
      <w:r w:rsidR="000654B4" w:rsidRPr="006F5CEE">
        <w:t xml:space="preserve"> </w:t>
      </w:r>
      <w:r w:rsidR="00390D44" w:rsidRPr="006F5CEE">
        <w:t xml:space="preserve">thought </w:t>
      </w:r>
      <w:r w:rsidR="000654B4" w:rsidRPr="006F5CEE">
        <w:t xml:space="preserve">decoupled from </w:t>
      </w:r>
      <w:r w:rsidR="000D4FE1" w:rsidRPr="006F5CEE">
        <w:t>perception</w:t>
      </w:r>
      <w:r w:rsidR="00E14C45" w:rsidRPr="006F5CEE">
        <w:t xml:space="preserve"> </w:t>
      </w:r>
      <w:r w:rsidR="00E14C45" w:rsidRPr="006F5CEE">
        <w:fldChar w:fldCharType="begin" w:fldLock="1"/>
      </w:r>
      <w:r w:rsidR="008F40BF" w:rsidRPr="006F5CEE">
        <w:instrText>ADDIN CSL_CITATION {"citationItems":[{"id":"ITEM-1","itemData":{"author":[{"dropping-particle":"","family":"Smallwood","given":"Jonathan","non-dropping-particle":"","parse-names":false,"suffix":""},{"dropping-particle":"","family":"Schooler","given":"Jonathan W","non-dropping-particle":"","parse-names":false,"suffix":""}],"container-title":"Annual review of psychology","id":"ITEM-1","issued":{"date-parts":[["2015"]]},"page":"487-518","publisher":"Annual Reviews","title":"The science of mind wandering: empirically navigating the stream of consciousness","type":"article-journal","volume":"66"},"uris":["http://www.mendeley.com/documents/?uuid=4684224f-61f6-4ac0-ad55-0929a9ff1fe2"]},{"id":"ITEM-2","itemData":{"author":[{"dropping-particle":"","family":"Smallwood","given":"Jonathan","non-dropping-particle":"","parse-names":false,"suffix":""},{"dropping-particle":"","family":"Schooler","given":"Jonathan W","non-dropping-particle":"","parse-names":false,"suffix":""}],"container-title":"Psychological Bulletin","id":"ITEM-2","issue":"6","issued":{"date-parts":[["2006"]]},"page":"946-958","title":"The restless mind","type":"article-journal","volume":"132"},"uris":["http://www.mendeley.com/documents/?uuid=e9b03667-76ab-4a5f-9c5d-8a51ddce07c2"]}],"mendeley":{"formattedCitation":"(Smallwood &amp; Schooler, 2006, 2015)","plainTextFormattedCitation":"(Smallwood &amp; Schooler, 2006, 2015)","previouslyFormattedCitation":"(Smallwood &amp; Schooler, 2006, 2015)"},"properties":{"noteIndex":0},"schema":"https://github.com/citation-style-language/schema/raw/master/csl-citation.json"}</w:instrText>
      </w:r>
      <w:r w:rsidR="00E14C45" w:rsidRPr="006F5CEE">
        <w:fldChar w:fldCharType="separate"/>
      </w:r>
      <w:r w:rsidR="000D5A0F" w:rsidRPr="006F5CEE">
        <w:rPr>
          <w:noProof/>
        </w:rPr>
        <w:t>(Smallwood &amp; Schooler, 2006, 2015)</w:t>
      </w:r>
      <w:r w:rsidR="00E14C45" w:rsidRPr="006F5CEE">
        <w:fldChar w:fldCharType="end"/>
      </w:r>
      <w:r w:rsidR="00E14C45" w:rsidRPr="006F5CEE">
        <w:t>.</w:t>
      </w:r>
      <w:r w:rsidR="0011192A" w:rsidRPr="006F5CEE">
        <w:t xml:space="preserve"> </w:t>
      </w:r>
    </w:p>
    <w:p w14:paraId="0C5E4E52" w14:textId="77777777" w:rsidR="0011192A" w:rsidRPr="006F5CEE" w:rsidRDefault="0011192A" w:rsidP="00727CC6">
      <w:pPr>
        <w:spacing w:line="480" w:lineRule="auto"/>
      </w:pPr>
    </w:p>
    <w:p w14:paraId="1B6945E9" w14:textId="15DBA4DB" w:rsidR="003833C3" w:rsidRPr="006F5CEE" w:rsidRDefault="000654B4" w:rsidP="00727CC6">
      <w:pPr>
        <w:spacing w:line="480" w:lineRule="auto"/>
      </w:pPr>
      <w:r w:rsidRPr="006F5CEE">
        <w:t>R</w:t>
      </w:r>
      <w:r w:rsidR="00AB3B42" w:rsidRPr="006F5CEE">
        <w:t xml:space="preserve">esearchers </w:t>
      </w:r>
      <w:r w:rsidR="00C335E3" w:rsidRPr="006F5CEE">
        <w:t>recently</w:t>
      </w:r>
      <w:r w:rsidR="00AB3B42" w:rsidRPr="006F5CEE">
        <w:t xml:space="preserve"> question</w:t>
      </w:r>
      <w:r w:rsidR="00C335E3" w:rsidRPr="006F5CEE">
        <w:t>ed</w:t>
      </w:r>
      <w:r w:rsidR="00AB3B42" w:rsidRPr="006F5CEE">
        <w:t xml:space="preserve"> </w:t>
      </w:r>
      <w:r w:rsidR="0011192A" w:rsidRPr="006F5CEE">
        <w:t>th</w:t>
      </w:r>
      <w:r w:rsidRPr="006F5CEE">
        <w:t xml:space="preserve">is </w:t>
      </w:r>
      <w:r w:rsidR="00B95AEE" w:rsidRPr="006F5CEE">
        <w:t xml:space="preserve">standard </w:t>
      </w:r>
      <w:r w:rsidRPr="006F5CEE">
        <w:t xml:space="preserve">approach </w:t>
      </w:r>
      <w:r w:rsidR="0011192A" w:rsidRPr="006F5CEE">
        <w:t>because it lumps together disparate phenomena</w:t>
      </w:r>
      <w:r w:rsidR="003D5191" w:rsidRPr="006F5CEE">
        <w:t xml:space="preserve"> </w:t>
      </w:r>
      <w:r w:rsidR="0011192A" w:rsidRPr="006F5CEE">
        <w:fldChar w:fldCharType="begin" w:fldLock="1"/>
      </w:r>
      <w:r w:rsidR="00965AE3" w:rsidRPr="006F5CEE">
        <w:instrText>ADDIN CSL_CITATION {"citationItems":[{"id":"ITEM-1","itemData":{"abstract":"© 2015, Springer Science+Business Media Dordrecht. Although mind-wandering occupies up to half of our waking thoughts, it is seldom discussed in philosophy. My paper brings these neglected thoughts into focus. I propose that mind-wandering is unguided attention. Guidance in my sense concerns how attention is monitored and regulated as it unfolds over time. Roughly speaking, someone’s attention is guided if she would feel pulled back, were she distracted from her current focus. Because our wandering thoughts drift unchecked from topic to topic, they are unguided. One motivation for my theory is what I call the “Puzzle of the Purposeful Wanderer”. On the one hand, mind-wandering seems essentially purposeless; almost by definition, it contrasts with goal-directed cognition. On the other hand, empirical evidence suggests that our minds frequently wander to our goals. My solution to the puzzle is this: mind-wandering is purposeless in one way—it is unguided—but purposeful in another—it is frequently caused, and thus motivated, by our goals. Another motivation for my theory is to distinguish mind-wandering from two antithetical forms of cognition: absorption (e.g. engrossment in an intellectual idea) and rumination (e.g. fixation on one’s distress). Surprisingly, previous theories cannot capture these distinctions. I can: on my view, absorption and rumination are guided, whereas mind-wandering is not. My paper has four parts. Section 1 spells out the puzzle. Sections 2 and 3 explicate two extant views of mind-wandering—the first held by most cognitive scientists, the second by Thomas Metzinger. Section 4 uses the limitations of these theories to motivate my own: mind-wandering is unguided attention.","author":[{"dropping-particle":"","family":"Irving","given":"Zachary C.","non-dropping-particle":"","parse-names":false,"suffix":""}],"container-title":"Philosophical Studies","id":"ITEM-1","issue":"2","issued":{"date-parts":[["2016"]]},"page":"547–571","title":"Mind-wandering is unguided attention: accounting for the “purposeful” wanderer","type":"article-journal","volume":"173"},"uris":["http://www.mendeley.com/documents/?uuid=dc4866dc-5b72-46e7-b116-a18ae25b8ad1"]},{"id":"ITEM-2","itemData":{"author":[{"dropping-particle":"","family":"Irving","given":"Zachary C.","non-dropping-particle":"","parse-names":false,"suffix":""},{"dropping-particle":"","family":"Thompson","given":"Evan","non-dropping-particle":"","parse-names":false,"suffix":""}],"container-title":"Oxford Handbook of Spontaneous Thought","id":"ITEM-2","issued":{"date-parts":[["2018"]]},"publisher":"Oxford University Press","title":"The Philosophy of Mind-Wandering","type":"chapter"},"uris":["http://www.mendeley.com/documents/?uuid=8027e5af-4316-4ab5-bf1e-2c0d0c0775ba"]},{"id":"ITEM-3","itemData":{"DOI":"10.1038/nrn.2016.113","ISSN":"14710048","abstract":"© 2016 Macmillan Publishers Limited, part of Springer Nature. Most research on mind-wandering has characterized it as a mental state with contents that are task unrelated or stimulus independent. However, the dynamics of mind-wandering-how mental states change over time-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N.","non-dropping-particle":"","parse-names":false,"suffix":""},{"dropping-particle":"","family":"Andrews-Hanna","given":"J.R.","non-dropping-particle":"","parse-names":false,"suffix":""}],"container-title":"Nature Reviews Neuroscience","id":"ITEM-3","issue":"11","issued":{"date-parts":[["2016"]]},"title":"Mind-wandering as spontaneous thought: A dynamic framework","type":"article-journal","volume":"17"},"uris":["http://www.mendeley.com/documents/?uuid=70962630-7834-38d6-948a-70bc32ca73bf"]},{"id":"ITEM-4","itemData":{"author":[{"dropping-particle":"","family":"Mills","given":"Caitlin","non-dropping-particle":"","parse-names":false,"suffix":""},{"dropping-particle":"","family":"Raffaelli","given":"Quentin","non-dropping-particle":"","parse-names":false,"suffix":""},{"dropping-particle":"","family":"Irving","given":"Zachary C","non-dropping-particle":"","parse-names":false,"suffix":""},{"dropping-particle":"","family":"Stan","given":"Dylan","non-dropping-particle":"","parse-names":false,"suffix":""},{"dropping-particle":"","family":"Christoff","given":"Kalina","non-dropping-particle":"","parse-names":false,"suffix":""}],"container-title":"Consciousness and cognition","id":"ITEM-4","issued":{"date-parts":[["2017"]]},"publisher":"Elsevier","title":"Is an off-task mind a freely-moving mind? Examining the relationship between different dimensions of thought","type":"article-journal"},"uris":["http://www.mendeley.com/documents/?uuid=da17d2fd-ab44-4332-914a-dfea92756cf0"]},{"id":"ITEM-5","itemData":{"author":[{"dropping-particle":"","family":"Sripada","given":"Chandra","non-dropping-particle":"","parse-names":false,"suffix":""}],"container-title":"Oxford Handbook of Spontaneous Thought and Creativity","editor":[{"dropping-particle":"","family":"Fox","given":"Kieran C R","non-dropping-particle":"","parse-names":false,"suffix":""},{"dropping-particle":"","family":"Christoff","given":"Kalina","non-dropping-particle":"","parse-names":false,"suffix":""}],"id":"ITEM-5","issued":{"date-parts":[["2018"]]},"publisher":"Oxford University Press","title":"An Exploration/Exploitation Tradeoff Between Mind Wandering and Task-Directed Thinking","type":"chapter"},"uris":["http://www.mendeley.com/documents/?uuid=b6274f17-894a-4dd1-9d61-f82375abfc48"]},{"id":"ITEM-6","itemData":{"author":[{"dropping-particle":"","family":"Sripada","given":"Chandra","non-dropping-particle":"","parse-names":false,"suffix":""}],"chapter-number":"4","container-title":"Homo Prospectus","editor":[{"dropping-particle":"","family":"Seligman","given":"By Martin E P","non-dropping-particle":"","parse-names":false,"suffix":""},{"dropping-particle":"","family":"Railton","given":"Peter","non-dropping-particle":"","parse-names":false,"suffix":""},{"dropping-particle":"","family":"Baumeister","given":"Roy F","non-dropping-particle":"","parse-names":false,"suffix":""},{"dropping-particle":"","family":"Sripada","given":"Chandra","non-dropping-particle":"","parse-names":false,"suffix":""}],"id":"ITEM-6","issued":{"date-parts":[["2016"]]},"page":"103-132","publisher":"Oxford University Press","title":"Imaginative Guidance: A Mind Forever Wandering","type":"chapter"},"uris":["http://www.mendeley.com/documents/?uuid=0867bf8a-d02c-46b9-a2f3-de735fedd969"]},{"id":"ITEM-7","itemData":{"abstract":"As empirical research on mind-wandering accelerates, we draw attention to an emerging trend in how mind-wandering is conceptualized. Previously articulated definitions of mind-wandering differ from each other in important ways, yet they also maintain overlapping characteristics. This conceptual structure suggests that mind-wandering is best considered from a family-resemblances perspective, which entails treating it as a graded, heterogeneous construct and clearly measuring and describing the specific aspect(s) of mind-wandering that researchers are investigating. We believe that adopting this family-resemblances approach will increase conceptual and methodological connections among related phenomena in the mind-wandering family and encourage a more nuanced and precise understanding of the many varieties of mind-wandering.","author":[{"dropping-particle":"","family":"Seli","given":"Paul","non-dropping-particle":"","parse-names":false,"suffix":""},{"dropping-particle":"","family":"Kane","given":"Michael J.","non-dropping-particle":"","parse-names":false,"suffix":""},{"dropping-particle":"","family":"Smallwood","given":"Jonathan","non-dropping-particle":"","parse-names":false,"suffix":""},{"dropping-particle":"","family":"Schacter","given":"Daniel L.","non-dropping-particle":"","parse-names":false,"suffix":""},{"dropping-particle":"","family":"Maillet","given":"David","non-dropping-particle":"","parse-names":false,"suffix":""},{"dropping-particle":"","family":"Schooler","given":"Jonathan","non-dropping-particle":"","parse-names":false,"suffix":""},{"dropping-particle":"","family":"Smilek","given":"Daniel","non-dropping-particle":"","parse-names":false,"suffix":""}],"container-title":"Trends in Cognitive Sciences","id":"ITEM-7","issued":{"date-parts":[["2018"]]},"title":"Mind-wandering as a natural kind: A family-resemblances view","type":"article-journal"},"uris":["http://www.mendeley.com/documents/?uuid=9ec8918c-bdba-4dfc-a816-19c632ba258f"]}],"mendeley":{"formattedCitation":"(Christoff, Irving, Fox, Spreng, &amp; Andrews-Hanna, 2016; Irving, 2016; Irving &amp; Thompson, 2018; Mills, Raffaelli, Irving, Stan, &amp; Christoff, 2017; Seli, Kane, Smallwood, et al., 2018; Sripada, 2016, 2018)","plainTextFormattedCitation":"(Christoff, Irving, Fox, Spreng, &amp; Andrews-Hanna, 2016; Irving, 2016; Irving &amp; Thompson, 2018; Mills, Raffaelli, Irving, Stan, &amp; Christoff, 2017; Seli, Kane, Smallwood, et al., 2018; Sripada, 2016, 2018)","previouslyFormattedCitation":"(Christoff, Irving, Fox, Spreng, &amp; Andrews-Hanna, 2016; Irving, 2016; Irving &amp; Thompson, 2018; Mills, Raffaelli, Irving, Stan, &amp; Christoff, 2017; Seli, Kane, Smallwood, et al., 2018; Sripada, 2016, 2018)"},"properties":{"noteIndex":0},"schema":"https://github.com/citation-style-language/schema/raw/master/csl-citation.json"}</w:instrText>
      </w:r>
      <w:r w:rsidR="0011192A" w:rsidRPr="006F5CEE">
        <w:fldChar w:fldCharType="separate"/>
      </w:r>
      <w:r w:rsidR="00952D9B" w:rsidRPr="006F5CEE">
        <w:rPr>
          <w:noProof/>
        </w:rPr>
        <w:t>(Christoff, Irving, Fox, Spreng, &amp; Andrews-Hanna, 2016; Irving, 2016; Irving &amp; Thompson, 2018; Mills, Raffaelli, Irving, Stan, &amp; Christoff, 2017; Seli, Kane, Smallwood, et al., 2018; Sripada, 2016, 2018)</w:t>
      </w:r>
      <w:r w:rsidR="0011192A" w:rsidRPr="006F5CEE">
        <w:fldChar w:fldCharType="end"/>
      </w:r>
      <w:r w:rsidR="0011192A" w:rsidRPr="006F5CEE">
        <w:t xml:space="preserve">. Consider the </w:t>
      </w:r>
      <w:r w:rsidR="00C335E3" w:rsidRPr="006F5CEE">
        <w:t>diverse</w:t>
      </w:r>
      <w:r w:rsidR="0011192A" w:rsidRPr="006F5CEE">
        <w:t xml:space="preserve"> experiences a student may have when </w:t>
      </w:r>
      <w:r w:rsidR="002D069A" w:rsidRPr="006F5CEE">
        <w:t xml:space="preserve">she disengages from </w:t>
      </w:r>
      <w:r w:rsidR="0011192A" w:rsidRPr="006F5CEE">
        <w:t xml:space="preserve">lecture. Her mind </w:t>
      </w:r>
      <w:r w:rsidR="00FB2F40" w:rsidRPr="006F5CEE">
        <w:t>might</w:t>
      </w:r>
      <w:r w:rsidR="0011192A" w:rsidRPr="006F5CEE">
        <w:t xml:space="preserve"> wander </w:t>
      </w:r>
      <w:r w:rsidR="00E14C45" w:rsidRPr="006F5CEE">
        <w:t xml:space="preserve">from a </w:t>
      </w:r>
      <w:r w:rsidR="007966D0" w:rsidRPr="006F5CEE">
        <w:t>show she’s been watching</w:t>
      </w:r>
      <w:r w:rsidR="00026025" w:rsidRPr="006F5CEE">
        <w:t xml:space="preserve">, to a party next weekend, to </w:t>
      </w:r>
      <w:r w:rsidR="00E14C45" w:rsidRPr="006F5CEE">
        <w:t xml:space="preserve">a joke she heard yesterday. </w:t>
      </w:r>
      <w:r w:rsidR="003833C3" w:rsidRPr="006F5CEE">
        <w:t xml:space="preserve">Or she might reason through a math proof in her head. The </w:t>
      </w:r>
      <w:r w:rsidR="00B95AEE" w:rsidRPr="006F5CEE">
        <w:t xml:space="preserve">standard </w:t>
      </w:r>
      <w:r w:rsidR="003833C3" w:rsidRPr="006F5CEE">
        <w:t>approach classifies both experiences as mind-wanderi</w:t>
      </w:r>
      <w:r w:rsidR="001A4077" w:rsidRPr="006F5CEE">
        <w:t>ng, since the student’s thoughts are about</w:t>
      </w:r>
      <w:r w:rsidR="007966D0" w:rsidRPr="006F5CEE">
        <w:t xml:space="preserve"> neither</w:t>
      </w:r>
      <w:r w:rsidR="001A4077" w:rsidRPr="006F5CEE">
        <w:t xml:space="preserve"> </w:t>
      </w:r>
      <w:r w:rsidR="003833C3" w:rsidRPr="006F5CEE">
        <w:t xml:space="preserve">lecture </w:t>
      </w:r>
      <w:r w:rsidR="00051D65" w:rsidRPr="006F5CEE">
        <w:t>nor</w:t>
      </w:r>
      <w:r w:rsidR="001A4077" w:rsidRPr="006F5CEE">
        <w:t xml:space="preserve"> </w:t>
      </w:r>
      <w:r w:rsidR="00C335E3" w:rsidRPr="006F5CEE">
        <w:t>perception</w:t>
      </w:r>
      <w:r w:rsidR="003833C3" w:rsidRPr="006F5CEE">
        <w:t xml:space="preserve"> (and thus </w:t>
      </w:r>
      <w:r w:rsidR="00051D65" w:rsidRPr="006F5CEE">
        <w:t xml:space="preserve">are task-unrelated and </w:t>
      </w:r>
      <w:r w:rsidR="003833C3" w:rsidRPr="006F5CEE">
        <w:t xml:space="preserve">stimulus-independent). But </w:t>
      </w:r>
      <w:r w:rsidR="00AB3B42" w:rsidRPr="006F5CEE">
        <w:t xml:space="preserve">solving a proof seems antithetical to mind-wandering. </w:t>
      </w:r>
    </w:p>
    <w:p w14:paraId="59CDE9E6" w14:textId="77777777" w:rsidR="003833C3" w:rsidRPr="006F5CEE" w:rsidRDefault="003833C3" w:rsidP="00727CC6">
      <w:pPr>
        <w:spacing w:line="480" w:lineRule="auto"/>
      </w:pPr>
    </w:p>
    <w:p w14:paraId="5B0B787B" w14:textId="63E8B32A" w:rsidR="00AB3B42" w:rsidRPr="006F5CEE" w:rsidRDefault="00C335E3" w:rsidP="00727CC6">
      <w:pPr>
        <w:spacing w:line="480" w:lineRule="auto"/>
      </w:pPr>
      <w:r w:rsidRPr="006F5CEE">
        <w:t>These c</w:t>
      </w:r>
      <w:r w:rsidR="00AB3B42" w:rsidRPr="006F5CEE">
        <w:t xml:space="preserve">hallenges have generated </w:t>
      </w:r>
      <w:r w:rsidR="004B27FD" w:rsidRPr="006F5CEE">
        <w:t>disagreement</w:t>
      </w:r>
      <w:r w:rsidR="00AB3B42" w:rsidRPr="006F5CEE">
        <w:t xml:space="preserve"> about what “mind-wandering” means. </w:t>
      </w:r>
      <w:r w:rsidR="00B95AEE" w:rsidRPr="006F5CEE">
        <w:t xml:space="preserve">Four </w:t>
      </w:r>
      <w:r w:rsidR="00AB3B42" w:rsidRPr="006F5CEE">
        <w:t xml:space="preserve">views </w:t>
      </w:r>
      <w:r w:rsidR="004B27FD" w:rsidRPr="006F5CEE">
        <w:t>loom large</w:t>
      </w:r>
      <w:r w:rsidR="00AB3B42" w:rsidRPr="006F5CEE">
        <w:t xml:space="preserve">. We have seen two, on which mind-wandering is task-unrelated or stimulus-independent thought. The third </w:t>
      </w:r>
      <w:r w:rsidR="004B27FD" w:rsidRPr="006F5CEE">
        <w:t>classifies</w:t>
      </w:r>
      <w:r w:rsidR="00AB3B42" w:rsidRPr="006F5CEE">
        <w:t xml:space="preserve"> mind-wandering </w:t>
      </w:r>
      <w:r w:rsidR="004B27FD" w:rsidRPr="006F5CEE">
        <w:t>as</w:t>
      </w:r>
      <w:r w:rsidR="00AB3B42" w:rsidRPr="006F5CEE">
        <w:t xml:space="preserve"> unintentional thought: thought that arises independent of conscious </w:t>
      </w:r>
      <w:r w:rsidR="004B27FD" w:rsidRPr="006F5CEE">
        <w:t>intentions</w:t>
      </w:r>
      <w:r w:rsidR="003D5191" w:rsidRPr="006F5CEE">
        <w:t xml:space="preserve"> </w:t>
      </w:r>
      <w:r w:rsidR="00AB4D30" w:rsidRPr="006F5CEE">
        <w:fldChar w:fldCharType="begin" w:fldLock="1"/>
      </w:r>
      <w:r w:rsidR="008F40BF" w:rsidRPr="006F5CEE">
        <w:instrText>ADDIN CSL_CITATION {"citationItems":[{"id":"ITEM-1","itemData":{"author":[{"dropping-particle":"","family":"McVay","given":"Jennifer C.","non-dropping-particle":"","parse-names":false,"suffix":""},{"dropping-particle":"","family":"Kane","given":"Michael J.","non-dropping-particle":"","parse-names":false,"suffix":""}],"container-title":"Psychological Bulletin","id":"ITEM-1","issue":"2","issued":{"date-parts":[["2010"]]},"page":"188-197","publisher":"American Psychological Association","title":"Does mind wandering reflect executive function or executive failure? Comment on Smallwood and Schooler (2006) and Watkins (2008).","type":"article-journal","volume":"136"},"uris":["http://www.mendeley.com/documents/?uuid=15fcc267-983b-4a55-971d-e3735f29dff5"]},{"id":"ITEM-2","itemData":{"author":[{"dropping-particle":"","family":"Watzl","given":"Sebastian","non-dropping-particle":"","parse-names":false,"suffix":""}],"id":"ITEM-2","issued":{"date-parts":[["2017"]]},"publisher":"Oxford University Press","title":"Structuring mind: The nature of attention and how it shapes consciousness","type":"book"},"uris":["http://www.mendeley.com/documents/?uuid=cb3dfdb2-4f44-458e-b2e1-276a366c6a5b"]}],"mendeley":{"formattedCitation":"(McVay &amp; Kane, 2010; Watzl, 2017)","plainTextFormattedCitation":"(McVay &amp; Kane, 2010; Watzl, 2017)","previouslyFormattedCitation":"(McVay &amp; Kane, 2010; Watzl, 2017)"},"properties":{"noteIndex":0},"schema":"https://github.com/citation-style-language/schema/raw/master/csl-citation.json"}</w:instrText>
      </w:r>
      <w:r w:rsidR="00AB4D30" w:rsidRPr="006F5CEE">
        <w:fldChar w:fldCharType="separate"/>
      </w:r>
      <w:r w:rsidR="000D5A0F" w:rsidRPr="006F5CEE">
        <w:rPr>
          <w:noProof/>
        </w:rPr>
        <w:t>(McVay &amp; Kane, 2010; Watzl, 2017)</w:t>
      </w:r>
      <w:r w:rsidR="00AB4D30" w:rsidRPr="006F5CEE">
        <w:fldChar w:fldCharType="end"/>
      </w:r>
      <w:r w:rsidR="00AB4D30" w:rsidRPr="006F5CEE">
        <w:t>.</w:t>
      </w:r>
      <w:r w:rsidR="00AB4D30" w:rsidRPr="006F5CEE">
        <w:rPr>
          <w:rStyle w:val="FootnoteReference"/>
        </w:rPr>
        <w:footnoteReference w:id="1"/>
      </w:r>
      <w:r w:rsidR="00AB4D30" w:rsidRPr="006F5CEE">
        <w:t xml:space="preserve"> </w:t>
      </w:r>
      <w:r w:rsidR="004B27FD" w:rsidRPr="006F5CEE">
        <w:t>On the fourth,</w:t>
      </w:r>
      <w:r w:rsidR="00AB3B42" w:rsidRPr="006F5CEE">
        <w:t xml:space="preserve"> mind-wandering is dynamically unguided thought: thought that meanders </w:t>
      </w:r>
      <w:r w:rsidR="004B27FD" w:rsidRPr="006F5CEE">
        <w:t>between topics</w:t>
      </w:r>
      <w:r w:rsidR="003D5191" w:rsidRPr="006F5CEE">
        <w:t xml:space="preserve"> </w:t>
      </w:r>
      <w:r w:rsidR="00AB3B42" w:rsidRPr="006F5CEE">
        <w:fldChar w:fldCharType="begin" w:fldLock="1"/>
      </w:r>
      <w:r w:rsidR="008F40BF" w:rsidRPr="006F5CEE">
        <w:instrText>ADDIN CSL_CITATION {"citationItems":[{"id":"ITEM-1","itemData":{"abstract":"© 2015, Springer Science+Business Media Dordrecht. Although mind-wandering occupies up to half of our waking thoughts, it is seldom discussed in philosophy. My paper brings these neglected thoughts into focus. I propose that mind-wandering is unguided attention. Guidance in my sense concerns how attention is monitored and regulated as it unfolds over time. Roughly speaking, someone’s attention is guided if she would feel pulled back, were she distracted from her current focus. Because our wandering thoughts drift unchecked from topic to topic, they are unguided. One motivation for my theory is what I call the “Puzzle of the Purposeful Wanderer”. On the one hand, mind-wandering seems essentially purposeless; almost by definition, it contrasts with goal-directed cognition. On the other hand, empirical evidence suggests that our minds frequently wander to our goals. My solution to the puzzle is this: mind-wandering is purposeless in one way—it is unguided—but purposeful in another—it is frequently caused, and thus motivated, by our goals. Another motivation for my theory is to distinguish mind-wandering from two antithetical forms of cognition: absorption (e.g. engrossment in an intellectual idea) and rumination (e.g. fixation on one’s distress). Surprisingly, previous theories cannot capture these distinctions. I can: on my view, absorption and rumination are guided, whereas mind-wandering is not. My paper has four parts. Section 1 spells out the puzzle. Sections 2 and 3 explicate two extant views of mind-wandering—the first held by most cognitive scientists, the second by Thomas Metzinger. Section 4 uses the limitations of these theories to motivate my own: mind-wandering is unguided attention.","author":[{"dropping-particle":"","family":"Irving","given":"Zachary C.","non-dropping-particle":"","parse-names":false,"suffix":""}],"container-title":"Philosophical Studies","id":"ITEM-1","issue":"2","issued":{"date-parts":[["2016"]]},"page":"547–571","title":"Mind-wandering is unguided attention: accounting for the “purposeful” wanderer","type":"article-journal","volume":"173"},"uris":["http://www.mendeley.com/documents/?uuid=dc4866dc-5b72-46e7-b116-a18ae25b8ad1"]},{"id":"ITEM-2","itemData":{"author":[{"dropping-particle":"","family":"Irving","given":"Zachary C.","non-dropping-particle":"","parse-names":false,"suffix":""},{"dropping-particle":"","family":"Thompson","given":"Evan","non-dropping-particle":"","parse-names":false,"suffix":""}],"container-title":"Oxford Handbook of Spontaneous Thought","id":"ITEM-2","issued":{"date-parts":[["2018"]]},"publisher":"Oxford University Press","title":"The Philosophy of Mind-Wandering","type":"chapter"},"uris":["http://www.mendeley.com/documents/?uuid=8027e5af-4316-4ab5-bf1e-2c0d0c0775ba"]},{"id":"ITEM-3","itemData":{"DOI":"10.1038/nrn.2016.113","ISSN":"14710048","abstract":"© 2016 Macmillan Publishers Limited, part of Springer Nature. Most research on mind-wandering has characterized it as a mental state with contents that are task unrelated or stimulus independent. However, the dynamics of mind-wandering-how mental states change over time-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N.","non-dropping-particle":"","parse-names":false,"suffix":""},{"dropping-particle":"","family":"Andrews-Hanna","given":"J.R.","non-dropping-particle":"","parse-names":false,"suffix":""}],"container-title":"Nature Reviews Neuroscience","id":"ITEM-3","issue":"11","issued":{"date-parts":[["2016"]]},"title":"Mind-wandering as spontaneous thought: A dynamic framework","type":"article-journal","volume":"17"},"uris":["http://www.mendeley.com/documents/?uuid=70962630-7834-38d6-948a-70bc32ca73bf"]},{"id":"ITEM-4","itemData":{"author":[{"dropping-particle":"","family":"Mills","given":"Caitlin","non-dropping-particle":"","parse-names":false,"suffix":""},{"dropping-particle":"","family":"Raffaelli","given":"Quentin","non-dropping-particle":"","parse-names":false,"suffix":""},{"dropping-particle":"","family":"Irving","given":"Zachary C","non-dropping-particle":"","parse-names":false,"suffix":""},{"dropping-particle":"","family":"Stan","given":"Dylan","non-dropping-particle":"","parse-names":false,"suffix":""},{"dropping-particle":"","family":"Christoff","given":"Kalina","non-dropping-particle":"","parse-names":false,"suffix":""}],"container-title":"Consciousness and cognition","id":"ITEM-4","issued":{"date-parts":[["2017"]]},"publisher":"Elsevier","title":"Is an off-task mind a freely-moving mind? Examining the relationship between different dimensions of thought","type":"article-journal"},"uris":["http://www.mendeley.com/documents/?uuid=da17d2fd-ab44-4332-914a-dfea92756cf0"]},{"id":"ITEM-5","itemData":{"author":[{"dropping-particle":"","family":"Sripada","given":"Chandra","non-dropping-particle":"","parse-names":false,"suffix":""}],"container-title":"Oxford Handbook of Spontaneous Thought and Creativity","editor":[{"dropping-particle":"","family":"Fox","given":"Kieran C R","non-dropping-particle":"","parse-names":false,"suffix":""},{"dropping-particle":"","family":"Christoff","given":"Kalina","non-dropping-particle":"","parse-names":false,"suffix":""}],"id":"ITEM-5","issued":{"date-parts":[["2018"]]},"publisher":"Oxford University Press","title":"An Exploration/Exploitation Tradeoff Between Mind Wandering and Task-Directed Thinking","type":"chapter"},"uris":["http://www.mendeley.com/documents/?uuid=b6274f17-894a-4dd1-9d61-f82375abfc48"]}],"mendeley":{"formattedCitation":"(Christoff et al., 2016; Irving, 2016; Irving &amp; Thompson, 2018; Mills et al., 2017; Sripada, 2018)","plainTextFormattedCitation":"(Christoff et al., 2016; Irving, 2016; Irving &amp; Thompson, 2018; Mills et al., 2017; Sripada, 2018)","previouslyFormattedCitation":"(Christoff et al., 2016; Irving, 2016; Irving &amp; Thompson, 2018; Mills et al., 2017; Sripada, 2018)"},"properties":{"noteIndex":0},"schema":"https://github.com/citation-style-language/schema/raw/master/csl-citation.json"}</w:instrText>
      </w:r>
      <w:r w:rsidR="00AB3B42" w:rsidRPr="006F5CEE">
        <w:fldChar w:fldCharType="separate"/>
      </w:r>
      <w:r w:rsidR="000D5A0F" w:rsidRPr="006F5CEE">
        <w:rPr>
          <w:noProof/>
        </w:rPr>
        <w:t>(Christoff et al., 2016; Irving, 2016; Irving &amp; Thompson, 2018; Mills et al., 2017; Sripada, 2018)</w:t>
      </w:r>
      <w:r w:rsidR="00AB3B42" w:rsidRPr="006F5CEE">
        <w:fldChar w:fldCharType="end"/>
      </w:r>
      <w:r w:rsidR="00AB3B42" w:rsidRPr="006F5CEE">
        <w:t xml:space="preserve">.  </w:t>
      </w:r>
    </w:p>
    <w:p w14:paraId="1798F167" w14:textId="77777777" w:rsidR="00AB3B42" w:rsidRPr="006F5CEE" w:rsidRDefault="00AB3B42" w:rsidP="00727CC6">
      <w:pPr>
        <w:spacing w:line="480" w:lineRule="auto"/>
      </w:pPr>
    </w:p>
    <w:p w14:paraId="2776C7BE" w14:textId="3D1A6446" w:rsidR="00AB3B42" w:rsidRPr="006F5CEE" w:rsidRDefault="00AB3B42" w:rsidP="00727CC6">
      <w:pPr>
        <w:spacing w:line="480" w:lineRule="auto"/>
      </w:pPr>
      <w:r w:rsidRPr="006F5CEE">
        <w:t xml:space="preserve">This debate is partly empirical: </w:t>
      </w:r>
      <w:r w:rsidR="003D5191" w:rsidRPr="006F5CEE">
        <w:t>W</w:t>
      </w:r>
      <w:r w:rsidRPr="006F5CEE">
        <w:t xml:space="preserve">hich theory </w:t>
      </w:r>
      <w:r w:rsidR="001D624D" w:rsidRPr="006F5CEE">
        <w:t>best explains</w:t>
      </w:r>
      <w:r w:rsidRPr="006F5CEE">
        <w:t xml:space="preserve"> existing psychological and neuroscientific findings and which will best </w:t>
      </w:r>
      <w:r w:rsidR="00D87302" w:rsidRPr="006F5CEE">
        <w:t>generate</w:t>
      </w:r>
      <w:r w:rsidR="0056085E" w:rsidRPr="006F5CEE">
        <w:t xml:space="preserve"> </w:t>
      </w:r>
      <w:r w:rsidRPr="006F5CEE">
        <w:t xml:space="preserve">future research? However, </w:t>
      </w:r>
      <w:r w:rsidR="00AC5AA6" w:rsidRPr="006F5CEE">
        <w:t>“</w:t>
      </w:r>
      <w:r w:rsidR="00CC21BD" w:rsidRPr="006F5CEE">
        <w:t>mind-wandering</w:t>
      </w:r>
      <w:r w:rsidR="00AC5AA6" w:rsidRPr="006F5CEE">
        <w:t>”</w:t>
      </w:r>
      <w:r w:rsidRPr="006F5CEE">
        <w:t xml:space="preserve"> is also </w:t>
      </w:r>
      <w:r w:rsidR="001D624D" w:rsidRPr="006F5CEE">
        <w:t xml:space="preserve">a folk term that </w:t>
      </w:r>
      <w:r w:rsidRPr="006F5CEE">
        <w:t>researchers introduced to capture a “phenomenon… familiar to the lay person”</w:t>
      </w:r>
      <w:r w:rsidR="003D5191" w:rsidRPr="006F5CEE">
        <w:t xml:space="preserve"> </w:t>
      </w:r>
      <w:r w:rsidRPr="006F5CEE">
        <w:fldChar w:fldCharType="begin" w:fldLock="1"/>
      </w:r>
      <w:r w:rsidR="008F40BF" w:rsidRPr="006F5CEE">
        <w:instrText>ADDIN CSL_CITATION {"citationItems":[{"id":"ITEM-1","itemData":{"author":[{"dropping-particle":"","family":"Smallwood","given":"Jonathan","non-dropping-particle":"","parse-names":false,"suffix":""},{"dropping-particle":"","family":"Schooler","given":"Jonathan W","non-dropping-particle":"","parse-names":false,"suffix":""}],"container-title":"Psychological Bulletin","id":"ITEM-1","issue":"6","issued":{"date-parts":[["2006"]]},"page":"946-958","title":"The restless mind","type":"article-journal","volume":"132"},"uris":["http://www.mendeley.com/documents/?uuid=e9b03667-76ab-4a5f-9c5d-8a51ddce07c2"]}],"mendeley":{"formattedCitation":"(Smallwood &amp; Schooler, 2006)","plainTextFormattedCitation":"(Smallwood &amp; Schooler, 2006)","previouslyFormattedCitation":"(Smallwood &amp; Schooler, 2006)"},"properties":{"noteIndex":0},"schema":"https://github.com/citation-style-language/schema/raw/master/csl-citation.json"}</w:instrText>
      </w:r>
      <w:r w:rsidRPr="006F5CEE">
        <w:fldChar w:fldCharType="separate"/>
      </w:r>
      <w:r w:rsidR="000D5A0F" w:rsidRPr="006F5CEE">
        <w:rPr>
          <w:noProof/>
        </w:rPr>
        <w:t>(Smallwood &amp; Schooler, 2006)</w:t>
      </w:r>
      <w:r w:rsidRPr="006F5CEE">
        <w:fldChar w:fldCharType="end"/>
      </w:r>
      <w:r w:rsidRPr="006F5CEE">
        <w:t>. This raises a question</w:t>
      </w:r>
      <w:r w:rsidR="003D5191" w:rsidRPr="006F5CEE">
        <w:t>: W</w:t>
      </w:r>
      <w:r w:rsidRPr="006F5CEE">
        <w:t>hat does “</w:t>
      </w:r>
      <w:r w:rsidR="00CC21BD" w:rsidRPr="006F5CEE">
        <w:t>mind-wandering</w:t>
      </w:r>
      <w:r w:rsidRPr="006F5CEE">
        <w:t xml:space="preserve">” mean to </w:t>
      </w:r>
      <w:r w:rsidR="008C0A3A" w:rsidRPr="006F5CEE">
        <w:t xml:space="preserve">ordinary </w:t>
      </w:r>
      <w:r w:rsidRPr="006F5CEE">
        <w:t xml:space="preserve">people? This question </w:t>
      </w:r>
      <w:r w:rsidR="004B27FD" w:rsidRPr="006F5CEE">
        <w:t>hasn’t</w:t>
      </w:r>
      <w:r w:rsidRPr="006F5CEE">
        <w:t xml:space="preserve"> been systematically investigated</w:t>
      </w:r>
      <w:r w:rsidR="004B27FD" w:rsidRPr="006F5CEE">
        <w:t xml:space="preserve"> and</w:t>
      </w:r>
      <w:r w:rsidR="008C0A3A" w:rsidRPr="006F5CEE">
        <w:t xml:space="preserve"> is important for two reasons. First, </w:t>
      </w:r>
      <w:r w:rsidR="004B27FD" w:rsidRPr="006F5CEE">
        <w:t xml:space="preserve">because </w:t>
      </w:r>
      <w:r w:rsidR="008C0A3A" w:rsidRPr="006F5CEE">
        <w:t>“mind-wandering” tracks introspective experiences</w:t>
      </w:r>
      <w:r w:rsidR="00390D44" w:rsidRPr="006F5CEE">
        <w:t>,</w:t>
      </w:r>
      <w:r w:rsidR="008C0A3A" w:rsidRPr="006F5CEE">
        <w:t xml:space="preserve"> everyday intuitions </w:t>
      </w:r>
      <w:r w:rsidR="001D624D" w:rsidRPr="006F5CEE">
        <w:t>may</w:t>
      </w:r>
      <w:r w:rsidR="008C0A3A" w:rsidRPr="006F5CEE">
        <w:t xml:space="preserve"> suggest distinctions and generalizations that </w:t>
      </w:r>
      <w:r w:rsidR="001D624D" w:rsidRPr="006F5CEE">
        <w:t>are</w:t>
      </w:r>
      <w:r w:rsidR="008C0A3A" w:rsidRPr="006F5CEE">
        <w:t xml:space="preserve"> </w:t>
      </w:r>
      <w:r w:rsidR="004B27FD" w:rsidRPr="006F5CEE">
        <w:t>scientifically relevant</w:t>
      </w:r>
      <w:r w:rsidR="008C0A3A" w:rsidRPr="006F5CEE">
        <w:t xml:space="preserve">. Second, </w:t>
      </w:r>
      <w:r w:rsidR="001D624D" w:rsidRPr="006F5CEE">
        <w:t xml:space="preserve">we </w:t>
      </w:r>
      <w:r w:rsidR="00696633" w:rsidRPr="006F5CEE">
        <w:t>can</w:t>
      </w:r>
      <w:r w:rsidR="001D624D" w:rsidRPr="006F5CEE">
        <w:t xml:space="preserve"> avoid confusions in </w:t>
      </w:r>
      <w:r w:rsidR="004B27FD" w:rsidRPr="006F5CEE">
        <w:t>scientific</w:t>
      </w:r>
      <w:r w:rsidR="001D624D" w:rsidRPr="006F5CEE">
        <w:t xml:space="preserve"> communication by using </w:t>
      </w:r>
      <w:r w:rsidR="004B27FD" w:rsidRPr="006F5CEE">
        <w:t>terms</w:t>
      </w:r>
      <w:r w:rsidR="001D624D" w:rsidRPr="006F5CEE">
        <w:t xml:space="preserve"> that track common usage. For example, </w:t>
      </w:r>
      <w:r w:rsidR="008C0A3A" w:rsidRPr="006F5CEE">
        <w:t xml:space="preserve">claims about the prevalence </w:t>
      </w:r>
      <w:r w:rsidR="00696633" w:rsidRPr="006F5CEE">
        <w:t>and</w:t>
      </w:r>
      <w:r w:rsidR="008C0A3A" w:rsidRPr="006F5CEE">
        <w:t xml:space="preserve"> </w:t>
      </w:r>
      <w:r w:rsidR="00390D44" w:rsidRPr="006F5CEE">
        <w:t>function</w:t>
      </w:r>
      <w:r w:rsidR="008C0A3A" w:rsidRPr="006F5CEE">
        <w:t xml:space="preserve"> of mind-wandering may be </w:t>
      </w:r>
      <w:r w:rsidR="00FB638C" w:rsidRPr="006F5CEE">
        <w:t>misinterpreted</w:t>
      </w:r>
      <w:r w:rsidR="008C0A3A" w:rsidRPr="006F5CEE">
        <w:t xml:space="preserve"> </w:t>
      </w:r>
      <w:r w:rsidR="001D624D" w:rsidRPr="006F5CEE">
        <w:t xml:space="preserve">if </w:t>
      </w:r>
      <w:r w:rsidR="009E6653" w:rsidRPr="006F5CEE">
        <w:t xml:space="preserve">scientific and everyday </w:t>
      </w:r>
      <w:r w:rsidR="004B27FD" w:rsidRPr="006F5CEE">
        <w:t>conceptions</w:t>
      </w:r>
      <w:r w:rsidR="009E6653" w:rsidRPr="006F5CEE">
        <w:t xml:space="preserve"> of mind-wandering are incongruent.</w:t>
      </w:r>
    </w:p>
    <w:p w14:paraId="55144378" w14:textId="77777777" w:rsidR="00AB3B42" w:rsidRPr="006F5CEE" w:rsidRDefault="00AB3B42" w:rsidP="00727CC6">
      <w:pPr>
        <w:spacing w:line="480" w:lineRule="auto"/>
      </w:pPr>
    </w:p>
    <w:p w14:paraId="02A2CCA7" w14:textId="00E012A0" w:rsidR="00AB3B42" w:rsidRPr="006F5CEE" w:rsidRDefault="00AB3B42" w:rsidP="00727CC6">
      <w:pPr>
        <w:spacing w:line="480" w:lineRule="auto"/>
      </w:pPr>
      <w:r w:rsidRPr="006F5CEE">
        <w:t xml:space="preserve">In </w:t>
      </w:r>
      <w:r w:rsidR="007D5EDF" w:rsidRPr="006F5CEE">
        <w:t>two</w:t>
      </w:r>
      <w:r w:rsidRPr="006F5CEE">
        <w:t xml:space="preserve"> large factorial studies, we present participants </w:t>
      </w:r>
      <w:r w:rsidR="00AB4D30" w:rsidRPr="006F5CEE">
        <w:rPr>
          <w:color w:val="000000"/>
        </w:rPr>
        <w:t>(</w:t>
      </w:r>
      <w:r w:rsidR="00AB4D30" w:rsidRPr="006F5CEE">
        <w:rPr>
          <w:i/>
          <w:iCs/>
          <w:color w:val="000000"/>
        </w:rPr>
        <w:t>n</w:t>
      </w:r>
      <w:r w:rsidR="00AB4D30" w:rsidRPr="006F5CEE">
        <w:rPr>
          <w:color w:val="000000"/>
        </w:rPr>
        <w:t>=722)</w:t>
      </w:r>
      <w:r w:rsidR="00AB4D30" w:rsidRPr="006F5CEE">
        <w:rPr>
          <w:color w:val="000000"/>
          <w:sz w:val="22"/>
          <w:szCs w:val="22"/>
        </w:rPr>
        <w:t xml:space="preserve"> </w:t>
      </w:r>
      <w:r w:rsidRPr="006F5CEE">
        <w:t xml:space="preserve">with vignettes that describe </w:t>
      </w:r>
      <w:r w:rsidR="00696633" w:rsidRPr="006F5CEE">
        <w:t>someone’s</w:t>
      </w:r>
      <w:r w:rsidRPr="006F5CEE">
        <w:t xml:space="preserve"> thoughts and systematically manipulate features relevant to</w:t>
      </w:r>
      <w:r w:rsidR="00051D65" w:rsidRPr="006F5CEE">
        <w:t xml:space="preserve"> the</w:t>
      </w:r>
      <w:r w:rsidRPr="006F5CEE">
        <w:t xml:space="preserve"> four major accounts of mind-wandering</w:t>
      </w:r>
      <w:r w:rsidR="00051D65" w:rsidRPr="006F5CEE">
        <w:t xml:space="preserve"> </w:t>
      </w:r>
      <w:r w:rsidRPr="006F5CEE">
        <w:t>(</w:t>
      </w:r>
      <w:r w:rsidR="00232A19" w:rsidRPr="006F5CEE">
        <w:t xml:space="preserve">a </w:t>
      </w:r>
      <w:r w:rsidRPr="006F5CEE">
        <w:t>fifth “family resemblance” view predicts that all features are equally relevant</w:t>
      </w:r>
      <w:r w:rsidR="00390C71" w:rsidRPr="006F5CEE">
        <w:t>;</w:t>
      </w:r>
      <w:r w:rsidR="00FE5FF2" w:rsidRPr="006F5CEE">
        <w:t xml:space="preserve"> </w:t>
      </w:r>
      <w:r w:rsidR="00696633" w:rsidRPr="006F5CEE">
        <w:t>see</w:t>
      </w:r>
      <w:r w:rsidR="00390C71" w:rsidRPr="006F5CEE">
        <w:t xml:space="preserve"> </w:t>
      </w:r>
      <w:r w:rsidR="00C3271F" w:rsidRPr="006F5CEE">
        <w:t>Discussion</w:t>
      </w:r>
      <w:r w:rsidRPr="006F5CEE">
        <w:t xml:space="preserve">). We find that </w:t>
      </w:r>
      <w:r w:rsidR="00384EB5" w:rsidRPr="006F5CEE">
        <w:t>dynamic guidance</w:t>
      </w:r>
      <w:r w:rsidRPr="006F5CEE">
        <w:t xml:space="preserve"> explains between </w:t>
      </w:r>
      <w:r w:rsidR="0096780B" w:rsidRPr="006F5CEE">
        <w:t>four</w:t>
      </w:r>
      <w:r w:rsidRPr="006F5CEE">
        <w:t xml:space="preserve"> and twenty times more variance in participants</w:t>
      </w:r>
      <w:r w:rsidR="00D15BA6" w:rsidRPr="006F5CEE">
        <w:t>’</w:t>
      </w:r>
      <w:r w:rsidRPr="006F5CEE">
        <w:t xml:space="preserve"> mind-wandering judgments than other </w:t>
      </w:r>
      <w:r w:rsidR="00696633" w:rsidRPr="006F5CEE">
        <w:t>features</w:t>
      </w:r>
      <w:r w:rsidRPr="006F5CEE">
        <w:t xml:space="preserve">. </w:t>
      </w:r>
      <w:r w:rsidR="00696633" w:rsidRPr="006F5CEE">
        <w:t>Our</w:t>
      </w:r>
      <w:r w:rsidR="00C72B1B" w:rsidRPr="006F5CEE">
        <w:t xml:space="preserve"> </w:t>
      </w:r>
      <w:r w:rsidR="00190FC3" w:rsidRPr="006F5CEE">
        <w:t>third</w:t>
      </w:r>
      <w:r w:rsidR="00C72B1B" w:rsidRPr="006F5CEE">
        <w:t xml:space="preserve"> study</w:t>
      </w:r>
      <w:r w:rsidR="00E15BC5" w:rsidRPr="006F5CEE">
        <w:t xml:space="preserve"> (n=153)</w:t>
      </w:r>
      <w:r w:rsidR="00696633" w:rsidRPr="006F5CEE">
        <w:t xml:space="preserve"> </w:t>
      </w:r>
      <w:r w:rsidR="00CC3BA1" w:rsidRPr="006F5CEE">
        <w:t>uses vignettes to</w:t>
      </w:r>
      <w:r w:rsidR="007D5EDF" w:rsidRPr="006F5CEE">
        <w:t xml:space="preserve"> test a </w:t>
      </w:r>
      <w:r w:rsidR="00C72B1B" w:rsidRPr="006F5CEE">
        <w:t xml:space="preserve">unique </w:t>
      </w:r>
      <w:r w:rsidR="007D5EDF" w:rsidRPr="006F5CEE">
        <w:t>prediction of the dynamic framework</w:t>
      </w:r>
      <w:r w:rsidR="00F27D74" w:rsidRPr="006F5CEE">
        <w:t>—</w:t>
      </w:r>
      <w:r w:rsidR="007D5EDF" w:rsidRPr="006F5CEE">
        <w:t>that obsessive, ruminative, thought contrasts with mind-wandering</w:t>
      </w:r>
      <w:r w:rsidR="00F27D74" w:rsidRPr="006F5CEE">
        <w:t>—</w:t>
      </w:r>
      <w:r w:rsidR="00C72B1B" w:rsidRPr="006F5CEE">
        <w:t>and support</w:t>
      </w:r>
      <w:r w:rsidR="00CC3BA1" w:rsidRPr="006F5CEE">
        <w:t>s</w:t>
      </w:r>
      <w:r w:rsidR="00C72B1B" w:rsidRPr="006F5CEE">
        <w:t xml:space="preserve"> this prediction</w:t>
      </w:r>
      <w:r w:rsidR="007D5EDF" w:rsidRPr="006F5CEE">
        <w:t>.</w:t>
      </w:r>
      <w:r w:rsidR="0099083C" w:rsidRPr="006F5CEE">
        <w:t xml:space="preserve"> </w:t>
      </w:r>
      <w:r w:rsidR="00696633" w:rsidRPr="006F5CEE">
        <w:t>Our</w:t>
      </w:r>
      <w:r w:rsidR="00E15BC5" w:rsidRPr="006F5CEE">
        <w:t xml:space="preserve"> final study (n=277) </w:t>
      </w:r>
      <w:r w:rsidR="00696633" w:rsidRPr="006F5CEE">
        <w:t>used vignettes that resemble mind-wandering experiments. Dynamics had significant and large effects in this study, while task-</w:t>
      </w:r>
      <w:proofErr w:type="spellStart"/>
      <w:r w:rsidR="00696633" w:rsidRPr="006F5CEE">
        <w:t>unrelatedness</w:t>
      </w:r>
      <w:proofErr w:type="spellEnd"/>
      <w:r w:rsidR="00696633" w:rsidRPr="006F5CEE">
        <w:t xml:space="preserve"> was </w:t>
      </w:r>
      <w:r w:rsidR="00CC3BA1" w:rsidRPr="006F5CEE">
        <w:t>not</w:t>
      </w:r>
      <w:r w:rsidR="00696633" w:rsidRPr="006F5CEE">
        <w:t xml:space="preserve"> significant. </w:t>
      </w:r>
      <w:r w:rsidRPr="006F5CEE">
        <w:t>These results strongly align with the dynamic conception of mind-wandering</w:t>
      </w:r>
      <w:r w:rsidR="00966256" w:rsidRPr="006F5CEE">
        <w:t>.</w:t>
      </w:r>
    </w:p>
    <w:p w14:paraId="0EEF0516" w14:textId="77777777" w:rsidR="00AB3B42" w:rsidRPr="006F5CEE" w:rsidRDefault="00AB3B42" w:rsidP="00727CC6">
      <w:pPr>
        <w:spacing w:line="480" w:lineRule="auto"/>
      </w:pPr>
    </w:p>
    <w:p w14:paraId="75FD0294" w14:textId="792707ED" w:rsidR="00843D0A" w:rsidRPr="006F5CEE" w:rsidRDefault="00FD6461" w:rsidP="00727CC6">
      <w:pPr>
        <w:jc w:val="center"/>
        <w:outlineLvl w:val="0"/>
        <w:rPr>
          <w:b/>
        </w:rPr>
      </w:pPr>
      <w:r w:rsidRPr="006F5CEE">
        <w:rPr>
          <w:b/>
        </w:rPr>
        <w:lastRenderedPageBreak/>
        <w:t xml:space="preserve">Study </w:t>
      </w:r>
      <w:r w:rsidR="001A4077" w:rsidRPr="006F5CEE">
        <w:rPr>
          <w:b/>
        </w:rPr>
        <w:t>1</w:t>
      </w:r>
      <w:r w:rsidR="003D4576" w:rsidRPr="006F5CEE">
        <w:rPr>
          <w:b/>
        </w:rPr>
        <w:t>: Experimental Manipulation of Task-Relatedness, Intentionality, and Dynamic Guidance</w:t>
      </w:r>
    </w:p>
    <w:p w14:paraId="6EB4C1AC" w14:textId="77777777" w:rsidR="00AB3B42" w:rsidRPr="006F5CEE" w:rsidRDefault="00AB3B42" w:rsidP="00727CC6">
      <w:pPr>
        <w:spacing w:line="480" w:lineRule="auto"/>
      </w:pPr>
    </w:p>
    <w:p w14:paraId="6F658E08" w14:textId="35857F80" w:rsidR="001A4077" w:rsidRPr="006F5CEE" w:rsidRDefault="001A4077" w:rsidP="00727CC6">
      <w:pPr>
        <w:spacing w:line="480" w:lineRule="auto"/>
        <w:outlineLvl w:val="0"/>
        <w:rPr>
          <w:b/>
        </w:rPr>
      </w:pPr>
      <w:r w:rsidRPr="006F5CEE">
        <w:rPr>
          <w:b/>
        </w:rPr>
        <w:t>Methods</w:t>
      </w:r>
    </w:p>
    <w:p w14:paraId="1E976D11" w14:textId="77777777" w:rsidR="00D569E9" w:rsidRPr="006F5CEE" w:rsidRDefault="00D569E9" w:rsidP="00727CC6">
      <w:pPr>
        <w:spacing w:line="480" w:lineRule="auto"/>
      </w:pPr>
    </w:p>
    <w:p w14:paraId="7A91CAFE" w14:textId="58613C9D" w:rsidR="00545945" w:rsidRPr="006F5CEE" w:rsidRDefault="00D569E9" w:rsidP="00727CC6">
      <w:pPr>
        <w:spacing w:line="480" w:lineRule="auto"/>
        <w:rPr>
          <w:color w:val="333333"/>
          <w:shd w:val="clear" w:color="auto" w:fill="FFFFFF"/>
        </w:rPr>
      </w:pPr>
      <w:r w:rsidRPr="006F5CEE">
        <w:t xml:space="preserve">A priori sample-size calculations </w:t>
      </w:r>
      <w:r w:rsidR="00545945" w:rsidRPr="006F5CEE">
        <w:t xml:space="preserve">with the software G*power </w:t>
      </w:r>
      <w:r w:rsidR="00965AE3" w:rsidRPr="006F5CEE">
        <w:fldChar w:fldCharType="begin" w:fldLock="1"/>
      </w:r>
      <w:r w:rsidR="000C3B14" w:rsidRPr="006F5CEE">
        <w:instrText>ADDIN CSL_CITATION {"citationItems":[{"id":"ITEM-1","itemData":{"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2","issued":{"date-parts":[["2007"]]},"page":"175-191","publisher":"Springer","title":"G* Power 3: A flexible statistical power analysis program for the social, behavioral, and biomedical sciences","type":"article-journal","volume":"39"},"uris":["http://www.mendeley.com/documents/?uuid=45314372-6ae6-4da8-8b4a-b02297784a93"]}],"mendeley":{"formattedCitation":"(Faul, Erdfelder, Lang, &amp; Buchner, 2007)","plainTextFormattedCitation":"(Faul, Erdfelder, Lang, &amp; Buchner, 2007)","previouslyFormattedCitation":"(Faul, Erdfelder, Lang, &amp; Buchner, 2007)"},"properties":{"noteIndex":0},"schema":"https://github.com/citation-style-language/schema/raw/master/csl-citation.json"}</w:instrText>
      </w:r>
      <w:r w:rsidR="00965AE3" w:rsidRPr="006F5CEE">
        <w:fldChar w:fldCharType="separate"/>
      </w:r>
      <w:r w:rsidR="00965AE3" w:rsidRPr="006F5CEE">
        <w:rPr>
          <w:noProof/>
        </w:rPr>
        <w:t>(Faul, Erdfelder, Lang, &amp; Buchner, 2007)</w:t>
      </w:r>
      <w:r w:rsidR="00965AE3" w:rsidRPr="006F5CEE">
        <w:fldChar w:fldCharType="end"/>
      </w:r>
      <w:r w:rsidR="00965AE3" w:rsidRPr="006F5CEE">
        <w:t xml:space="preserve"> </w:t>
      </w:r>
      <w:r w:rsidR="00545945" w:rsidRPr="006F5CEE">
        <w:t xml:space="preserve">indicated that </w:t>
      </w:r>
      <w:r w:rsidR="00D162AE" w:rsidRPr="006F5CEE">
        <w:t xml:space="preserve">we required at least </w:t>
      </w:r>
      <w:r w:rsidR="00545945" w:rsidRPr="006F5CEE">
        <w:t>341 participants</w:t>
      </w:r>
      <w:r w:rsidR="00D162AE" w:rsidRPr="006F5CEE">
        <w:t xml:space="preserve">, given a power of </w:t>
      </w:r>
      <w:r w:rsidR="00D162AE" w:rsidRPr="006F5CEE">
        <w:rPr>
          <w:color w:val="333333"/>
          <w:shd w:val="clear" w:color="auto" w:fill="FFFFFF"/>
        </w:rPr>
        <w:t>.95</w:t>
      </w:r>
      <w:r w:rsidR="00D162AE" w:rsidRPr="006F5CEE">
        <w:t xml:space="preserve"> and effect sizes of at least </w:t>
      </w:r>
      <m:oMath>
        <m:sSup>
          <m:sSupPr>
            <m:ctrlPr>
              <w:rPr>
                <w:rFonts w:ascii="Cambria Math" w:hAnsi="Cambria Math"/>
                <w:i/>
              </w:rPr>
            </m:ctrlPr>
          </m:sSupPr>
          <m:e>
            <m:r>
              <w:rPr>
                <w:rFonts w:ascii="Cambria Math" w:hAnsi="Cambria Math"/>
              </w:rPr>
              <m:t>η</m:t>
            </m:r>
          </m:e>
          <m:sup>
            <m:r>
              <w:rPr>
                <w:rFonts w:ascii="Cambria Math" w:hAnsi="Cambria Math"/>
              </w:rPr>
              <m:t>2</m:t>
            </m:r>
          </m:sup>
        </m:sSup>
        <m:r>
          <w:rPr>
            <w:rFonts w:ascii="Cambria Math" w:hAnsi="Cambria Math"/>
          </w:rPr>
          <m:t>= .027</m:t>
        </m:r>
      </m:oMath>
      <w:r w:rsidR="00D162AE" w:rsidRPr="006F5CEE">
        <w:t xml:space="preserve"> in a pilot study</w:t>
      </w:r>
      <w:r w:rsidRPr="006F5CEE">
        <w:rPr>
          <w:color w:val="333333"/>
          <w:shd w:val="clear" w:color="auto" w:fill="FFFFFF"/>
        </w:rPr>
        <w:t>.</w:t>
      </w:r>
      <w:r w:rsidR="00D162AE" w:rsidRPr="006F5CEE">
        <w:rPr>
          <w:color w:val="333333"/>
          <w:shd w:val="clear" w:color="auto" w:fill="FFFFFF"/>
        </w:rPr>
        <w:t xml:space="preserve"> </w:t>
      </w:r>
      <w:r w:rsidR="00965AE3" w:rsidRPr="006F5CEE">
        <w:rPr>
          <w:color w:val="333333"/>
          <w:shd w:val="clear" w:color="auto" w:fill="FFFFFF"/>
        </w:rPr>
        <w:t>For</w:t>
      </w:r>
      <w:r w:rsidR="00C2763B" w:rsidRPr="006F5CEE">
        <w:rPr>
          <w:color w:val="333333"/>
          <w:shd w:val="clear" w:color="auto" w:fill="FFFFFF"/>
        </w:rPr>
        <w:t xml:space="preserve"> an equal number of participants in our 24 groups, we therefore requested 360 participants from Amazon Mechanical Turk (</w:t>
      </w:r>
      <w:proofErr w:type="spellStart"/>
      <w:r w:rsidR="00C2763B" w:rsidRPr="006F5CEE">
        <w:rPr>
          <w:color w:val="333333"/>
          <w:shd w:val="clear" w:color="auto" w:fill="FFFFFF"/>
        </w:rPr>
        <w:t>MTurk</w:t>
      </w:r>
      <w:proofErr w:type="spellEnd"/>
      <w:r w:rsidR="00C2763B" w:rsidRPr="006F5CEE">
        <w:rPr>
          <w:color w:val="333333"/>
          <w:shd w:val="clear" w:color="auto" w:fill="FFFFFF"/>
        </w:rPr>
        <w:t xml:space="preserve">). </w:t>
      </w:r>
      <w:r w:rsidR="00965AE3" w:rsidRPr="006F5CEE">
        <w:rPr>
          <w:color w:val="333333"/>
          <w:shd w:val="clear" w:color="auto" w:fill="FFFFFF"/>
        </w:rPr>
        <w:t xml:space="preserve">363 participants </w:t>
      </w:r>
      <w:r w:rsidR="001A4077" w:rsidRPr="006F5CEE">
        <w:t>(Gender: 210 men, 153 women, 1 other; Median age group: 24–35; Median education: some college or bachelors)</w:t>
      </w:r>
      <w:r w:rsidR="00D162AE" w:rsidRPr="006F5CEE">
        <w:t xml:space="preserve"> were </w:t>
      </w:r>
      <w:r w:rsidR="00965AE3" w:rsidRPr="006F5CEE">
        <w:t>eventually</w:t>
      </w:r>
      <w:r w:rsidR="00D162AE" w:rsidRPr="006F5CEE">
        <w:t xml:space="preserve"> recruited because three participants completed the </w:t>
      </w:r>
      <w:r w:rsidR="00965AE3" w:rsidRPr="006F5CEE">
        <w:t>experiment</w:t>
      </w:r>
      <w:r w:rsidR="00D162AE" w:rsidRPr="006F5CEE">
        <w:t xml:space="preserve"> without reporting to </w:t>
      </w:r>
      <w:proofErr w:type="spellStart"/>
      <w:r w:rsidR="00D162AE" w:rsidRPr="006F5CEE">
        <w:t>MTurk</w:t>
      </w:r>
      <w:proofErr w:type="spellEnd"/>
      <w:r w:rsidR="00D162AE" w:rsidRPr="006F5CEE">
        <w:t xml:space="preserve">. </w:t>
      </w:r>
      <w:r w:rsidR="00545945" w:rsidRPr="006F5CEE">
        <w:t xml:space="preserve"> </w:t>
      </w:r>
    </w:p>
    <w:p w14:paraId="23FC1736" w14:textId="77777777" w:rsidR="00545945" w:rsidRPr="006F5CEE" w:rsidRDefault="00545945" w:rsidP="00727CC6">
      <w:pPr>
        <w:spacing w:line="480" w:lineRule="auto"/>
      </w:pPr>
    </w:p>
    <w:p w14:paraId="1483F7CD" w14:textId="3AD83C12" w:rsidR="001A4077" w:rsidRPr="006F5CEE" w:rsidRDefault="001A4077" w:rsidP="00727CC6">
      <w:pPr>
        <w:spacing w:line="480" w:lineRule="auto"/>
      </w:pPr>
      <w:r w:rsidRPr="006F5CEE">
        <w:t xml:space="preserve">In a between-subjects factorial design, each subject </w:t>
      </w:r>
      <w:r w:rsidR="00051D65" w:rsidRPr="006F5CEE">
        <w:t>read</w:t>
      </w:r>
      <w:r w:rsidRPr="006F5CEE">
        <w:t xml:space="preserve"> a single vignette</w:t>
      </w:r>
      <w:r w:rsidR="00D87302" w:rsidRPr="006F5CEE">
        <w:t xml:space="preserve"> i</w:t>
      </w:r>
      <w:r w:rsidRPr="006F5CEE">
        <w:t>n whic</w:t>
      </w:r>
      <w:r w:rsidR="00817B7E" w:rsidRPr="006F5CEE">
        <w:t>h a character</w:t>
      </w:r>
      <w:r w:rsidR="002A7DC6" w:rsidRPr="006F5CEE">
        <w:t xml:space="preserve"> named</w:t>
      </w:r>
      <w:r w:rsidR="00817B7E" w:rsidRPr="006F5CEE">
        <w:t xml:space="preserve"> </w:t>
      </w:r>
      <w:r w:rsidRPr="006F5CEE">
        <w:t>Susan has three thoughts.</w:t>
      </w:r>
      <w:r w:rsidR="00BD21DE" w:rsidRPr="006F5CEE">
        <w:rPr>
          <w:rStyle w:val="FootnoteReference"/>
        </w:rPr>
        <w:footnoteReference w:id="2"/>
      </w:r>
      <w:r w:rsidRPr="006F5CEE">
        <w:t xml:space="preserve"> Participants were</w:t>
      </w:r>
      <w:r w:rsidR="00051D65" w:rsidRPr="006F5CEE">
        <w:t xml:space="preserve"> </w:t>
      </w:r>
      <w:r w:rsidR="00BD21DE" w:rsidRPr="006F5CEE">
        <w:t xml:space="preserve">then </w:t>
      </w:r>
      <w:r w:rsidR="00D23A1E" w:rsidRPr="006F5CEE">
        <w:t>asked “</w:t>
      </w:r>
      <w:r w:rsidRPr="006F5CEE">
        <w:t>How much do you agree with the following statement: Susan’s mind is wandering” and answered on a seven-point Likert scale (1=strongly disagree; 7 = strongly agree).</w:t>
      </w:r>
      <w:r w:rsidR="00D87302" w:rsidRPr="006F5CEE">
        <w:rPr>
          <w:rStyle w:val="CommentReference"/>
        </w:rPr>
        <w:t xml:space="preserve"> </w:t>
      </w:r>
      <w:r w:rsidR="00937A7C" w:rsidRPr="006F5CEE">
        <w:rPr>
          <w:color w:val="000000"/>
        </w:rPr>
        <w:t xml:space="preserve">Eight participants were excluded from the analysis because they failed (at least) one of two attention checks. </w:t>
      </w:r>
    </w:p>
    <w:p w14:paraId="38F01CA5" w14:textId="77777777" w:rsidR="00BD21DE" w:rsidRPr="006F5CEE" w:rsidRDefault="00BD21DE" w:rsidP="00727CC6">
      <w:pPr>
        <w:spacing w:line="480" w:lineRule="auto"/>
        <w:rPr>
          <w:color w:val="000000"/>
        </w:rPr>
      </w:pPr>
    </w:p>
    <w:p w14:paraId="00FF0224" w14:textId="3E38ED03" w:rsidR="0031456B" w:rsidRPr="006F5CEE" w:rsidRDefault="001A4077" w:rsidP="00727CC6">
      <w:pPr>
        <w:tabs>
          <w:tab w:val="left" w:pos="7440"/>
        </w:tabs>
        <w:spacing w:line="480" w:lineRule="auto"/>
      </w:pPr>
      <w:r w:rsidRPr="006F5CEE">
        <w:t>Vignettes varied along three dimensions: (1) task-relatedness</w:t>
      </w:r>
      <w:r w:rsidR="00B87901" w:rsidRPr="006F5CEE">
        <w:t xml:space="preserve"> – off-task vs. no-task;</w:t>
      </w:r>
      <w:r w:rsidRPr="006F5CEE">
        <w:t xml:space="preserve"> (2) intentionality</w:t>
      </w:r>
      <w:r w:rsidR="00B87901" w:rsidRPr="006F5CEE">
        <w:t xml:space="preserve"> – unintentional vs. intentional;</w:t>
      </w:r>
      <w:r w:rsidRPr="006F5CEE">
        <w:t xml:space="preserve"> and (3) dynamic guidance</w:t>
      </w:r>
      <w:r w:rsidR="00B87901" w:rsidRPr="006F5CEE">
        <w:t xml:space="preserve"> – meandering vs guided</w:t>
      </w:r>
      <w:r w:rsidRPr="006F5CEE">
        <w:t xml:space="preserve">. Task-relatedness and intentionality were manipulated by altering how Susan’s thoughts are </w:t>
      </w:r>
      <w:r w:rsidRPr="006F5CEE">
        <w:lastRenderedPageBreak/>
        <w:t>initiated</w:t>
      </w:r>
      <w:r w:rsidR="00B87901" w:rsidRPr="006F5CEE">
        <w:t xml:space="preserve"> (Table 1). Vignettes also varied with respect to their dynamics: whether Susan’s thoughts were guided towards a single topic or meandered from one topic to another (Figure 1). Focused vignettes contain three sentences, each of which describes a thought about the same topic: grocery shopping, planning a camping trip, or planning a reception for work</w:t>
      </w:r>
      <w:r w:rsidR="00384EB5" w:rsidRPr="006F5CEE">
        <w:t>. Meandering vignettes contain</w:t>
      </w:r>
      <w:r w:rsidR="00B87901" w:rsidRPr="006F5CEE">
        <w:t xml:space="preserve"> one sentence from each focused vignette, to </w:t>
      </w:r>
      <w:r w:rsidR="0031456B" w:rsidRPr="006F5CEE">
        <w:t>describe a case where Susan’s thoughts meander between three topics</w:t>
      </w:r>
      <w:r w:rsidR="00B87901" w:rsidRPr="006F5CEE">
        <w:t xml:space="preserve"> (groceries, camping, and a reception).</w:t>
      </w:r>
      <w:r w:rsidR="00026025" w:rsidRPr="006F5CEE">
        <w:t xml:space="preserve"> </w:t>
      </w:r>
      <w:r w:rsidR="0031456B" w:rsidRPr="006F5CEE">
        <w:t xml:space="preserve">This technique yielded an overall 2x2x2x3 design, where focused and meandering vignettes varied in their dynamics but were matched on the contents of Susan’s thoughts. This allowed us to control for the potential effects of content on mind-wandering judgments, while ensuring that our results were generalizable across topics. </w:t>
      </w:r>
      <w:r w:rsidR="00985BE9" w:rsidRPr="006F5CEE">
        <w:t>Instructions for how to create each vignette are included in an online appendix.</w:t>
      </w:r>
    </w:p>
    <w:p w14:paraId="42099C3A" w14:textId="77777777" w:rsidR="00350991" w:rsidRPr="006F5CEE" w:rsidRDefault="00350991" w:rsidP="00727CC6">
      <w:pPr>
        <w:tabs>
          <w:tab w:val="left" w:pos="7440"/>
        </w:tabs>
        <w:spacing w:line="480" w:lineRule="auto"/>
      </w:pPr>
    </w:p>
    <w:tbl>
      <w:tblPr>
        <w:tblStyle w:val="TableGrid"/>
        <w:tblW w:w="0" w:type="auto"/>
        <w:tblLook w:val="04A0" w:firstRow="1" w:lastRow="0" w:firstColumn="1" w:lastColumn="0" w:noHBand="0" w:noVBand="1"/>
      </w:tblPr>
      <w:tblGrid>
        <w:gridCol w:w="1536"/>
        <w:gridCol w:w="3743"/>
        <w:gridCol w:w="4071"/>
      </w:tblGrid>
      <w:tr w:rsidR="001A4077" w:rsidRPr="006F5CEE" w14:paraId="6B46693A" w14:textId="77777777" w:rsidTr="00B03103">
        <w:tc>
          <w:tcPr>
            <w:tcW w:w="0" w:type="auto"/>
          </w:tcPr>
          <w:p w14:paraId="684D3A54" w14:textId="77777777" w:rsidR="001A4077" w:rsidRPr="006F5CEE" w:rsidRDefault="001A4077" w:rsidP="00727CC6">
            <w:pPr>
              <w:tabs>
                <w:tab w:val="left" w:pos="7440"/>
              </w:tabs>
            </w:pPr>
          </w:p>
        </w:tc>
        <w:tc>
          <w:tcPr>
            <w:tcW w:w="0" w:type="auto"/>
          </w:tcPr>
          <w:p w14:paraId="75C38ABE" w14:textId="77777777" w:rsidR="001A4077" w:rsidRPr="006F5CEE" w:rsidRDefault="001A4077" w:rsidP="00727CC6">
            <w:pPr>
              <w:tabs>
                <w:tab w:val="left" w:pos="7440"/>
              </w:tabs>
            </w:pPr>
            <w:r w:rsidRPr="006F5CEE">
              <w:t>Off-task</w:t>
            </w:r>
          </w:p>
        </w:tc>
        <w:tc>
          <w:tcPr>
            <w:tcW w:w="0" w:type="auto"/>
          </w:tcPr>
          <w:p w14:paraId="69AEA03E" w14:textId="77777777" w:rsidR="001A4077" w:rsidRPr="006F5CEE" w:rsidRDefault="001A4077" w:rsidP="00727CC6">
            <w:pPr>
              <w:tabs>
                <w:tab w:val="left" w:pos="7440"/>
              </w:tabs>
            </w:pPr>
            <w:r w:rsidRPr="006F5CEE">
              <w:t>No-task</w:t>
            </w:r>
          </w:p>
        </w:tc>
      </w:tr>
      <w:tr w:rsidR="001A4077" w:rsidRPr="006F5CEE" w14:paraId="05FE46F4" w14:textId="77777777" w:rsidTr="00B03103">
        <w:tc>
          <w:tcPr>
            <w:tcW w:w="0" w:type="auto"/>
          </w:tcPr>
          <w:p w14:paraId="073FB5D5" w14:textId="77777777" w:rsidR="001A4077" w:rsidRPr="006F5CEE" w:rsidRDefault="001A4077" w:rsidP="00727CC6">
            <w:pPr>
              <w:tabs>
                <w:tab w:val="left" w:pos="7440"/>
              </w:tabs>
            </w:pPr>
            <w:r w:rsidRPr="006F5CEE">
              <w:t>Unintentional</w:t>
            </w:r>
          </w:p>
        </w:tc>
        <w:tc>
          <w:tcPr>
            <w:tcW w:w="0" w:type="auto"/>
          </w:tcPr>
          <w:p w14:paraId="322F6540" w14:textId="52774FCA" w:rsidR="001A4077" w:rsidRPr="006F5CEE" w:rsidRDefault="001A4077" w:rsidP="00727CC6">
            <w:pPr>
              <w:tabs>
                <w:tab w:val="left" w:pos="7440"/>
              </w:tabs>
            </w:pPr>
            <w:r w:rsidRPr="006F5CEE">
              <w:t xml:space="preserve">Susan </w:t>
            </w:r>
            <w:r w:rsidR="00550A60" w:rsidRPr="006F5CEE">
              <w:t xml:space="preserve">is </w:t>
            </w:r>
            <w:r w:rsidRPr="006F5CEE">
              <w:t>supposed to be doing her homework when she finds herself thinking about something else…</w:t>
            </w:r>
          </w:p>
        </w:tc>
        <w:tc>
          <w:tcPr>
            <w:tcW w:w="0" w:type="auto"/>
          </w:tcPr>
          <w:p w14:paraId="5F4C1CEB" w14:textId="77777777" w:rsidR="001A4077" w:rsidRPr="006F5CEE" w:rsidRDefault="001A4077" w:rsidP="00727CC6">
            <w:pPr>
              <w:tabs>
                <w:tab w:val="left" w:pos="7440"/>
              </w:tabs>
            </w:pPr>
            <w:r w:rsidRPr="006F5CEE">
              <w:t>Susan is lounging around, not doing anything in particular, when she finds herself thinking about something else…</w:t>
            </w:r>
          </w:p>
        </w:tc>
      </w:tr>
      <w:tr w:rsidR="001A4077" w:rsidRPr="006F5CEE" w14:paraId="7EF25FE6" w14:textId="77777777" w:rsidTr="00B03103">
        <w:trPr>
          <w:trHeight w:val="242"/>
        </w:trPr>
        <w:tc>
          <w:tcPr>
            <w:tcW w:w="0" w:type="auto"/>
          </w:tcPr>
          <w:p w14:paraId="06F4C17B" w14:textId="77777777" w:rsidR="001A4077" w:rsidRPr="006F5CEE" w:rsidRDefault="001A4077" w:rsidP="00727CC6">
            <w:pPr>
              <w:tabs>
                <w:tab w:val="left" w:pos="7440"/>
              </w:tabs>
            </w:pPr>
            <w:r w:rsidRPr="006F5CEE">
              <w:t>Intentional</w:t>
            </w:r>
          </w:p>
        </w:tc>
        <w:tc>
          <w:tcPr>
            <w:tcW w:w="0" w:type="auto"/>
          </w:tcPr>
          <w:p w14:paraId="76AF400E" w14:textId="77777777" w:rsidR="001A4077" w:rsidRPr="006F5CEE" w:rsidRDefault="001A4077" w:rsidP="00727CC6">
            <w:pPr>
              <w:tabs>
                <w:tab w:val="left" w:pos="7440"/>
              </w:tabs>
            </w:pPr>
            <w:r w:rsidRPr="006F5CEE">
              <w:t>Susan is supposed to be doing her homework when she intentionally decides to think about something else…</w:t>
            </w:r>
          </w:p>
        </w:tc>
        <w:tc>
          <w:tcPr>
            <w:tcW w:w="0" w:type="auto"/>
          </w:tcPr>
          <w:p w14:paraId="3C395804" w14:textId="77777777" w:rsidR="001A4077" w:rsidRPr="006F5CEE" w:rsidRDefault="001A4077" w:rsidP="00727CC6">
            <w:pPr>
              <w:tabs>
                <w:tab w:val="left" w:pos="7440"/>
              </w:tabs>
            </w:pPr>
            <w:r w:rsidRPr="006F5CEE">
              <w:t>Susan is lounging around, not doing anything in particular, when she intentionally decides to think about something else…</w:t>
            </w:r>
          </w:p>
        </w:tc>
      </w:tr>
    </w:tbl>
    <w:p w14:paraId="29B3646F" w14:textId="4AFD20DF" w:rsidR="00B87901" w:rsidRPr="006F5CEE" w:rsidRDefault="00EE2799" w:rsidP="00727CC6">
      <w:pPr>
        <w:tabs>
          <w:tab w:val="left" w:pos="7440"/>
        </w:tabs>
        <w:rPr>
          <w:i/>
          <w:color w:val="44546A" w:themeColor="text2"/>
        </w:rPr>
      </w:pPr>
      <w:r w:rsidRPr="006F5CEE">
        <w:rPr>
          <w:i/>
          <w:color w:val="44546A" w:themeColor="text2"/>
        </w:rPr>
        <w:t xml:space="preserve">Table </w:t>
      </w:r>
      <w:r w:rsidRPr="006F5CEE">
        <w:rPr>
          <w:i/>
          <w:color w:val="44546A" w:themeColor="text2"/>
        </w:rPr>
        <w:fldChar w:fldCharType="begin"/>
      </w:r>
      <w:r w:rsidRPr="006F5CEE">
        <w:rPr>
          <w:i/>
          <w:color w:val="44546A" w:themeColor="text2"/>
        </w:rPr>
        <w:instrText xml:space="preserve"> SEQ Table \* ARABIC </w:instrText>
      </w:r>
      <w:r w:rsidRPr="006F5CEE">
        <w:rPr>
          <w:i/>
          <w:color w:val="44546A" w:themeColor="text2"/>
        </w:rPr>
        <w:fldChar w:fldCharType="separate"/>
      </w:r>
      <w:r w:rsidR="00A502F6" w:rsidRPr="006F5CEE">
        <w:rPr>
          <w:i/>
          <w:noProof/>
          <w:color w:val="44546A" w:themeColor="text2"/>
        </w:rPr>
        <w:t>1</w:t>
      </w:r>
      <w:r w:rsidRPr="006F5CEE">
        <w:rPr>
          <w:i/>
          <w:color w:val="44546A" w:themeColor="text2"/>
        </w:rPr>
        <w:fldChar w:fldCharType="end"/>
      </w:r>
      <w:r w:rsidRPr="006F5CEE">
        <w:rPr>
          <w:i/>
          <w:color w:val="44546A" w:themeColor="text2"/>
        </w:rPr>
        <w:t>: Manipulating Task-Relatedness and Intentionality</w:t>
      </w:r>
      <w:r w:rsidR="0095089F" w:rsidRPr="006F5CEE">
        <w:rPr>
          <w:i/>
          <w:color w:val="44546A" w:themeColor="text2"/>
        </w:rPr>
        <w:t>. Examples of stimuli from Study 1.</w:t>
      </w:r>
    </w:p>
    <w:p w14:paraId="084F9BB9" w14:textId="77777777" w:rsidR="0031456B" w:rsidRPr="006F5CEE" w:rsidRDefault="00B87901" w:rsidP="00727CC6">
      <w:pPr>
        <w:keepNext/>
        <w:tabs>
          <w:tab w:val="left" w:pos="7440"/>
        </w:tabs>
        <w:jc w:val="center"/>
      </w:pPr>
      <w:r w:rsidRPr="006F5CEE">
        <w:rPr>
          <w:noProof/>
        </w:rPr>
        <w:lastRenderedPageBreak/>
        <w:drawing>
          <wp:inline distT="0" distB="0" distL="0" distR="0" wp14:anchorId="179903D8" wp14:editId="0D5701DD">
            <wp:extent cx="4232953" cy="29468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ynamicsManipulation2.jpg"/>
                    <pic:cNvPicPr/>
                  </pic:nvPicPr>
                  <pic:blipFill>
                    <a:blip r:embed="rId8">
                      <a:extLst>
                        <a:ext uri="{28A0092B-C50C-407E-A947-70E740481C1C}">
                          <a14:useLocalDpi xmlns:a14="http://schemas.microsoft.com/office/drawing/2010/main" val="0"/>
                        </a:ext>
                      </a:extLst>
                    </a:blip>
                    <a:stretch>
                      <a:fillRect/>
                    </a:stretch>
                  </pic:blipFill>
                  <pic:spPr>
                    <a:xfrm>
                      <a:off x="0" y="0"/>
                      <a:ext cx="4286487" cy="2984133"/>
                    </a:xfrm>
                    <a:prstGeom prst="rect">
                      <a:avLst/>
                    </a:prstGeom>
                  </pic:spPr>
                </pic:pic>
              </a:graphicData>
            </a:graphic>
          </wp:inline>
        </w:drawing>
      </w:r>
    </w:p>
    <w:p w14:paraId="4F4108E9" w14:textId="66093218" w:rsidR="00812F5B" w:rsidRPr="006F5CEE" w:rsidRDefault="0031456B" w:rsidP="00727CC6">
      <w:pPr>
        <w:pStyle w:val="Caption"/>
        <w:jc w:val="center"/>
        <w:outlineLvl w:val="0"/>
        <w:rPr>
          <w:sz w:val="24"/>
          <w:szCs w:val="24"/>
        </w:rPr>
      </w:pPr>
      <w:r w:rsidRPr="006F5CEE">
        <w:rPr>
          <w:sz w:val="24"/>
          <w:szCs w:val="24"/>
        </w:rPr>
        <w:t xml:space="preserve">Figure </w:t>
      </w:r>
      <w:r w:rsidRPr="006F5CEE">
        <w:rPr>
          <w:sz w:val="24"/>
          <w:szCs w:val="24"/>
        </w:rPr>
        <w:fldChar w:fldCharType="begin"/>
      </w:r>
      <w:r w:rsidRPr="006F5CEE">
        <w:rPr>
          <w:sz w:val="24"/>
          <w:szCs w:val="24"/>
        </w:rPr>
        <w:instrText xml:space="preserve"> SEQ Figure \* ARABIC </w:instrText>
      </w:r>
      <w:r w:rsidRPr="006F5CEE">
        <w:rPr>
          <w:sz w:val="24"/>
          <w:szCs w:val="24"/>
        </w:rPr>
        <w:fldChar w:fldCharType="separate"/>
      </w:r>
      <w:r w:rsidR="00A502F6" w:rsidRPr="006F5CEE">
        <w:rPr>
          <w:noProof/>
          <w:sz w:val="24"/>
          <w:szCs w:val="24"/>
        </w:rPr>
        <w:t>1</w:t>
      </w:r>
      <w:r w:rsidRPr="006F5CEE">
        <w:rPr>
          <w:sz w:val="24"/>
          <w:szCs w:val="24"/>
        </w:rPr>
        <w:fldChar w:fldCharType="end"/>
      </w:r>
      <w:r w:rsidRPr="006F5CEE">
        <w:rPr>
          <w:sz w:val="24"/>
          <w:szCs w:val="24"/>
        </w:rPr>
        <w:t>: Manipulating Dynamic Guidance</w:t>
      </w:r>
      <w:r w:rsidR="00550A60" w:rsidRPr="006F5CEE">
        <w:rPr>
          <w:sz w:val="24"/>
          <w:szCs w:val="24"/>
        </w:rPr>
        <w:t xml:space="preserve">. We created vignettes in which a character engages in “guided” thinking that stays focused on a single topic (top row) or “unguided” thinking that meanders from topic to topic (bottom row). To </w:t>
      </w:r>
      <w:r w:rsidR="00026025" w:rsidRPr="006F5CEE">
        <w:rPr>
          <w:sz w:val="24"/>
          <w:szCs w:val="24"/>
        </w:rPr>
        <w:t>avoid</w:t>
      </w:r>
      <w:r w:rsidR="00550A60" w:rsidRPr="006F5CEE">
        <w:rPr>
          <w:sz w:val="24"/>
          <w:szCs w:val="24"/>
        </w:rPr>
        <w:t xml:space="preserve"> content</w:t>
      </w:r>
      <w:r w:rsidR="00026025" w:rsidRPr="006F5CEE">
        <w:rPr>
          <w:sz w:val="24"/>
          <w:szCs w:val="24"/>
        </w:rPr>
        <w:t xml:space="preserve"> effects</w:t>
      </w:r>
      <w:r w:rsidR="00550A60" w:rsidRPr="006F5CEE">
        <w:rPr>
          <w:sz w:val="24"/>
          <w:szCs w:val="24"/>
        </w:rPr>
        <w:t xml:space="preserve">, the unguided vignettes employed </w:t>
      </w:r>
      <w:r w:rsidR="009E697C" w:rsidRPr="006F5CEE">
        <w:rPr>
          <w:sz w:val="24"/>
          <w:szCs w:val="24"/>
        </w:rPr>
        <w:t xml:space="preserve">sentences </w:t>
      </w:r>
      <w:r w:rsidR="00550A60" w:rsidRPr="006F5CEE">
        <w:rPr>
          <w:sz w:val="24"/>
          <w:szCs w:val="24"/>
        </w:rPr>
        <w:t>drawn from the guided vignettes.</w:t>
      </w:r>
    </w:p>
    <w:p w14:paraId="58534EBC" w14:textId="77777777" w:rsidR="00F76277" w:rsidRPr="006F5CEE" w:rsidRDefault="00F76277" w:rsidP="00727CC6">
      <w:pPr>
        <w:tabs>
          <w:tab w:val="left" w:pos="7440"/>
        </w:tabs>
        <w:spacing w:line="480" w:lineRule="auto"/>
      </w:pPr>
    </w:p>
    <w:p w14:paraId="3133BAF1" w14:textId="4C3ADA2E" w:rsidR="0094394B" w:rsidRPr="006F5CEE" w:rsidRDefault="003632ED" w:rsidP="00727CC6">
      <w:pPr>
        <w:tabs>
          <w:tab w:val="left" w:pos="7440"/>
        </w:tabs>
        <w:spacing w:line="480" w:lineRule="auto"/>
        <w:outlineLvl w:val="0"/>
        <w:rPr>
          <w:b/>
        </w:rPr>
      </w:pPr>
      <w:r w:rsidRPr="006F5CEE">
        <w:rPr>
          <w:b/>
        </w:rPr>
        <w:t>Results</w:t>
      </w:r>
    </w:p>
    <w:p w14:paraId="271FFF8B" w14:textId="77777777" w:rsidR="00B06FFC" w:rsidRPr="006F5CEE" w:rsidRDefault="00B06FFC" w:rsidP="00727CC6">
      <w:pPr>
        <w:tabs>
          <w:tab w:val="left" w:pos="7440"/>
        </w:tabs>
        <w:spacing w:line="480" w:lineRule="auto"/>
      </w:pPr>
    </w:p>
    <w:p w14:paraId="1767FAB1" w14:textId="20B82AC8" w:rsidR="00652610" w:rsidRPr="006F5CEE" w:rsidRDefault="0031456B" w:rsidP="00727CC6">
      <w:pPr>
        <w:tabs>
          <w:tab w:val="left" w:pos="7440"/>
        </w:tabs>
        <w:spacing w:line="480" w:lineRule="auto"/>
        <w:rPr>
          <w:rFonts w:eastAsiaTheme="minorEastAsia"/>
        </w:rPr>
      </w:pPr>
      <w:r w:rsidRPr="006F5CEE">
        <w:t xml:space="preserve">Collapsing across content domains, a three-way ANOVA (task-relatedness X guidance X intention) was conducted to predict mind-wandering ratings. </w:t>
      </w:r>
      <w:r w:rsidR="00B02CAF" w:rsidRPr="006F5CEE">
        <w:t>While</w:t>
      </w:r>
      <w:r w:rsidRPr="006F5CEE">
        <w:t xml:space="preserve"> </w:t>
      </w:r>
      <w:r w:rsidR="00B02CAF" w:rsidRPr="006F5CEE">
        <w:t xml:space="preserve">all </w:t>
      </w:r>
      <w:r w:rsidRPr="006F5CEE">
        <w:t xml:space="preserve">three dimensions of thought were significant </w:t>
      </w:r>
      <w:r w:rsidR="00576BBA" w:rsidRPr="006F5CEE">
        <w:rPr>
          <w:rFonts w:eastAsiaTheme="minorEastAsia"/>
        </w:rPr>
        <w:t>(</w:t>
      </w:r>
      <m:oMath>
        <m:r>
          <w:rPr>
            <w:rFonts w:ascii="Cambria Math" w:hAnsi="Cambria Math"/>
          </w:rPr>
          <m:t>p&lt; .05</m:t>
        </m:r>
      </m:oMath>
      <w:r w:rsidR="00B02CAF" w:rsidRPr="006F5CEE">
        <w:rPr>
          <w:rFonts w:eastAsiaTheme="minorEastAsia"/>
        </w:rPr>
        <w:t>) (</w:t>
      </w:r>
      <w:r w:rsidR="00990489" w:rsidRPr="006F5CEE">
        <w:rPr>
          <w:rFonts w:eastAsiaTheme="minorEastAsia"/>
        </w:rPr>
        <w:t xml:space="preserve">Figure </w:t>
      </w:r>
      <w:r w:rsidR="00B02CAF" w:rsidRPr="006F5CEE">
        <w:rPr>
          <w:rFonts w:eastAsiaTheme="minorEastAsia"/>
        </w:rPr>
        <w:t>2; Table 2</w:t>
      </w:r>
      <w:r w:rsidR="00576BBA" w:rsidRPr="006F5CEE">
        <w:rPr>
          <w:rFonts w:eastAsiaTheme="minorEastAsia"/>
        </w:rPr>
        <w:t>)</w:t>
      </w:r>
      <w:r w:rsidR="00B02CAF" w:rsidRPr="006F5CEE">
        <w:t xml:space="preserve">, </w:t>
      </w:r>
      <w:r w:rsidR="00550A60" w:rsidRPr="006F5CEE">
        <w:t xml:space="preserve">dynamic </w:t>
      </w:r>
      <w:r w:rsidRPr="006F5CEE">
        <w:t>guidance</w:t>
      </w:r>
      <w:r w:rsidR="00576BBA" w:rsidRPr="006F5CEE">
        <w:t xml:space="preserve"> </w:t>
      </w:r>
      <w:r w:rsidR="00576BBA" w:rsidRPr="006F5CEE">
        <w:rPr>
          <w:rFonts w:eastAsiaTheme="minorEastAsia"/>
        </w:rPr>
        <w:t>(</w:t>
      </w:r>
      <m:oMath>
        <m:sSup>
          <m:sSupPr>
            <m:ctrlPr>
              <w:rPr>
                <w:rFonts w:ascii="Cambria Math" w:hAnsi="Cambria Math"/>
                <w:i/>
              </w:rPr>
            </m:ctrlPr>
          </m:sSupPr>
          <m:e>
            <m:r>
              <w:rPr>
                <w:rFonts w:ascii="Cambria Math" w:hAnsi="Cambria Math"/>
              </w:rPr>
              <m:t xml:space="preserve"> η</m:t>
            </m:r>
          </m:e>
          <m:sup>
            <m:r>
              <w:rPr>
                <w:rFonts w:ascii="Cambria Math" w:hAnsi="Cambria Math"/>
              </w:rPr>
              <m:t>2</m:t>
            </m:r>
          </m:sup>
        </m:sSup>
        <m:r>
          <w:rPr>
            <w:rFonts w:ascii="Cambria Math" w:hAnsi="Cambria Math"/>
          </w:rPr>
          <m:t>= .168</m:t>
        </m:r>
      </m:oMath>
      <w:r w:rsidR="00576BBA" w:rsidRPr="006F5CEE">
        <w:rPr>
          <w:rFonts w:eastAsiaTheme="minorEastAsia"/>
        </w:rPr>
        <w:t>)</w:t>
      </w:r>
      <w:r w:rsidRPr="006F5CEE">
        <w:t xml:space="preserve"> explained approximately four times more variance than task-relatedness </w:t>
      </w:r>
      <w:r w:rsidR="00576BBA" w:rsidRPr="006F5CEE">
        <w:rPr>
          <w:rFonts w:eastAsiaTheme="minorEastAsia"/>
        </w:rPr>
        <w:t>(</w:t>
      </w:r>
      <m:oMath>
        <m:sSup>
          <m:sSupPr>
            <m:ctrlPr>
              <w:rPr>
                <w:rFonts w:ascii="Cambria Math" w:hAnsi="Cambria Math"/>
                <w:i/>
              </w:rPr>
            </m:ctrlPr>
          </m:sSupPr>
          <m:e>
            <m:r>
              <w:rPr>
                <w:rFonts w:ascii="Cambria Math" w:hAnsi="Cambria Math"/>
              </w:rPr>
              <m:t>η</m:t>
            </m:r>
          </m:e>
          <m:sup>
            <m:r>
              <w:rPr>
                <w:rFonts w:ascii="Cambria Math" w:hAnsi="Cambria Math"/>
              </w:rPr>
              <m:t>2</m:t>
            </m:r>
          </m:sup>
        </m:sSup>
        <m:r>
          <w:rPr>
            <w:rFonts w:ascii="Cambria Math" w:hAnsi="Cambria Math"/>
          </w:rPr>
          <m:t>= .044</m:t>
        </m:r>
      </m:oMath>
      <w:r w:rsidR="00576BBA" w:rsidRPr="006F5CEE">
        <w:rPr>
          <w:rFonts w:eastAsiaTheme="minorEastAsia"/>
        </w:rPr>
        <w:t>)</w:t>
      </w:r>
      <w:r w:rsidRPr="006F5CEE">
        <w:rPr>
          <w:rFonts w:eastAsiaTheme="minorEastAsia"/>
        </w:rPr>
        <w:t xml:space="preserve"> and ten times more variance than intentionality </w:t>
      </w:r>
      <w:r w:rsidR="00576BBA" w:rsidRPr="006F5CEE">
        <w:rPr>
          <w:rFonts w:eastAsiaTheme="minorEastAsia"/>
        </w:rPr>
        <w:t>(</w:t>
      </w:r>
      <m:oMath>
        <m:sSup>
          <m:sSupPr>
            <m:ctrlPr>
              <w:rPr>
                <w:rFonts w:ascii="Cambria Math" w:hAnsi="Cambria Math"/>
                <w:i/>
              </w:rPr>
            </m:ctrlPr>
          </m:sSupPr>
          <m:e>
            <m:r>
              <w:rPr>
                <w:rFonts w:ascii="Cambria Math" w:hAnsi="Cambria Math"/>
              </w:rPr>
              <m:t>η</m:t>
            </m:r>
          </m:e>
          <m:sup>
            <m:r>
              <w:rPr>
                <w:rFonts w:ascii="Cambria Math" w:hAnsi="Cambria Math"/>
              </w:rPr>
              <m:t>2</m:t>
            </m:r>
          </m:sup>
        </m:sSup>
        <m:r>
          <w:rPr>
            <w:rFonts w:ascii="Cambria Math" w:hAnsi="Cambria Math"/>
          </w:rPr>
          <m:t>= .017</m:t>
        </m:r>
      </m:oMath>
      <w:r w:rsidR="00576BBA" w:rsidRPr="006F5CEE">
        <w:rPr>
          <w:rFonts w:eastAsiaTheme="minorEastAsia"/>
        </w:rPr>
        <w:t>)</w:t>
      </w:r>
      <w:r w:rsidR="001B13E1" w:rsidRPr="006F5CEE">
        <w:rPr>
          <w:rFonts w:eastAsiaTheme="minorEastAsia"/>
        </w:rPr>
        <w:t xml:space="preserve"> (Table 2; Figure </w:t>
      </w:r>
      <w:r w:rsidR="00081388" w:rsidRPr="006F5CEE">
        <w:rPr>
          <w:rFonts w:eastAsiaTheme="minorEastAsia"/>
        </w:rPr>
        <w:t>2</w:t>
      </w:r>
      <w:r w:rsidR="001B13E1" w:rsidRPr="006F5CEE">
        <w:rPr>
          <w:rFonts w:eastAsiaTheme="minorEastAsia"/>
        </w:rPr>
        <w:t>).</w:t>
      </w:r>
      <w:r w:rsidR="00473383" w:rsidRPr="006F5CEE">
        <w:rPr>
          <w:rFonts w:eastAsiaTheme="minorEastAsia"/>
        </w:rPr>
        <w:t xml:space="preserve"> </w:t>
      </w:r>
    </w:p>
    <w:p w14:paraId="74FEA3FF" w14:textId="77777777" w:rsidR="00652610" w:rsidRPr="006F5CEE" w:rsidRDefault="00652610" w:rsidP="00727CC6">
      <w:pPr>
        <w:tabs>
          <w:tab w:val="left" w:pos="7440"/>
        </w:tabs>
        <w:spacing w:line="480" w:lineRule="auto"/>
        <w:rPr>
          <w:rFonts w:eastAsiaTheme="minorEastAsia"/>
        </w:rPr>
      </w:pPr>
    </w:p>
    <w:p w14:paraId="75DB0524" w14:textId="2AC55243" w:rsidR="00652610" w:rsidRPr="006F5CEE" w:rsidRDefault="0065520E" w:rsidP="00727CC6">
      <w:pPr>
        <w:tabs>
          <w:tab w:val="left" w:pos="7440"/>
        </w:tabs>
        <w:spacing w:line="480" w:lineRule="auto"/>
        <w:rPr>
          <w:rFonts w:eastAsiaTheme="minorEastAsia"/>
        </w:rPr>
      </w:pPr>
      <w:r w:rsidRPr="006F5CEE">
        <w:rPr>
          <w:rFonts w:eastAsiaTheme="minorEastAsia"/>
        </w:rPr>
        <w:t>Visual inspection of Figure 2 suggests a possible three</w:t>
      </w:r>
      <w:r w:rsidR="00A363DA" w:rsidRPr="006F5CEE">
        <w:rPr>
          <w:rFonts w:eastAsiaTheme="minorEastAsia"/>
        </w:rPr>
        <w:t>-</w:t>
      </w:r>
      <w:r w:rsidRPr="006F5CEE">
        <w:rPr>
          <w:rFonts w:eastAsiaTheme="minorEastAsia"/>
        </w:rPr>
        <w:t xml:space="preserve">way interaction in which </w:t>
      </w:r>
      <w:r w:rsidR="00003CA0" w:rsidRPr="006F5CEE">
        <w:rPr>
          <w:rFonts w:eastAsiaTheme="minorEastAsia"/>
        </w:rPr>
        <w:t xml:space="preserve">off task, unintentional thought </w:t>
      </w:r>
      <w:r w:rsidR="00003CA0" w:rsidRPr="006F5CEE">
        <w:rPr>
          <w:rFonts w:eastAsiaTheme="minorEastAsia"/>
          <w:i/>
        </w:rPr>
        <w:t>specifically</w:t>
      </w:r>
      <w:r w:rsidR="00003CA0" w:rsidRPr="006F5CEE">
        <w:rPr>
          <w:rFonts w:eastAsiaTheme="minorEastAsia"/>
        </w:rPr>
        <w:t xml:space="preserve"> yields high mind wandering ratings </w:t>
      </w:r>
      <w:r w:rsidR="00A27723" w:rsidRPr="006F5CEE">
        <w:rPr>
          <w:rFonts w:eastAsiaTheme="minorEastAsia"/>
        </w:rPr>
        <w:t>even when thought dynamics are guided. However, the t</w:t>
      </w:r>
      <w:r w:rsidR="00473383" w:rsidRPr="006F5CEE">
        <w:rPr>
          <w:rFonts w:eastAsiaTheme="minorEastAsia"/>
        </w:rPr>
        <w:t>hree</w:t>
      </w:r>
      <w:r w:rsidR="00A363DA" w:rsidRPr="006F5CEE">
        <w:rPr>
          <w:rFonts w:eastAsiaTheme="minorEastAsia"/>
        </w:rPr>
        <w:t>-</w:t>
      </w:r>
      <w:r w:rsidR="00473383" w:rsidRPr="006F5CEE">
        <w:rPr>
          <w:rFonts w:eastAsiaTheme="minorEastAsia"/>
        </w:rPr>
        <w:t>way interaction</w:t>
      </w:r>
      <w:r w:rsidR="00A27723" w:rsidRPr="006F5CEE">
        <w:rPr>
          <w:rFonts w:eastAsiaTheme="minorEastAsia"/>
        </w:rPr>
        <w:t xml:space="preserve"> did not reach statistical</w:t>
      </w:r>
      <w:r w:rsidR="00473383" w:rsidRPr="006F5CEE">
        <w:rPr>
          <w:rFonts w:eastAsiaTheme="minorEastAsia"/>
        </w:rPr>
        <w:t xml:space="preserve"> </w:t>
      </w:r>
      <w:r w:rsidR="00A27723" w:rsidRPr="006F5CEE">
        <w:rPr>
          <w:rFonts w:eastAsiaTheme="minorEastAsia"/>
        </w:rPr>
        <w:t xml:space="preserve">significance </w:t>
      </w:r>
      <w:r w:rsidR="00473383" w:rsidRPr="006F5CEE">
        <w:rPr>
          <w:rFonts w:eastAsiaTheme="minorEastAsia"/>
        </w:rPr>
        <w:t>(p=0.26)</w:t>
      </w:r>
      <w:r w:rsidR="006832AB" w:rsidRPr="006F5CEE">
        <w:rPr>
          <w:rFonts w:eastAsiaTheme="minorEastAsia"/>
        </w:rPr>
        <w:t xml:space="preserve"> indicating that the right-most grey bar does not statistically differ </w:t>
      </w:r>
      <w:r w:rsidR="00C37C1F" w:rsidRPr="006F5CEE">
        <w:rPr>
          <w:rFonts w:eastAsiaTheme="minorEastAsia"/>
        </w:rPr>
        <w:t>when compared to</w:t>
      </w:r>
      <w:r w:rsidR="006832AB" w:rsidRPr="006F5CEE">
        <w:rPr>
          <w:rFonts w:eastAsiaTheme="minorEastAsia"/>
        </w:rPr>
        <w:t xml:space="preserve"> the </w:t>
      </w:r>
      <w:r w:rsidR="006832AB" w:rsidRPr="006F5CEE">
        <w:rPr>
          <w:rFonts w:eastAsiaTheme="minorEastAsia"/>
        </w:rPr>
        <w:lastRenderedPageBreak/>
        <w:t>other three grey bars</w:t>
      </w:r>
      <w:r w:rsidR="00A27723" w:rsidRPr="006F5CEE">
        <w:rPr>
          <w:rFonts w:eastAsiaTheme="minorEastAsia"/>
        </w:rPr>
        <w:t xml:space="preserve">. The task-relatedness by intentionality interaction was significant </w:t>
      </w:r>
      <w:r w:rsidR="006C0305" w:rsidRPr="006F5CEE">
        <w:rPr>
          <w:rFonts w:eastAsiaTheme="minorEastAsia"/>
        </w:rPr>
        <w:t>(p&lt;0.03)</w:t>
      </w:r>
      <w:r w:rsidR="00D30604" w:rsidRPr="006F5CEE">
        <w:rPr>
          <w:rFonts w:eastAsiaTheme="minorEastAsia"/>
        </w:rPr>
        <w:t>,</w:t>
      </w:r>
      <w:r w:rsidR="006C0305" w:rsidRPr="006F5CEE">
        <w:rPr>
          <w:rFonts w:eastAsiaTheme="minorEastAsia"/>
        </w:rPr>
        <w:t xml:space="preserve"> </w:t>
      </w:r>
      <w:r w:rsidR="00A27723" w:rsidRPr="006F5CEE">
        <w:rPr>
          <w:rFonts w:eastAsiaTheme="minorEastAsia"/>
        </w:rPr>
        <w:t>indicating that being off task boosted mind wandering ratings slightly more in the unintentional condition (mean task-relatedness effect</w:t>
      </w:r>
      <w:r w:rsidR="008E5901" w:rsidRPr="006F5CEE">
        <w:rPr>
          <w:rFonts w:eastAsiaTheme="minorEastAsia"/>
        </w:rPr>
        <w:t xml:space="preserve"> </w:t>
      </w:r>
      <w:r w:rsidR="00A27723" w:rsidRPr="006F5CEE">
        <w:rPr>
          <w:rFonts w:eastAsiaTheme="minorEastAsia"/>
        </w:rPr>
        <w:t>=</w:t>
      </w:r>
      <w:r w:rsidR="008E5901" w:rsidRPr="006F5CEE">
        <w:rPr>
          <w:rFonts w:eastAsiaTheme="minorEastAsia"/>
        </w:rPr>
        <w:t xml:space="preserve"> </w:t>
      </w:r>
      <w:r w:rsidR="000D1714" w:rsidRPr="006F5CEE">
        <w:rPr>
          <w:rFonts w:eastAsiaTheme="minorEastAsia"/>
        </w:rPr>
        <w:t>1.11</w:t>
      </w:r>
      <m:oMath>
        <m:r>
          <w:rPr>
            <w:rFonts w:ascii="Cambria Math" w:eastAsiaTheme="minorEastAsia" w:hAnsi="Cambria Math"/>
          </w:rPr>
          <m:t>)</m:t>
        </m:r>
      </m:oMath>
      <w:r w:rsidR="00A27723" w:rsidRPr="006F5CEE">
        <w:rPr>
          <w:rFonts w:eastAsiaTheme="minorEastAsia"/>
        </w:rPr>
        <w:t xml:space="preserve"> than the intentional condition (mean task-relatedness effect</w:t>
      </w:r>
      <w:r w:rsidR="008E5901" w:rsidRPr="006F5CEE">
        <w:rPr>
          <w:rFonts w:eastAsiaTheme="minorEastAsia"/>
        </w:rPr>
        <w:t xml:space="preserve"> </w:t>
      </w:r>
      <w:r w:rsidR="00A27723" w:rsidRPr="006F5CEE">
        <w:rPr>
          <w:rFonts w:eastAsiaTheme="minorEastAsia"/>
        </w:rPr>
        <w:t>=</w:t>
      </w:r>
      <w:r w:rsidR="008E5901" w:rsidRPr="006F5CEE">
        <w:rPr>
          <w:rFonts w:eastAsiaTheme="minorEastAsia"/>
        </w:rPr>
        <w:t xml:space="preserve"> 0.27</w:t>
      </w:r>
      <w:r w:rsidR="00A27723" w:rsidRPr="006F5CEE">
        <w:rPr>
          <w:rFonts w:eastAsiaTheme="minorEastAsia"/>
        </w:rPr>
        <w:t>).</w:t>
      </w:r>
      <w:r w:rsidR="00652610" w:rsidRPr="006F5CEE">
        <w:rPr>
          <w:rFonts w:eastAsiaTheme="minorEastAsia"/>
        </w:rPr>
        <w:t xml:space="preserve"> </w:t>
      </w:r>
      <w:r w:rsidR="00A27723" w:rsidRPr="006F5CEE">
        <w:rPr>
          <w:rFonts w:eastAsiaTheme="minorEastAsia"/>
        </w:rPr>
        <w:t>The task-relatedness by dynamics interaction was also significant (p&lt;0.002) indicating being off task had a modestly larger effect on mind wandering ratings when thought was guided (mean task-relatedness effect =</w:t>
      </w:r>
      <w:r w:rsidR="008E5901" w:rsidRPr="006F5CEE">
        <w:rPr>
          <w:rFonts w:eastAsiaTheme="minorEastAsia"/>
        </w:rPr>
        <w:t xml:space="preserve"> 1.26</w:t>
      </w:r>
      <w:r w:rsidR="00A27723" w:rsidRPr="006F5CEE">
        <w:rPr>
          <w:rFonts w:eastAsiaTheme="minorEastAsia"/>
        </w:rPr>
        <w:t>) versus unguided (mean task-relatedness effect</w:t>
      </w:r>
      <w:r w:rsidR="008E5901" w:rsidRPr="006F5CEE">
        <w:rPr>
          <w:rFonts w:eastAsiaTheme="minorEastAsia"/>
        </w:rPr>
        <w:t xml:space="preserve"> </w:t>
      </w:r>
      <w:r w:rsidR="00A27723" w:rsidRPr="006F5CEE">
        <w:rPr>
          <w:rFonts w:eastAsiaTheme="minorEastAsia"/>
        </w:rPr>
        <w:t>=</w:t>
      </w:r>
      <w:r w:rsidR="008E5901" w:rsidRPr="006F5CEE">
        <w:rPr>
          <w:rFonts w:eastAsiaTheme="minorEastAsia"/>
        </w:rPr>
        <w:t xml:space="preserve"> 0.25</w:t>
      </w:r>
      <w:r w:rsidR="00A27723" w:rsidRPr="006F5CEE">
        <w:rPr>
          <w:rFonts w:eastAsiaTheme="minorEastAsia"/>
        </w:rPr>
        <w:t>).</w:t>
      </w:r>
    </w:p>
    <w:p w14:paraId="1848FCA9" w14:textId="77777777" w:rsidR="00B02CAF" w:rsidRPr="006F5CEE" w:rsidRDefault="00B02CAF" w:rsidP="00727CC6">
      <w:pPr>
        <w:tabs>
          <w:tab w:val="left" w:pos="7440"/>
        </w:tabs>
        <w:spacing w:line="480" w:lineRule="auto"/>
        <w:rPr>
          <w:rFonts w:eastAsiaTheme="minorEastAsia"/>
        </w:rPr>
      </w:pPr>
    </w:p>
    <w:p w14:paraId="40059B52" w14:textId="22F1DAE7" w:rsidR="00B02CAF" w:rsidRPr="006F5CEE" w:rsidRDefault="0006649C" w:rsidP="00727CC6">
      <w:pPr>
        <w:keepNext/>
        <w:tabs>
          <w:tab w:val="left" w:pos="7440"/>
        </w:tabs>
        <w:jc w:val="center"/>
      </w:pPr>
      <w:r w:rsidRPr="006F5CEE">
        <w:rPr>
          <w:noProof/>
        </w:rPr>
        <w:drawing>
          <wp:inline distT="0" distB="0" distL="0" distR="0" wp14:anchorId="242BD4AA" wp14:editId="10F717D1">
            <wp:extent cx="5029200" cy="1854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vg.pdf"/>
                    <pic:cNvPicPr/>
                  </pic:nvPicPr>
                  <pic:blipFill>
                    <a:blip r:embed="rId9"/>
                    <a:stretch>
                      <a:fillRect/>
                    </a:stretch>
                  </pic:blipFill>
                  <pic:spPr>
                    <a:xfrm>
                      <a:off x="0" y="0"/>
                      <a:ext cx="5029200" cy="1854200"/>
                    </a:xfrm>
                    <a:prstGeom prst="rect">
                      <a:avLst/>
                    </a:prstGeom>
                  </pic:spPr>
                </pic:pic>
              </a:graphicData>
            </a:graphic>
          </wp:inline>
        </w:drawing>
      </w:r>
    </w:p>
    <w:p w14:paraId="6444E03E" w14:textId="30A885FB" w:rsidR="00576BBA" w:rsidRPr="006F5CEE" w:rsidRDefault="00B02CAF" w:rsidP="00727CC6">
      <w:pPr>
        <w:pStyle w:val="Caption"/>
        <w:jc w:val="center"/>
        <w:rPr>
          <w:sz w:val="24"/>
          <w:szCs w:val="24"/>
        </w:rPr>
      </w:pPr>
      <w:r w:rsidRPr="006F5CEE">
        <w:rPr>
          <w:sz w:val="24"/>
          <w:szCs w:val="24"/>
        </w:rPr>
        <w:t xml:space="preserve">Figure </w:t>
      </w:r>
      <w:r w:rsidRPr="006F5CEE">
        <w:rPr>
          <w:sz w:val="24"/>
          <w:szCs w:val="24"/>
        </w:rPr>
        <w:fldChar w:fldCharType="begin"/>
      </w:r>
      <w:r w:rsidRPr="006F5CEE">
        <w:rPr>
          <w:sz w:val="24"/>
          <w:szCs w:val="24"/>
        </w:rPr>
        <w:instrText xml:space="preserve"> SEQ Figure \* ARABIC </w:instrText>
      </w:r>
      <w:r w:rsidRPr="006F5CEE">
        <w:rPr>
          <w:sz w:val="24"/>
          <w:szCs w:val="24"/>
        </w:rPr>
        <w:fldChar w:fldCharType="separate"/>
      </w:r>
      <w:r w:rsidR="00A502F6" w:rsidRPr="006F5CEE">
        <w:rPr>
          <w:noProof/>
          <w:sz w:val="24"/>
          <w:szCs w:val="24"/>
        </w:rPr>
        <w:t>2</w:t>
      </w:r>
      <w:r w:rsidRPr="006F5CEE">
        <w:rPr>
          <w:sz w:val="24"/>
          <w:szCs w:val="24"/>
        </w:rPr>
        <w:fldChar w:fldCharType="end"/>
      </w:r>
      <w:r w:rsidRPr="006F5CEE">
        <w:rPr>
          <w:sz w:val="24"/>
          <w:szCs w:val="24"/>
        </w:rPr>
        <w:t xml:space="preserve">: </w:t>
      </w:r>
      <w:r w:rsidR="008444B8" w:rsidRPr="006F5CEE">
        <w:rPr>
          <w:sz w:val="24"/>
          <w:szCs w:val="24"/>
        </w:rPr>
        <w:t xml:space="preserve">Mind-Wandering Ratings by Dynamic Guidance, Task-Relatedness, and Intentionality. Subjects were presented with vignettes that manipulated three factors relevant to three leading theories of </w:t>
      </w:r>
      <w:r w:rsidR="00CC21BD" w:rsidRPr="006F5CEE">
        <w:rPr>
          <w:sz w:val="24"/>
          <w:szCs w:val="24"/>
        </w:rPr>
        <w:t>mind-wandering</w:t>
      </w:r>
      <w:r w:rsidR="008444B8" w:rsidRPr="006F5CEE">
        <w:rPr>
          <w:sz w:val="24"/>
          <w:szCs w:val="24"/>
        </w:rPr>
        <w:t xml:space="preserve">. Dynamic guidance was a strong predictor of </w:t>
      </w:r>
      <w:r w:rsidR="00CC21BD" w:rsidRPr="006F5CEE">
        <w:rPr>
          <w:sz w:val="24"/>
          <w:szCs w:val="24"/>
        </w:rPr>
        <w:t>mind-wandering</w:t>
      </w:r>
      <w:r w:rsidR="008444B8" w:rsidRPr="006F5CEE">
        <w:rPr>
          <w:sz w:val="24"/>
          <w:szCs w:val="24"/>
        </w:rPr>
        <w:t xml:space="preserve"> ratings with unguided thinking </w:t>
      </w:r>
      <w:r w:rsidR="00532DA8" w:rsidRPr="006F5CEE">
        <w:rPr>
          <w:sz w:val="24"/>
          <w:szCs w:val="24"/>
        </w:rPr>
        <w:t xml:space="preserve">(red bar) </w:t>
      </w:r>
      <w:r w:rsidR="008444B8" w:rsidRPr="006F5CEE">
        <w:rPr>
          <w:sz w:val="24"/>
          <w:szCs w:val="24"/>
        </w:rPr>
        <w:t xml:space="preserve">earning higher </w:t>
      </w:r>
      <w:r w:rsidR="00CC21BD" w:rsidRPr="006F5CEE">
        <w:rPr>
          <w:sz w:val="24"/>
          <w:szCs w:val="24"/>
        </w:rPr>
        <w:t>mind-wandering</w:t>
      </w:r>
      <w:r w:rsidR="008444B8" w:rsidRPr="006F5CEE">
        <w:rPr>
          <w:sz w:val="24"/>
          <w:szCs w:val="24"/>
        </w:rPr>
        <w:t xml:space="preserve"> ratings than guided thinking</w:t>
      </w:r>
      <w:r w:rsidR="00D807B2" w:rsidRPr="006F5CEE">
        <w:rPr>
          <w:sz w:val="24"/>
          <w:szCs w:val="24"/>
        </w:rPr>
        <w:t xml:space="preserve"> across all conditions</w:t>
      </w:r>
      <w:r w:rsidR="008444B8" w:rsidRPr="006F5CEE">
        <w:rPr>
          <w:sz w:val="24"/>
          <w:szCs w:val="24"/>
        </w:rPr>
        <w:t xml:space="preserve">. </w:t>
      </w:r>
      <w:r w:rsidR="00D8791C" w:rsidRPr="006F5CEE">
        <w:rPr>
          <w:sz w:val="24"/>
          <w:szCs w:val="24"/>
        </w:rPr>
        <w:t>Error bars represent standard errors.</w:t>
      </w:r>
    </w:p>
    <w:p w14:paraId="4C28AFD2" w14:textId="77777777" w:rsidR="0067742C" w:rsidRPr="006F5CEE" w:rsidRDefault="0067742C" w:rsidP="00727CC6"/>
    <w:tbl>
      <w:tblPr>
        <w:tblStyle w:val="TableGrid"/>
        <w:tblW w:w="0" w:type="auto"/>
        <w:jc w:val="center"/>
        <w:tblLook w:val="04A0" w:firstRow="1" w:lastRow="0" w:firstColumn="1" w:lastColumn="0" w:noHBand="0" w:noVBand="1"/>
      </w:tblPr>
      <w:tblGrid>
        <w:gridCol w:w="2157"/>
        <w:gridCol w:w="1870"/>
        <w:gridCol w:w="1870"/>
        <w:gridCol w:w="1870"/>
      </w:tblGrid>
      <w:tr w:rsidR="009B2994" w:rsidRPr="006F5CEE" w14:paraId="15945D85" w14:textId="73A60406" w:rsidTr="001B13E1">
        <w:trPr>
          <w:jc w:val="center"/>
        </w:trPr>
        <w:tc>
          <w:tcPr>
            <w:tcW w:w="2157" w:type="dxa"/>
          </w:tcPr>
          <w:p w14:paraId="66EF6970" w14:textId="096206E9" w:rsidR="009B2994" w:rsidRPr="006F5CEE" w:rsidRDefault="008D5D6C" w:rsidP="00727CC6">
            <w:pPr>
              <w:tabs>
                <w:tab w:val="left" w:pos="7440"/>
              </w:tabs>
              <w:rPr>
                <w:b/>
              </w:rPr>
            </w:pPr>
            <w:r w:rsidRPr="006F5CEE">
              <w:rPr>
                <w:b/>
              </w:rPr>
              <w:t>Dimension</w:t>
            </w:r>
          </w:p>
        </w:tc>
        <w:tc>
          <w:tcPr>
            <w:tcW w:w="1870" w:type="dxa"/>
          </w:tcPr>
          <w:p w14:paraId="47FBAED9" w14:textId="37D94699" w:rsidR="009B2994" w:rsidRPr="006F5CEE" w:rsidRDefault="001A66A5" w:rsidP="00727CC6">
            <w:pPr>
              <w:tabs>
                <w:tab w:val="left" w:pos="7440"/>
              </w:tabs>
              <w:rPr>
                <w:b/>
              </w:rPr>
            </w:pPr>
            <w:r w:rsidRPr="006F5CEE">
              <w:rPr>
                <w:b/>
              </w:rPr>
              <w:t>F</w:t>
            </w:r>
          </w:p>
        </w:tc>
        <w:tc>
          <w:tcPr>
            <w:tcW w:w="1870" w:type="dxa"/>
          </w:tcPr>
          <w:p w14:paraId="1D6F9652" w14:textId="06D32AE4" w:rsidR="009B2994" w:rsidRPr="006F5CEE" w:rsidRDefault="001A66A5" w:rsidP="00727CC6">
            <w:pPr>
              <w:tabs>
                <w:tab w:val="left" w:pos="7440"/>
              </w:tabs>
              <w:rPr>
                <w:b/>
                <w:i/>
              </w:rPr>
            </w:pPr>
            <w:r w:rsidRPr="006F5CEE">
              <w:rPr>
                <w:b/>
                <w:i/>
              </w:rPr>
              <w:t>p</w:t>
            </w:r>
          </w:p>
        </w:tc>
        <w:tc>
          <w:tcPr>
            <w:tcW w:w="1870" w:type="dxa"/>
          </w:tcPr>
          <w:p w14:paraId="5CE6994F" w14:textId="1614D9DE" w:rsidR="009B2994" w:rsidRPr="006F5CEE" w:rsidRDefault="00742B1A" w:rsidP="00727CC6">
            <w:pPr>
              <w:tabs>
                <w:tab w:val="left" w:pos="7440"/>
              </w:tabs>
              <w:rPr>
                <w:b/>
              </w:rPr>
            </w:pPr>
            <m:oMathPara>
              <m:oMath>
                <m:sSup>
                  <m:sSupPr>
                    <m:ctrlPr>
                      <w:rPr>
                        <w:rFonts w:ascii="Cambria Math" w:hAnsi="Cambria Math"/>
                        <w:b/>
                        <w:i/>
                      </w:rPr>
                    </m:ctrlPr>
                  </m:sSupPr>
                  <m:e>
                    <m:r>
                      <m:rPr>
                        <m:sty m:val="bi"/>
                      </m:rPr>
                      <w:rPr>
                        <w:rFonts w:ascii="Cambria Math" w:hAnsi="Cambria Math"/>
                      </w:rPr>
                      <m:t>η</m:t>
                    </m:r>
                  </m:e>
                  <m:sup>
                    <m:r>
                      <m:rPr>
                        <m:sty m:val="bi"/>
                      </m:rPr>
                      <w:rPr>
                        <w:rFonts w:ascii="Cambria Math" w:hAnsi="Cambria Math"/>
                      </w:rPr>
                      <m:t>2</m:t>
                    </m:r>
                  </m:sup>
                </m:sSup>
              </m:oMath>
            </m:oMathPara>
          </w:p>
        </w:tc>
      </w:tr>
      <w:tr w:rsidR="009B2994" w:rsidRPr="006F5CEE" w14:paraId="35BC7FDB" w14:textId="5DCCE9EB" w:rsidTr="001B13E1">
        <w:trPr>
          <w:jc w:val="center"/>
        </w:trPr>
        <w:tc>
          <w:tcPr>
            <w:tcW w:w="2157" w:type="dxa"/>
          </w:tcPr>
          <w:p w14:paraId="77D4676B" w14:textId="0FD2A84A" w:rsidR="009B2994" w:rsidRPr="006F5CEE" w:rsidRDefault="00576BBA" w:rsidP="00727CC6">
            <w:pPr>
              <w:tabs>
                <w:tab w:val="left" w:pos="7440"/>
              </w:tabs>
            </w:pPr>
            <w:r w:rsidRPr="006F5CEE">
              <w:t>Dynamic Guidance</w:t>
            </w:r>
          </w:p>
        </w:tc>
        <w:tc>
          <w:tcPr>
            <w:tcW w:w="1870" w:type="dxa"/>
          </w:tcPr>
          <w:p w14:paraId="0088A843" w14:textId="0F54E06B" w:rsidR="009B2994" w:rsidRPr="006F5CEE" w:rsidRDefault="001A66A5" w:rsidP="00727CC6">
            <w:pPr>
              <w:tabs>
                <w:tab w:val="left" w:pos="7440"/>
              </w:tabs>
            </w:pPr>
            <w:proofErr w:type="gramStart"/>
            <w:r w:rsidRPr="006F5CEE">
              <w:t>F(</w:t>
            </w:r>
            <w:proofErr w:type="gramEnd"/>
            <w:r w:rsidR="006C5E88" w:rsidRPr="006F5CEE">
              <w:t>1,352</w:t>
            </w:r>
            <w:r w:rsidRPr="006F5CEE">
              <w:t>)</w:t>
            </w:r>
            <w:r w:rsidR="00690A92" w:rsidRPr="006F5CEE">
              <w:t>=</w:t>
            </w:r>
            <w:r w:rsidR="005C4D50" w:rsidRPr="006F5CEE">
              <w:t>71.21</w:t>
            </w:r>
          </w:p>
        </w:tc>
        <w:tc>
          <w:tcPr>
            <w:tcW w:w="1870" w:type="dxa"/>
          </w:tcPr>
          <w:p w14:paraId="15ABB050" w14:textId="6E211849" w:rsidR="009B2994" w:rsidRPr="006F5CEE" w:rsidRDefault="009B2994" w:rsidP="00727CC6">
            <w:pPr>
              <w:tabs>
                <w:tab w:val="left" w:pos="7440"/>
              </w:tabs>
            </w:pPr>
            <w:r w:rsidRPr="006F5CEE">
              <w:t>0.0000</w:t>
            </w:r>
            <w:r w:rsidR="005C4D50" w:rsidRPr="006F5CEE">
              <w:t>1</w:t>
            </w:r>
          </w:p>
        </w:tc>
        <w:tc>
          <w:tcPr>
            <w:tcW w:w="1870" w:type="dxa"/>
          </w:tcPr>
          <w:p w14:paraId="7697B9B6" w14:textId="06AD8FD9" w:rsidR="009B2994" w:rsidRPr="006F5CEE" w:rsidRDefault="005C4D50" w:rsidP="00727CC6">
            <w:pPr>
              <w:tabs>
                <w:tab w:val="left" w:pos="7440"/>
              </w:tabs>
            </w:pPr>
            <w:r w:rsidRPr="006F5CEE">
              <w:t>0</w:t>
            </w:r>
            <w:r w:rsidR="009B2994" w:rsidRPr="006F5CEE">
              <w:t>.168</w:t>
            </w:r>
          </w:p>
        </w:tc>
      </w:tr>
      <w:tr w:rsidR="009B2994" w:rsidRPr="006F5CEE" w14:paraId="33A23E0D" w14:textId="49704611" w:rsidTr="001B13E1">
        <w:trPr>
          <w:jc w:val="center"/>
        </w:trPr>
        <w:tc>
          <w:tcPr>
            <w:tcW w:w="2157" w:type="dxa"/>
          </w:tcPr>
          <w:p w14:paraId="1B81B2AD" w14:textId="44B28151" w:rsidR="009B2994" w:rsidRPr="006F5CEE" w:rsidRDefault="00576BBA" w:rsidP="00727CC6">
            <w:pPr>
              <w:tabs>
                <w:tab w:val="left" w:pos="7440"/>
              </w:tabs>
            </w:pPr>
            <w:r w:rsidRPr="006F5CEE">
              <w:t>Task-Relatedness</w:t>
            </w:r>
          </w:p>
        </w:tc>
        <w:tc>
          <w:tcPr>
            <w:tcW w:w="1870" w:type="dxa"/>
          </w:tcPr>
          <w:p w14:paraId="5E75DD6A" w14:textId="52B06C07" w:rsidR="009B2994" w:rsidRPr="006F5CEE" w:rsidRDefault="001A66A5" w:rsidP="00727CC6">
            <w:pPr>
              <w:tabs>
                <w:tab w:val="left" w:pos="7440"/>
              </w:tabs>
            </w:pPr>
            <w:proofErr w:type="gramStart"/>
            <w:r w:rsidRPr="006F5CEE">
              <w:t>F(</w:t>
            </w:r>
            <w:proofErr w:type="gramEnd"/>
            <w:r w:rsidR="006C5E88" w:rsidRPr="006F5CEE">
              <w:t>1,352</w:t>
            </w:r>
            <w:r w:rsidRPr="006F5CEE">
              <w:t>)</w:t>
            </w:r>
            <w:r w:rsidR="00E918DC" w:rsidRPr="006F5CEE">
              <w:t>=16.52</w:t>
            </w:r>
          </w:p>
        </w:tc>
        <w:tc>
          <w:tcPr>
            <w:tcW w:w="1870" w:type="dxa"/>
          </w:tcPr>
          <w:p w14:paraId="6ABC0891" w14:textId="47E4EFC2" w:rsidR="009B2994" w:rsidRPr="006F5CEE" w:rsidRDefault="009B2994" w:rsidP="00727CC6">
            <w:pPr>
              <w:tabs>
                <w:tab w:val="left" w:pos="7440"/>
              </w:tabs>
            </w:pPr>
            <w:r w:rsidRPr="006F5CEE">
              <w:t>0.0001</w:t>
            </w:r>
          </w:p>
        </w:tc>
        <w:tc>
          <w:tcPr>
            <w:tcW w:w="1870" w:type="dxa"/>
          </w:tcPr>
          <w:p w14:paraId="4AA19371" w14:textId="4B743DE4" w:rsidR="009B2994" w:rsidRPr="006F5CEE" w:rsidRDefault="005C4D50" w:rsidP="00727CC6">
            <w:pPr>
              <w:tabs>
                <w:tab w:val="left" w:pos="7440"/>
              </w:tabs>
            </w:pPr>
            <w:r w:rsidRPr="006F5CEE">
              <w:t>0</w:t>
            </w:r>
            <w:r w:rsidR="009B2994" w:rsidRPr="006F5CEE">
              <w:t>.044</w:t>
            </w:r>
          </w:p>
        </w:tc>
      </w:tr>
      <w:tr w:rsidR="009B2994" w:rsidRPr="006F5CEE" w14:paraId="37E33F66" w14:textId="0A7A5F18" w:rsidTr="001B13E1">
        <w:trPr>
          <w:trHeight w:val="311"/>
          <w:jc w:val="center"/>
        </w:trPr>
        <w:tc>
          <w:tcPr>
            <w:tcW w:w="2157" w:type="dxa"/>
          </w:tcPr>
          <w:p w14:paraId="54941BBB" w14:textId="0F17EC1A" w:rsidR="009B2994" w:rsidRPr="006F5CEE" w:rsidRDefault="009B2994" w:rsidP="00727CC6">
            <w:pPr>
              <w:tabs>
                <w:tab w:val="left" w:pos="7440"/>
              </w:tabs>
            </w:pPr>
            <w:r w:rsidRPr="006F5CEE">
              <w:t>Intention</w:t>
            </w:r>
            <w:r w:rsidR="00576BBA" w:rsidRPr="006F5CEE">
              <w:t>ality</w:t>
            </w:r>
          </w:p>
        </w:tc>
        <w:tc>
          <w:tcPr>
            <w:tcW w:w="1870" w:type="dxa"/>
          </w:tcPr>
          <w:p w14:paraId="71583C73" w14:textId="251A4693" w:rsidR="009B2994" w:rsidRPr="006F5CEE" w:rsidRDefault="001A66A5" w:rsidP="00727CC6">
            <w:pPr>
              <w:tabs>
                <w:tab w:val="left" w:pos="7440"/>
              </w:tabs>
            </w:pPr>
            <w:proofErr w:type="gramStart"/>
            <w:r w:rsidRPr="006F5CEE">
              <w:t>F(</w:t>
            </w:r>
            <w:proofErr w:type="gramEnd"/>
            <w:r w:rsidR="006C5E88" w:rsidRPr="006F5CEE">
              <w:t>1,352</w:t>
            </w:r>
            <w:r w:rsidRPr="006F5CEE">
              <w:t>)</w:t>
            </w:r>
            <w:r w:rsidR="00E918DC" w:rsidRPr="006F5CEE">
              <w:t>=6.09</w:t>
            </w:r>
          </w:p>
        </w:tc>
        <w:tc>
          <w:tcPr>
            <w:tcW w:w="1870" w:type="dxa"/>
          </w:tcPr>
          <w:p w14:paraId="6113FEC3" w14:textId="7D27BB9C" w:rsidR="009B2994" w:rsidRPr="006F5CEE" w:rsidRDefault="009B2994" w:rsidP="00727CC6">
            <w:pPr>
              <w:tabs>
                <w:tab w:val="left" w:pos="7440"/>
              </w:tabs>
            </w:pPr>
            <w:r w:rsidRPr="006F5CEE">
              <w:t>0.014</w:t>
            </w:r>
          </w:p>
        </w:tc>
        <w:tc>
          <w:tcPr>
            <w:tcW w:w="1870" w:type="dxa"/>
          </w:tcPr>
          <w:p w14:paraId="572169C3" w14:textId="4577274C" w:rsidR="009B2994" w:rsidRPr="006F5CEE" w:rsidRDefault="005C4D50" w:rsidP="00727CC6">
            <w:pPr>
              <w:tabs>
                <w:tab w:val="left" w:pos="7440"/>
              </w:tabs>
            </w:pPr>
            <w:r w:rsidRPr="006F5CEE">
              <w:t>0</w:t>
            </w:r>
            <w:r w:rsidR="009B2994" w:rsidRPr="006F5CEE">
              <w:t>.017</w:t>
            </w:r>
          </w:p>
        </w:tc>
      </w:tr>
    </w:tbl>
    <w:p w14:paraId="5ABB6FBE" w14:textId="3647A59E" w:rsidR="00AB4D30" w:rsidRPr="00A31F0E" w:rsidRDefault="0065696A" w:rsidP="00A31F0E">
      <w:pPr>
        <w:tabs>
          <w:tab w:val="left" w:pos="7440"/>
        </w:tabs>
        <w:jc w:val="center"/>
        <w:rPr>
          <w:i/>
          <w:color w:val="44546A" w:themeColor="text2"/>
        </w:rPr>
      </w:pPr>
      <w:r w:rsidRPr="006F5CEE">
        <w:rPr>
          <w:i/>
          <w:color w:val="44546A" w:themeColor="text2"/>
        </w:rPr>
        <w:t xml:space="preserve">Table </w:t>
      </w:r>
      <w:r w:rsidRPr="006F5CEE">
        <w:rPr>
          <w:i/>
          <w:iCs/>
          <w:color w:val="44546A" w:themeColor="text2"/>
        </w:rPr>
        <w:fldChar w:fldCharType="begin"/>
      </w:r>
      <w:r w:rsidRPr="006F5CEE">
        <w:rPr>
          <w:i/>
          <w:color w:val="44546A" w:themeColor="text2"/>
        </w:rPr>
        <w:instrText xml:space="preserve"> SEQ Table \* ARABIC </w:instrText>
      </w:r>
      <w:r w:rsidRPr="006F5CEE">
        <w:rPr>
          <w:i/>
          <w:iCs/>
          <w:color w:val="44546A" w:themeColor="text2"/>
        </w:rPr>
        <w:fldChar w:fldCharType="separate"/>
      </w:r>
      <w:r w:rsidRPr="006F5CEE">
        <w:rPr>
          <w:i/>
          <w:noProof/>
          <w:color w:val="44546A" w:themeColor="text2"/>
        </w:rPr>
        <w:t>2</w:t>
      </w:r>
      <w:r w:rsidRPr="006F5CEE">
        <w:rPr>
          <w:i/>
          <w:iCs/>
          <w:color w:val="44546A" w:themeColor="text2"/>
        </w:rPr>
        <w:fldChar w:fldCharType="end"/>
      </w:r>
      <w:r w:rsidRPr="006F5CEE">
        <w:rPr>
          <w:i/>
          <w:color w:val="44546A" w:themeColor="text2"/>
        </w:rPr>
        <w:t xml:space="preserve">: ANOVA to predict mind-wandering ratings using dynamics, task-relatedness, and </w:t>
      </w:r>
      <w:proofErr w:type="gramStart"/>
      <w:r w:rsidRPr="006F5CEE">
        <w:rPr>
          <w:i/>
          <w:color w:val="44546A" w:themeColor="text2"/>
        </w:rPr>
        <w:t>intentionality  (</w:t>
      </w:r>
      <w:proofErr w:type="gramEnd"/>
      <w:r w:rsidRPr="006F5CEE">
        <w:rPr>
          <w:i/>
          <w:color w:val="44546A" w:themeColor="text2"/>
        </w:rPr>
        <w:t>*=</w:t>
      </w:r>
      <w:proofErr w:type="spellStart"/>
      <w:r w:rsidRPr="006F5CEE">
        <w:rPr>
          <w:i/>
          <w:color w:val="44546A" w:themeColor="text2"/>
        </w:rPr>
        <w:t>si</w:t>
      </w:r>
      <w:proofErr w:type="spellEnd"/>
      <w:r w:rsidRPr="006F5CEE">
        <w:rPr>
          <w:i/>
          <w:color w:val="44546A" w:themeColor="text2"/>
        </w:rPr>
        <w:t>)</w:t>
      </w:r>
    </w:p>
    <w:p w14:paraId="1A379007" w14:textId="77777777" w:rsidR="00727CC6" w:rsidRPr="006F5CEE" w:rsidRDefault="00727CC6" w:rsidP="00A31F0E">
      <w:pPr>
        <w:tabs>
          <w:tab w:val="left" w:pos="7440"/>
        </w:tabs>
        <w:spacing w:line="480" w:lineRule="auto"/>
        <w:rPr>
          <w:b/>
        </w:rPr>
      </w:pPr>
    </w:p>
    <w:p w14:paraId="38239506" w14:textId="548555C0" w:rsidR="00A93A95" w:rsidRPr="006F5CEE" w:rsidRDefault="008E19D2" w:rsidP="00727CC6">
      <w:pPr>
        <w:tabs>
          <w:tab w:val="left" w:pos="7440"/>
        </w:tabs>
        <w:spacing w:line="480" w:lineRule="auto"/>
        <w:jc w:val="center"/>
        <w:rPr>
          <w:b/>
        </w:rPr>
      </w:pPr>
      <w:r w:rsidRPr="006F5CEE">
        <w:rPr>
          <w:b/>
        </w:rPr>
        <w:t xml:space="preserve">Study </w:t>
      </w:r>
      <w:r w:rsidR="002E3771" w:rsidRPr="006F5CEE">
        <w:rPr>
          <w:b/>
        </w:rPr>
        <w:t>2</w:t>
      </w:r>
      <w:r w:rsidR="00327A2F" w:rsidRPr="006F5CEE">
        <w:rPr>
          <w:b/>
        </w:rPr>
        <w:t>: Manipulation of Stimulus-Independence and Dynamic Guidance</w:t>
      </w:r>
    </w:p>
    <w:p w14:paraId="42730C71" w14:textId="77777777" w:rsidR="00576BBA" w:rsidRPr="006F5CEE" w:rsidRDefault="00576BBA" w:rsidP="00727CC6">
      <w:pPr>
        <w:tabs>
          <w:tab w:val="left" w:pos="7440"/>
        </w:tabs>
        <w:spacing w:line="480" w:lineRule="auto"/>
        <w:rPr>
          <w:b/>
        </w:rPr>
      </w:pPr>
    </w:p>
    <w:p w14:paraId="58BC2767" w14:textId="67CAC78B" w:rsidR="004202E4" w:rsidRPr="006F5CEE" w:rsidRDefault="009773D4" w:rsidP="00727CC6">
      <w:pPr>
        <w:tabs>
          <w:tab w:val="left" w:pos="7440"/>
        </w:tabs>
        <w:spacing w:line="480" w:lineRule="auto"/>
      </w:pPr>
      <w:r w:rsidRPr="006F5CEE">
        <w:lastRenderedPageBreak/>
        <w:t>Study 2</w:t>
      </w:r>
      <w:r w:rsidR="00384EB5" w:rsidRPr="006F5CEE">
        <w:t xml:space="preserve"> </w:t>
      </w:r>
      <w:r w:rsidR="00107D97" w:rsidRPr="006F5CEE">
        <w:t>use</w:t>
      </w:r>
      <w:r w:rsidR="00384EB5" w:rsidRPr="006F5CEE">
        <w:t>d</w:t>
      </w:r>
      <w:r w:rsidR="00107D97" w:rsidRPr="006F5CEE">
        <w:t xml:space="preserve"> the matched vignettes </w:t>
      </w:r>
      <w:r w:rsidR="00384EB5" w:rsidRPr="006F5CEE">
        <w:t xml:space="preserve">method </w:t>
      </w:r>
      <w:r w:rsidR="00107D97" w:rsidRPr="006F5CEE">
        <w:t xml:space="preserve">to </w:t>
      </w:r>
      <w:r w:rsidR="00B67B79" w:rsidRPr="006F5CEE">
        <w:t xml:space="preserve">test whether stimulus-independence </w:t>
      </w:r>
      <w:r w:rsidR="00327A2F" w:rsidRPr="006F5CEE">
        <w:t xml:space="preserve">or dynamic guidance </w:t>
      </w:r>
      <w:r w:rsidR="00B67B79" w:rsidRPr="006F5CEE">
        <w:t>best predicts mind-wandering judgments.</w:t>
      </w:r>
      <w:r w:rsidR="007B0399" w:rsidRPr="006F5CEE">
        <w:t xml:space="preserve"> </w:t>
      </w:r>
      <w:r w:rsidRPr="006F5CEE">
        <w:t xml:space="preserve">To do so, we used new vignettes where </w:t>
      </w:r>
      <w:r w:rsidR="007B0399" w:rsidRPr="006F5CEE">
        <w:t>Susan could consider the same topic (</w:t>
      </w:r>
      <w:r w:rsidR="009E6653" w:rsidRPr="006F5CEE">
        <w:t>e.g.</w:t>
      </w:r>
      <w:r w:rsidR="007B0399" w:rsidRPr="006F5CEE">
        <w:t xml:space="preserve"> packing for a trip) by either thinking about (stimulus-independent) or looking at (stimulus-dependent) objects in her home.</w:t>
      </w:r>
    </w:p>
    <w:p w14:paraId="475D8CED" w14:textId="77777777" w:rsidR="00724646" w:rsidRPr="006F5CEE" w:rsidRDefault="00724646" w:rsidP="00727CC6">
      <w:pPr>
        <w:tabs>
          <w:tab w:val="left" w:pos="7440"/>
        </w:tabs>
        <w:spacing w:line="480" w:lineRule="auto"/>
      </w:pPr>
    </w:p>
    <w:p w14:paraId="7B722606" w14:textId="77777777" w:rsidR="00A93A95" w:rsidRPr="006F5CEE" w:rsidRDefault="00A93A95" w:rsidP="00727CC6">
      <w:pPr>
        <w:tabs>
          <w:tab w:val="left" w:pos="7440"/>
        </w:tabs>
        <w:spacing w:line="480" w:lineRule="auto"/>
        <w:outlineLvl w:val="0"/>
        <w:rPr>
          <w:b/>
        </w:rPr>
      </w:pPr>
      <w:r w:rsidRPr="006F5CEE">
        <w:rPr>
          <w:b/>
        </w:rPr>
        <w:t xml:space="preserve">Methods </w:t>
      </w:r>
    </w:p>
    <w:p w14:paraId="63F6C97E" w14:textId="77777777" w:rsidR="00A93A95" w:rsidRPr="006F5CEE" w:rsidRDefault="00A93A95" w:rsidP="00727CC6">
      <w:pPr>
        <w:tabs>
          <w:tab w:val="left" w:pos="7440"/>
        </w:tabs>
        <w:spacing w:line="480" w:lineRule="auto"/>
      </w:pPr>
    </w:p>
    <w:p w14:paraId="17CFCCD0" w14:textId="402FA432" w:rsidR="00AB4D30" w:rsidRPr="006F5CEE" w:rsidRDefault="00AF02C8" w:rsidP="00727CC6">
      <w:pPr>
        <w:tabs>
          <w:tab w:val="left" w:pos="7440"/>
        </w:tabs>
        <w:spacing w:line="480" w:lineRule="auto"/>
      </w:pPr>
      <w:r w:rsidRPr="006F5CEE">
        <w:t xml:space="preserve">A new group of </w:t>
      </w:r>
      <w:r w:rsidR="00AB4D30" w:rsidRPr="006F5CEE">
        <w:t>182</w:t>
      </w:r>
      <w:r w:rsidR="00A93A95" w:rsidRPr="006F5CEE">
        <w:t xml:space="preserve"> participants</w:t>
      </w:r>
      <w:r w:rsidR="00C2763B" w:rsidRPr="006F5CEE">
        <w:t xml:space="preserve"> </w:t>
      </w:r>
      <w:r w:rsidR="00A93A95" w:rsidRPr="006F5CEE">
        <w:t>were recruited through Amazon</w:t>
      </w:r>
      <w:r w:rsidR="00866FFC" w:rsidRPr="006F5CEE">
        <w:t>’s</w:t>
      </w:r>
      <w:r w:rsidR="00A93A95" w:rsidRPr="006F5CEE">
        <w:t xml:space="preserve"> </w:t>
      </w:r>
      <w:proofErr w:type="spellStart"/>
      <w:r w:rsidR="008D554D" w:rsidRPr="006F5CEE">
        <w:t>MTurk</w:t>
      </w:r>
      <w:proofErr w:type="spellEnd"/>
      <w:r w:rsidR="00A93A95" w:rsidRPr="006F5CEE">
        <w:t xml:space="preserve"> (Gender: </w:t>
      </w:r>
      <w:r w:rsidR="00866FFC" w:rsidRPr="006F5CEE">
        <w:t>98</w:t>
      </w:r>
      <w:r w:rsidR="00A93A95" w:rsidRPr="006F5CEE">
        <w:t xml:space="preserve"> men, </w:t>
      </w:r>
      <w:r w:rsidR="00866FFC" w:rsidRPr="006F5CEE">
        <w:t>82</w:t>
      </w:r>
      <w:r w:rsidR="00A93A95" w:rsidRPr="006F5CEE">
        <w:t xml:space="preserve"> women, </w:t>
      </w:r>
      <w:r w:rsidR="00866FFC" w:rsidRPr="006F5CEE">
        <w:t>2</w:t>
      </w:r>
      <w:r w:rsidR="00A93A95" w:rsidRPr="006F5CEE">
        <w:t xml:space="preserve"> </w:t>
      </w:r>
      <w:proofErr w:type="gramStart"/>
      <w:r w:rsidR="00A93A95" w:rsidRPr="006F5CEE">
        <w:t>other</w:t>
      </w:r>
      <w:proofErr w:type="gramEnd"/>
      <w:r w:rsidR="00A93A95" w:rsidRPr="006F5CEE">
        <w:t>; Median age group: 24–35; Median education: some college or bachelors).</w:t>
      </w:r>
      <w:r w:rsidR="00AB4D30" w:rsidRPr="006F5CEE">
        <w:t xml:space="preserve"> </w:t>
      </w:r>
      <w:r w:rsidR="00C2763B" w:rsidRPr="006F5CEE">
        <w:t xml:space="preserve">As in Study 1, we requested 15 participants per group. </w:t>
      </w:r>
      <w:r w:rsidR="00AB4D30" w:rsidRPr="006F5CEE">
        <w:rPr>
          <w:color w:val="000000"/>
        </w:rPr>
        <w:t xml:space="preserve">Four participants were excluded from the analysis because they failed (at least) one of two attention checks. </w:t>
      </w:r>
    </w:p>
    <w:p w14:paraId="50EC117D" w14:textId="77777777" w:rsidR="00AB4D30" w:rsidRPr="006F5CEE" w:rsidRDefault="00AB4D30" w:rsidP="00727CC6">
      <w:pPr>
        <w:tabs>
          <w:tab w:val="left" w:pos="7440"/>
        </w:tabs>
        <w:spacing w:line="480" w:lineRule="auto"/>
      </w:pPr>
    </w:p>
    <w:p w14:paraId="23B097B6" w14:textId="682351EF" w:rsidR="00FB79C1" w:rsidRPr="006F5CEE" w:rsidRDefault="00866FFC" w:rsidP="00727CC6">
      <w:pPr>
        <w:tabs>
          <w:tab w:val="left" w:pos="7440"/>
        </w:tabs>
        <w:spacing w:line="480" w:lineRule="auto"/>
      </w:pPr>
      <w:r w:rsidRPr="006F5CEE">
        <w:t xml:space="preserve">Each participant rated a vignette describing Susan’s experiences, as in </w:t>
      </w:r>
      <w:r w:rsidR="00384EB5" w:rsidRPr="006F5CEE">
        <w:t>Study</w:t>
      </w:r>
      <w:r w:rsidR="00B67B79" w:rsidRPr="006F5CEE">
        <w:t xml:space="preserve"> </w:t>
      </w:r>
      <w:r w:rsidRPr="006F5CEE">
        <w:t xml:space="preserve">1. </w:t>
      </w:r>
      <w:r w:rsidR="00A93A95" w:rsidRPr="006F5CEE">
        <w:t xml:space="preserve">Vignettes varied with </w:t>
      </w:r>
      <w:r w:rsidR="00384EB5" w:rsidRPr="006F5CEE">
        <w:t>along</w:t>
      </w:r>
      <w:r w:rsidR="00A93A95" w:rsidRPr="006F5CEE">
        <w:t xml:space="preserve"> </w:t>
      </w:r>
      <w:r w:rsidRPr="006F5CEE">
        <w:t>two</w:t>
      </w:r>
      <w:r w:rsidR="00A93A95" w:rsidRPr="006F5CEE">
        <w:t xml:space="preserve"> </w:t>
      </w:r>
      <w:r w:rsidR="00B67B79" w:rsidRPr="006F5CEE">
        <w:t>dimensions</w:t>
      </w:r>
      <w:r w:rsidR="004202E4" w:rsidRPr="006F5CEE">
        <w:t xml:space="preserve">: </w:t>
      </w:r>
      <w:r w:rsidR="003A5FEB" w:rsidRPr="006F5CEE">
        <w:t xml:space="preserve">dynamic </w:t>
      </w:r>
      <w:r w:rsidR="00B67B79" w:rsidRPr="006F5CEE">
        <w:t xml:space="preserve">guidance </w:t>
      </w:r>
      <w:r w:rsidR="00272C8C" w:rsidRPr="006F5CEE">
        <w:t xml:space="preserve">and </w:t>
      </w:r>
      <w:r w:rsidR="004202E4" w:rsidRPr="006F5CEE">
        <w:t>stimulus-</w:t>
      </w:r>
      <w:r w:rsidR="00272C8C" w:rsidRPr="006F5CEE">
        <w:t>de</w:t>
      </w:r>
      <w:r w:rsidR="004202E4" w:rsidRPr="006F5CEE">
        <w:t xml:space="preserve">pendence. </w:t>
      </w:r>
      <w:r w:rsidRPr="006F5CEE">
        <w:t>In all vignettes, Susan was performing no task and her mind began to wander unintentionally.</w:t>
      </w:r>
      <w:r w:rsidR="00D66E9C" w:rsidRPr="006F5CEE">
        <w:t xml:space="preserve"> Vignettes were about three new topics to ensure that our results generalized across content domains. </w:t>
      </w:r>
    </w:p>
    <w:p w14:paraId="7935F50E" w14:textId="77777777" w:rsidR="00FB79C1" w:rsidRPr="006F5CEE" w:rsidRDefault="00FB79C1" w:rsidP="00727CC6">
      <w:pPr>
        <w:tabs>
          <w:tab w:val="left" w:pos="7440"/>
        </w:tabs>
        <w:spacing w:line="480" w:lineRule="auto"/>
      </w:pPr>
    </w:p>
    <w:p w14:paraId="5EB81472" w14:textId="36BB8E5E" w:rsidR="00576BBA" w:rsidRPr="006F5CEE" w:rsidRDefault="00576BBA" w:rsidP="00727CC6">
      <w:pPr>
        <w:tabs>
          <w:tab w:val="left" w:pos="7440"/>
        </w:tabs>
        <w:spacing w:line="480" w:lineRule="auto"/>
      </w:pPr>
      <w:r w:rsidRPr="006F5CEE">
        <w:t>Stimulus-dependence was manipulated by varying whether Susan thought about</w:t>
      </w:r>
      <w:r w:rsidR="009F4D18" w:rsidRPr="006F5CEE">
        <w:t xml:space="preserve"> (stimulus-independent)</w:t>
      </w:r>
      <w:r w:rsidRPr="006F5CEE">
        <w:t xml:space="preserve"> or looked at </w:t>
      </w:r>
      <w:r w:rsidR="009F4D18" w:rsidRPr="006F5CEE">
        <w:t xml:space="preserve">(stimulus-dependent) </w:t>
      </w:r>
      <w:r w:rsidRPr="006F5CEE">
        <w:t>objects in her house</w:t>
      </w:r>
      <w:r w:rsidR="00A90836" w:rsidRPr="006F5CEE">
        <w:t>, as illustrated in Table 3 (left column).</w:t>
      </w:r>
      <w:r w:rsidRPr="006F5CEE">
        <w:t xml:space="preserve"> During focused vignettes, Susan thought about or looked at things in order to prepare for a task (packing for a trip, cooking dinner, or painting). </w:t>
      </w:r>
    </w:p>
    <w:p w14:paraId="1F67BC81" w14:textId="4192B16A" w:rsidR="00A90836" w:rsidRPr="006F5CEE" w:rsidRDefault="00A90836" w:rsidP="00727CC6">
      <w:pPr>
        <w:pStyle w:val="Caption"/>
        <w:keepNext/>
        <w:jc w:val="center"/>
        <w:rPr>
          <w:sz w:val="24"/>
          <w:szCs w:val="24"/>
        </w:rPr>
      </w:pPr>
    </w:p>
    <w:tbl>
      <w:tblPr>
        <w:tblStyle w:val="TableGrid"/>
        <w:tblW w:w="0" w:type="auto"/>
        <w:jc w:val="center"/>
        <w:tblLook w:val="04A0" w:firstRow="1" w:lastRow="0" w:firstColumn="1" w:lastColumn="0" w:noHBand="0" w:noVBand="1"/>
      </w:tblPr>
      <w:tblGrid>
        <w:gridCol w:w="4675"/>
        <w:gridCol w:w="4675"/>
      </w:tblGrid>
      <w:tr w:rsidR="00350991" w:rsidRPr="006F5CEE" w14:paraId="3940135F" w14:textId="77777777" w:rsidTr="00A90836">
        <w:trPr>
          <w:jc w:val="center"/>
        </w:trPr>
        <w:tc>
          <w:tcPr>
            <w:tcW w:w="4675" w:type="dxa"/>
          </w:tcPr>
          <w:p w14:paraId="68271E0F" w14:textId="2E0B327D" w:rsidR="00350991" w:rsidRPr="006F5CEE" w:rsidRDefault="00A90836" w:rsidP="00727CC6">
            <w:pPr>
              <w:tabs>
                <w:tab w:val="left" w:pos="7440"/>
              </w:tabs>
            </w:pPr>
            <w:r w:rsidRPr="006F5CEE">
              <w:t xml:space="preserve">Study 2: Stimulus-Independent (bold) vs </w:t>
            </w:r>
            <w:r w:rsidR="00384EB5" w:rsidRPr="006F5CEE">
              <w:t>stimulus-</w:t>
            </w:r>
            <w:r w:rsidRPr="006F5CEE">
              <w:t>dependent (italics)</w:t>
            </w:r>
          </w:p>
        </w:tc>
        <w:tc>
          <w:tcPr>
            <w:tcW w:w="4675" w:type="dxa"/>
          </w:tcPr>
          <w:p w14:paraId="3FB90D4D" w14:textId="500CDCC7" w:rsidR="00350991" w:rsidRPr="006F5CEE" w:rsidRDefault="00A90836" w:rsidP="00727CC6">
            <w:pPr>
              <w:tabs>
                <w:tab w:val="left" w:pos="7440"/>
              </w:tabs>
            </w:pPr>
            <w:r w:rsidRPr="006F5CEE">
              <w:t>Study 3: Deliberately guided (bold) vs ruminative (italics)</w:t>
            </w:r>
          </w:p>
        </w:tc>
      </w:tr>
      <w:tr w:rsidR="00350991" w:rsidRPr="006F5CEE" w14:paraId="6AD0D21D" w14:textId="77777777" w:rsidTr="00A90836">
        <w:trPr>
          <w:jc w:val="center"/>
        </w:trPr>
        <w:tc>
          <w:tcPr>
            <w:tcW w:w="4675" w:type="dxa"/>
          </w:tcPr>
          <w:p w14:paraId="6A33F987" w14:textId="4C9084B5" w:rsidR="00350991" w:rsidRPr="006F5CEE" w:rsidRDefault="00A90836" w:rsidP="00727CC6">
            <w:pPr>
              <w:tabs>
                <w:tab w:val="left" w:pos="7440"/>
              </w:tabs>
            </w:pPr>
            <w:r w:rsidRPr="006F5CEE">
              <w:lastRenderedPageBreak/>
              <w:t>Susan is lounging around, not doing anything in particular, when she finds herself [</w:t>
            </w:r>
            <w:r w:rsidRPr="006F5CEE">
              <w:rPr>
                <w:b/>
              </w:rPr>
              <w:t xml:space="preserve">thinking about/ </w:t>
            </w:r>
            <w:r w:rsidRPr="006F5CEE">
              <w:rPr>
                <w:i/>
              </w:rPr>
              <w:t>looking at</w:t>
            </w:r>
            <w:r w:rsidRPr="006F5CEE">
              <w:t>] what she needs to pack for her upcoming trip to Europe. She [</w:t>
            </w:r>
            <w:r w:rsidRPr="006F5CEE">
              <w:rPr>
                <w:b/>
              </w:rPr>
              <w:t xml:space="preserve">remembers/ </w:t>
            </w:r>
            <w:r w:rsidRPr="006F5CEE">
              <w:rPr>
                <w:i/>
              </w:rPr>
              <w:t>looks at</w:t>
            </w:r>
            <w:r w:rsidRPr="006F5CEE">
              <w:t>] her passport, which she needs to pack in her carry-on luggage. Then she [</w:t>
            </w:r>
            <w:r w:rsidRPr="006F5CEE">
              <w:rPr>
                <w:b/>
              </w:rPr>
              <w:t xml:space="preserve">imagines/ </w:t>
            </w:r>
            <w:r w:rsidRPr="006F5CEE">
              <w:rPr>
                <w:i/>
              </w:rPr>
              <w:t>looks at</w:t>
            </w:r>
            <w:r w:rsidRPr="006F5CEE">
              <w:t>] some clothes that she needs put in her suitcase. Then she [</w:t>
            </w:r>
            <w:r w:rsidRPr="006F5CEE">
              <w:rPr>
                <w:b/>
              </w:rPr>
              <w:t xml:space="preserve">thinks about/ </w:t>
            </w:r>
            <w:r w:rsidRPr="006F5CEE">
              <w:rPr>
                <w:i/>
              </w:rPr>
              <w:t>looks at</w:t>
            </w:r>
            <w:r w:rsidRPr="006F5CEE">
              <w:t>] the umbrella that she wants to bring in case it rains. Susan is trying to focus on what she needs to pack and if she gets distracted, she makes sure to return to this topic.</w:t>
            </w:r>
          </w:p>
        </w:tc>
        <w:tc>
          <w:tcPr>
            <w:tcW w:w="4675" w:type="dxa"/>
          </w:tcPr>
          <w:p w14:paraId="66F89DF6" w14:textId="627637D7" w:rsidR="00350991" w:rsidRPr="006F5CEE" w:rsidRDefault="00A90836" w:rsidP="00727CC6">
            <w:pPr>
              <w:tabs>
                <w:tab w:val="left" w:pos="7440"/>
              </w:tabs>
            </w:pPr>
            <w:r w:rsidRPr="006F5CEE">
              <w:rPr>
                <w:color w:val="000000"/>
              </w:rPr>
              <w:t>Susan is lounging around, not doing anything in particular, when [</w:t>
            </w:r>
            <w:r w:rsidRPr="006F5CEE">
              <w:rPr>
                <w:b/>
                <w:color w:val="000000"/>
              </w:rPr>
              <w:t xml:space="preserve">she finds herself thinking about/ </w:t>
            </w:r>
            <w:r w:rsidRPr="006F5CEE">
              <w:rPr>
                <w:i/>
                <w:color w:val="000000"/>
              </w:rPr>
              <w:t>her thoughts turn obsessively to</w:t>
            </w:r>
            <w:r w:rsidRPr="006F5CEE">
              <w:rPr>
                <w:color w:val="000000"/>
              </w:rPr>
              <w:t>] what classes to take next year. She [</w:t>
            </w:r>
            <w:r w:rsidRPr="006F5CEE">
              <w:rPr>
                <w:i/>
                <w:color w:val="000000"/>
              </w:rPr>
              <w:t>nervously</w:t>
            </w:r>
            <w:r w:rsidRPr="006F5CEE">
              <w:rPr>
                <w:color w:val="000000"/>
              </w:rPr>
              <w:t>] remembers a list of her required courses – “Math, Biology, English.” Then she [</w:t>
            </w:r>
            <w:r w:rsidRPr="006F5CEE">
              <w:rPr>
                <w:i/>
                <w:color w:val="000000"/>
              </w:rPr>
              <w:t>anxiously</w:t>
            </w:r>
            <w:r w:rsidRPr="006F5CEE">
              <w:rPr>
                <w:color w:val="000000"/>
              </w:rPr>
              <w:t>] imagines how she can fit a biology lab into her schedule. Then she [</w:t>
            </w:r>
            <w:r w:rsidRPr="006F5CEE">
              <w:rPr>
                <w:b/>
                <w:color w:val="000000"/>
              </w:rPr>
              <w:t>thinks</w:t>
            </w:r>
            <w:r w:rsidRPr="006F5CEE">
              <w:rPr>
                <w:color w:val="000000"/>
              </w:rPr>
              <w:t xml:space="preserve">/ </w:t>
            </w:r>
            <w:r w:rsidRPr="006F5CEE">
              <w:rPr>
                <w:i/>
                <w:color w:val="000000"/>
              </w:rPr>
              <w:t>worries</w:t>
            </w:r>
            <w:r w:rsidRPr="006F5CEE">
              <w:rPr>
                <w:color w:val="000000"/>
              </w:rPr>
              <w:t>] about taking advanced physics, and whether she can handle all the equations. Susan [</w:t>
            </w:r>
            <w:r w:rsidRPr="006F5CEE">
              <w:rPr>
                <w:b/>
                <w:color w:val="000000"/>
              </w:rPr>
              <w:t>is trying to focus on</w:t>
            </w:r>
            <w:r w:rsidRPr="006F5CEE">
              <w:rPr>
                <w:color w:val="000000"/>
              </w:rPr>
              <w:t xml:space="preserve">/ </w:t>
            </w:r>
            <w:r w:rsidRPr="006F5CEE">
              <w:rPr>
                <w:i/>
                <w:color w:val="000000"/>
              </w:rPr>
              <w:t>can’t help but fixate on</w:t>
            </w:r>
            <w:r w:rsidRPr="006F5CEE">
              <w:rPr>
                <w:color w:val="000000"/>
              </w:rPr>
              <w:t>] what classes to take, and [</w:t>
            </w:r>
            <w:r w:rsidRPr="006F5CEE">
              <w:rPr>
                <w:b/>
                <w:color w:val="000000"/>
              </w:rPr>
              <w:t>if she gets distracted, she makes sure to return to this topic</w:t>
            </w:r>
            <w:r w:rsidRPr="006F5CEE">
              <w:rPr>
                <w:color w:val="000000"/>
              </w:rPr>
              <w:t xml:space="preserve">/ </w:t>
            </w:r>
            <w:r w:rsidRPr="006F5CEE">
              <w:rPr>
                <w:i/>
                <w:color w:val="000000"/>
              </w:rPr>
              <w:t>she’s drawn back to this topic whenever she tries to think about something else</w:t>
            </w:r>
            <w:r w:rsidRPr="006F5CEE">
              <w:rPr>
                <w:b/>
                <w:color w:val="000000"/>
              </w:rPr>
              <w:t>.</w:t>
            </w:r>
            <w:r w:rsidRPr="006F5CEE">
              <w:rPr>
                <w:color w:val="000000"/>
              </w:rPr>
              <w:t>]</w:t>
            </w:r>
          </w:p>
        </w:tc>
      </w:tr>
    </w:tbl>
    <w:p w14:paraId="2BC27966" w14:textId="0B5A6CCB" w:rsidR="00576BBA" w:rsidRPr="006F5CEE" w:rsidRDefault="0067742C" w:rsidP="00727CC6">
      <w:pPr>
        <w:tabs>
          <w:tab w:val="left" w:pos="7440"/>
        </w:tabs>
        <w:jc w:val="center"/>
        <w:rPr>
          <w:i/>
          <w:color w:val="44546A" w:themeColor="text2"/>
        </w:rPr>
      </w:pPr>
      <w:r w:rsidRPr="006F5CEE">
        <w:rPr>
          <w:i/>
          <w:color w:val="44546A" w:themeColor="text2"/>
        </w:rPr>
        <w:t xml:space="preserve">Table </w:t>
      </w:r>
      <w:r w:rsidRPr="006F5CEE">
        <w:rPr>
          <w:i/>
          <w:color w:val="44546A" w:themeColor="text2"/>
        </w:rPr>
        <w:fldChar w:fldCharType="begin"/>
      </w:r>
      <w:r w:rsidRPr="006F5CEE">
        <w:rPr>
          <w:i/>
          <w:color w:val="44546A" w:themeColor="text2"/>
        </w:rPr>
        <w:instrText xml:space="preserve"> SEQ Table \* ARABIC </w:instrText>
      </w:r>
      <w:r w:rsidRPr="006F5CEE">
        <w:rPr>
          <w:i/>
          <w:color w:val="44546A" w:themeColor="text2"/>
        </w:rPr>
        <w:fldChar w:fldCharType="separate"/>
      </w:r>
      <w:r w:rsidRPr="006F5CEE">
        <w:rPr>
          <w:i/>
          <w:noProof/>
          <w:color w:val="44546A" w:themeColor="text2"/>
        </w:rPr>
        <w:t>3</w:t>
      </w:r>
      <w:r w:rsidRPr="006F5CEE">
        <w:rPr>
          <w:i/>
          <w:color w:val="44546A" w:themeColor="text2"/>
        </w:rPr>
        <w:fldChar w:fldCharType="end"/>
      </w:r>
      <w:r w:rsidRPr="006F5CEE">
        <w:rPr>
          <w:i/>
          <w:color w:val="44546A" w:themeColor="text2"/>
        </w:rPr>
        <w:t>: Examples of Vignettes from Studies 2 and 3.</w:t>
      </w:r>
    </w:p>
    <w:p w14:paraId="74C43133" w14:textId="77777777" w:rsidR="0067742C" w:rsidRPr="006F5CEE" w:rsidRDefault="0067742C" w:rsidP="00727CC6">
      <w:pPr>
        <w:tabs>
          <w:tab w:val="left" w:pos="7440"/>
        </w:tabs>
        <w:spacing w:line="480" w:lineRule="auto"/>
        <w:jc w:val="center"/>
        <w:rPr>
          <w:i/>
        </w:rPr>
      </w:pPr>
    </w:p>
    <w:p w14:paraId="13DB7039" w14:textId="774011F8" w:rsidR="00576BBA" w:rsidRPr="006F5CEE" w:rsidRDefault="00576BBA" w:rsidP="00727CC6">
      <w:pPr>
        <w:tabs>
          <w:tab w:val="left" w:pos="7440"/>
        </w:tabs>
        <w:spacing w:line="480" w:lineRule="auto"/>
      </w:pPr>
      <w:r w:rsidRPr="006F5CEE">
        <w:t xml:space="preserve">The procedure from </w:t>
      </w:r>
      <w:r w:rsidR="00384EB5" w:rsidRPr="006F5CEE">
        <w:t>Study 1</w:t>
      </w:r>
      <w:r w:rsidRPr="006F5CEE">
        <w:t xml:space="preserve"> was used to manipulate the dynamics of internal and external vignettes, yielding a 2x2x3 </w:t>
      </w:r>
      <w:r w:rsidR="001B13E1" w:rsidRPr="006F5CEE">
        <w:t xml:space="preserve">design that varied dynamics and stimulus-dependence, but was matched for topics. </w:t>
      </w:r>
    </w:p>
    <w:p w14:paraId="42F187A0" w14:textId="77777777" w:rsidR="00576BBA" w:rsidRPr="006F5CEE" w:rsidRDefault="00576BBA" w:rsidP="00727CC6">
      <w:pPr>
        <w:tabs>
          <w:tab w:val="left" w:pos="7440"/>
        </w:tabs>
        <w:spacing w:line="480" w:lineRule="auto"/>
      </w:pPr>
    </w:p>
    <w:p w14:paraId="3F0C05A9" w14:textId="77777777" w:rsidR="001B13E1" w:rsidRPr="006F5CEE" w:rsidRDefault="001B13E1" w:rsidP="00727CC6">
      <w:pPr>
        <w:tabs>
          <w:tab w:val="left" w:pos="7440"/>
        </w:tabs>
        <w:spacing w:line="480" w:lineRule="auto"/>
        <w:outlineLvl w:val="0"/>
        <w:rPr>
          <w:b/>
        </w:rPr>
      </w:pPr>
      <w:r w:rsidRPr="006F5CEE">
        <w:rPr>
          <w:b/>
        </w:rPr>
        <w:t>Results</w:t>
      </w:r>
    </w:p>
    <w:p w14:paraId="4B41FDA2" w14:textId="77777777" w:rsidR="001B13E1" w:rsidRPr="006F5CEE" w:rsidRDefault="001B13E1" w:rsidP="00727CC6">
      <w:pPr>
        <w:tabs>
          <w:tab w:val="left" w:pos="7440"/>
        </w:tabs>
        <w:spacing w:line="480" w:lineRule="auto"/>
        <w:rPr>
          <w:i/>
        </w:rPr>
      </w:pPr>
    </w:p>
    <w:p w14:paraId="3DAC1681" w14:textId="41A08C94" w:rsidR="001B13E1" w:rsidRPr="006F5CEE" w:rsidRDefault="001B13E1" w:rsidP="00727CC6">
      <w:pPr>
        <w:tabs>
          <w:tab w:val="left" w:pos="7440"/>
        </w:tabs>
        <w:spacing w:line="480" w:lineRule="auto"/>
        <w:rPr>
          <w:rFonts w:eastAsiaTheme="minorEastAsia"/>
        </w:rPr>
      </w:pPr>
      <w:r w:rsidRPr="006F5CEE">
        <w:t xml:space="preserve">Collapsing across content domains, a </w:t>
      </w:r>
      <w:r w:rsidR="009F4D18" w:rsidRPr="006F5CEE">
        <w:t>two</w:t>
      </w:r>
      <w:r w:rsidRPr="006F5CEE">
        <w:t>-way ANOVA (dynamic guidance X stimulus-dependence) was conducted to predict mind-wandering ratings. As i</w:t>
      </w:r>
      <w:r w:rsidR="00A9296A" w:rsidRPr="006F5CEE">
        <w:t xml:space="preserve">n </w:t>
      </w:r>
      <w:r w:rsidR="00384EB5" w:rsidRPr="006F5CEE">
        <w:t>Study</w:t>
      </w:r>
      <w:r w:rsidR="00A9296A" w:rsidRPr="006F5CEE">
        <w:t xml:space="preserve"> 1, both thought dimensions</w:t>
      </w:r>
      <w:r w:rsidRPr="006F5CEE">
        <w:t xml:space="preserve"> were significant (</w:t>
      </w:r>
      <m:oMath>
        <m:r>
          <w:rPr>
            <w:rFonts w:ascii="Cambria Math" w:hAnsi="Cambria Math"/>
          </w:rPr>
          <m:t>p&lt; .05)</m:t>
        </m:r>
      </m:oMath>
      <w:r w:rsidR="00A9296A" w:rsidRPr="006F5CEE">
        <w:rPr>
          <w:rFonts w:eastAsiaTheme="minorEastAsia"/>
        </w:rPr>
        <w:t xml:space="preserve">, although stimulus-dependence was only marginally significant </w:t>
      </w:r>
      <w:r w:rsidR="00B02CAF" w:rsidRPr="006F5CEE">
        <w:rPr>
          <w:rFonts w:eastAsiaTheme="minorEastAsia"/>
        </w:rPr>
        <w:t xml:space="preserve">(Figure </w:t>
      </w:r>
      <w:r w:rsidR="00081388" w:rsidRPr="006F5CEE">
        <w:rPr>
          <w:rFonts w:eastAsiaTheme="minorEastAsia"/>
        </w:rPr>
        <w:t>3</w:t>
      </w:r>
      <w:r w:rsidR="00B02CAF" w:rsidRPr="006F5CEE">
        <w:rPr>
          <w:rFonts w:eastAsiaTheme="minorEastAsia"/>
        </w:rPr>
        <w:t xml:space="preserve">; Table </w:t>
      </w:r>
      <w:r w:rsidR="00A90836" w:rsidRPr="006F5CEE">
        <w:rPr>
          <w:rFonts w:eastAsiaTheme="minorEastAsia"/>
        </w:rPr>
        <w:t>4</w:t>
      </w:r>
      <w:r w:rsidR="00B02CAF" w:rsidRPr="006F5CEE">
        <w:rPr>
          <w:rFonts w:eastAsiaTheme="minorEastAsia"/>
        </w:rPr>
        <w:t>)</w:t>
      </w:r>
      <w:r w:rsidR="00B02CAF" w:rsidRPr="006F5CEE">
        <w:t xml:space="preserve">. </w:t>
      </w:r>
      <w:r w:rsidR="00A9296A" w:rsidRPr="006F5CEE">
        <w:t>However</w:t>
      </w:r>
      <w:r w:rsidR="00B02CAF" w:rsidRPr="006F5CEE">
        <w:t xml:space="preserve">, </w:t>
      </w:r>
      <w:r w:rsidRPr="006F5CEE">
        <w:t>guidance (</w:t>
      </w:r>
      <m:oMath>
        <m:sSup>
          <m:sSupPr>
            <m:ctrlPr>
              <w:rPr>
                <w:rFonts w:ascii="Cambria Math" w:hAnsi="Cambria Math"/>
                <w:i/>
              </w:rPr>
            </m:ctrlPr>
          </m:sSupPr>
          <m:e>
            <m:r>
              <w:rPr>
                <w:rFonts w:ascii="Cambria Math" w:hAnsi="Cambria Math"/>
              </w:rPr>
              <m:t>η</m:t>
            </m:r>
          </m:e>
          <m:sup>
            <m:r>
              <w:rPr>
                <w:rFonts w:ascii="Cambria Math" w:hAnsi="Cambria Math"/>
              </w:rPr>
              <m:t>2</m:t>
            </m:r>
          </m:sup>
        </m:sSup>
        <m:r>
          <w:rPr>
            <w:rFonts w:ascii="Cambria Math" w:hAnsi="Cambria Math"/>
          </w:rPr>
          <m:t>= .483)</m:t>
        </m:r>
      </m:oMath>
      <w:r w:rsidRPr="006F5CEE">
        <w:t xml:space="preserve"> explained approximately twenty times more variance than stimulus-</w:t>
      </w:r>
      <w:r w:rsidR="00384EB5" w:rsidRPr="006F5CEE">
        <w:t>independence</w:t>
      </w:r>
      <w:r w:rsidRPr="006F5CEE">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r>
          <w:rPr>
            <w:rFonts w:ascii="Cambria Math" w:hAnsi="Cambria Math"/>
          </w:rPr>
          <m:t>= .022)</m:t>
        </m:r>
      </m:oMath>
      <w:r w:rsidRPr="006F5CEE">
        <w:rPr>
          <w:rFonts w:eastAsiaTheme="minorEastAsia"/>
        </w:rPr>
        <w:t xml:space="preserve"> (Table </w:t>
      </w:r>
      <w:r w:rsidR="009F4D18" w:rsidRPr="006F5CEE">
        <w:rPr>
          <w:rFonts w:eastAsiaTheme="minorEastAsia"/>
        </w:rPr>
        <w:t>4</w:t>
      </w:r>
      <w:r w:rsidRPr="006F5CEE">
        <w:rPr>
          <w:rFonts w:eastAsiaTheme="minorEastAsia"/>
        </w:rPr>
        <w:t xml:space="preserve">; Figure </w:t>
      </w:r>
      <w:r w:rsidR="00081388" w:rsidRPr="006F5CEE">
        <w:rPr>
          <w:rFonts w:eastAsiaTheme="minorEastAsia"/>
        </w:rPr>
        <w:t>3</w:t>
      </w:r>
      <w:r w:rsidRPr="006F5CEE">
        <w:rPr>
          <w:rFonts w:eastAsiaTheme="minorEastAsia"/>
        </w:rPr>
        <w:t xml:space="preserve">). </w:t>
      </w:r>
      <w:r w:rsidR="00262320" w:rsidRPr="006F5CEE">
        <w:rPr>
          <w:rFonts w:eastAsiaTheme="minorEastAsia"/>
        </w:rPr>
        <w:t xml:space="preserve">Interactions were insignificant </w:t>
      </w:r>
      <w:r w:rsidR="00262320" w:rsidRPr="006F5CEE">
        <w:t>(</w:t>
      </w:r>
      <m:oMath>
        <m:r>
          <w:rPr>
            <w:rFonts w:ascii="Cambria Math" w:hAnsi="Cambria Math"/>
          </w:rPr>
          <m:t>p=0.67)</m:t>
        </m:r>
      </m:oMath>
      <w:r w:rsidR="00262320" w:rsidRPr="006F5CEE">
        <w:rPr>
          <w:rFonts w:eastAsiaTheme="minorEastAsia"/>
        </w:rPr>
        <w:t>.</w:t>
      </w:r>
    </w:p>
    <w:p w14:paraId="78A462C5" w14:textId="77777777" w:rsidR="00B02CAF" w:rsidRPr="006F5CEE" w:rsidRDefault="00B02CAF" w:rsidP="00727CC6">
      <w:pPr>
        <w:tabs>
          <w:tab w:val="left" w:pos="7440"/>
        </w:tabs>
        <w:spacing w:line="480" w:lineRule="auto"/>
        <w:rPr>
          <w:rFonts w:eastAsiaTheme="minorEastAsia"/>
        </w:rPr>
      </w:pPr>
    </w:p>
    <w:p w14:paraId="5A24E0D3" w14:textId="5F4C7386" w:rsidR="00B02CAF" w:rsidRPr="006F5CEE" w:rsidRDefault="008F1344" w:rsidP="00727CC6">
      <w:pPr>
        <w:keepNext/>
        <w:tabs>
          <w:tab w:val="left" w:pos="7440"/>
        </w:tabs>
        <w:jc w:val="center"/>
      </w:pPr>
      <w:r w:rsidRPr="006F5CEE">
        <w:lastRenderedPageBreak/>
        <w:t xml:space="preserve"> </w:t>
      </w:r>
      <w:r w:rsidR="00120798" w:rsidRPr="006F5CEE">
        <w:rPr>
          <w:noProof/>
        </w:rPr>
        <w:drawing>
          <wp:inline distT="0" distB="0" distL="0" distR="0" wp14:anchorId="12F8B632" wp14:editId="40D2FC51">
            <wp:extent cx="2501900" cy="1917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vg_2.pdf"/>
                    <pic:cNvPicPr/>
                  </pic:nvPicPr>
                  <pic:blipFill>
                    <a:blip r:embed="rId10"/>
                    <a:stretch>
                      <a:fillRect/>
                    </a:stretch>
                  </pic:blipFill>
                  <pic:spPr>
                    <a:xfrm>
                      <a:off x="0" y="0"/>
                      <a:ext cx="2501900" cy="1917700"/>
                    </a:xfrm>
                    <a:prstGeom prst="rect">
                      <a:avLst/>
                    </a:prstGeom>
                  </pic:spPr>
                </pic:pic>
              </a:graphicData>
            </a:graphic>
          </wp:inline>
        </w:drawing>
      </w:r>
    </w:p>
    <w:p w14:paraId="5CAAE11C" w14:textId="3D64D4FB" w:rsidR="001B13E1" w:rsidRPr="006F5CEE" w:rsidRDefault="00B02CAF" w:rsidP="00727CC6">
      <w:pPr>
        <w:pStyle w:val="Caption"/>
        <w:jc w:val="center"/>
        <w:rPr>
          <w:sz w:val="24"/>
          <w:szCs w:val="24"/>
        </w:rPr>
      </w:pPr>
      <w:r w:rsidRPr="006F5CEE">
        <w:rPr>
          <w:sz w:val="24"/>
          <w:szCs w:val="24"/>
        </w:rPr>
        <w:t xml:space="preserve">Figure </w:t>
      </w:r>
      <w:r w:rsidRPr="006F5CEE">
        <w:rPr>
          <w:sz w:val="24"/>
          <w:szCs w:val="24"/>
        </w:rPr>
        <w:fldChar w:fldCharType="begin"/>
      </w:r>
      <w:r w:rsidRPr="006F5CEE">
        <w:rPr>
          <w:sz w:val="24"/>
          <w:szCs w:val="24"/>
        </w:rPr>
        <w:instrText xml:space="preserve"> SEQ Figure \* ARABIC </w:instrText>
      </w:r>
      <w:r w:rsidRPr="006F5CEE">
        <w:rPr>
          <w:sz w:val="24"/>
          <w:szCs w:val="24"/>
        </w:rPr>
        <w:fldChar w:fldCharType="separate"/>
      </w:r>
      <w:r w:rsidR="00A502F6" w:rsidRPr="006F5CEE">
        <w:rPr>
          <w:noProof/>
          <w:sz w:val="24"/>
          <w:szCs w:val="24"/>
        </w:rPr>
        <w:t>3</w:t>
      </w:r>
      <w:r w:rsidRPr="006F5CEE">
        <w:rPr>
          <w:sz w:val="24"/>
          <w:szCs w:val="24"/>
        </w:rPr>
        <w:fldChar w:fldCharType="end"/>
      </w:r>
      <w:r w:rsidRPr="006F5CEE">
        <w:rPr>
          <w:sz w:val="24"/>
          <w:szCs w:val="24"/>
        </w:rPr>
        <w:t xml:space="preserve">: </w:t>
      </w:r>
      <w:r w:rsidR="004B4275" w:rsidRPr="006F5CEE">
        <w:rPr>
          <w:sz w:val="24"/>
          <w:szCs w:val="24"/>
        </w:rPr>
        <w:t>Mind-Wandering Ratings by Dynamic Guidance and Perceptual Orientation. Subjects were presented with vignettes that factorially manipulated</w:t>
      </w:r>
      <w:r w:rsidR="007501BC" w:rsidRPr="006F5CEE">
        <w:rPr>
          <w:sz w:val="24"/>
          <w:szCs w:val="24"/>
        </w:rPr>
        <w:t xml:space="preserve"> dynamically</w:t>
      </w:r>
      <w:r w:rsidR="004B4275" w:rsidRPr="006F5CEE">
        <w:rPr>
          <w:sz w:val="24"/>
          <w:szCs w:val="24"/>
        </w:rPr>
        <w:t xml:space="preserve"> guided versus </w:t>
      </w:r>
      <w:r w:rsidR="007501BC" w:rsidRPr="006F5CEE">
        <w:rPr>
          <w:sz w:val="24"/>
          <w:szCs w:val="24"/>
        </w:rPr>
        <w:t xml:space="preserve">dynamically </w:t>
      </w:r>
      <w:r w:rsidR="004B4275" w:rsidRPr="006F5CEE">
        <w:rPr>
          <w:sz w:val="24"/>
          <w:szCs w:val="24"/>
        </w:rPr>
        <w:t xml:space="preserve">unguided thinking and external versus internal perceptual orientation. </w:t>
      </w:r>
      <w:r w:rsidR="00CC21BD" w:rsidRPr="006F5CEE">
        <w:rPr>
          <w:sz w:val="24"/>
          <w:szCs w:val="24"/>
        </w:rPr>
        <w:t>Mind-wandering</w:t>
      </w:r>
      <w:r w:rsidR="004B4275" w:rsidRPr="006F5CEE">
        <w:rPr>
          <w:sz w:val="24"/>
          <w:szCs w:val="24"/>
        </w:rPr>
        <w:t xml:space="preserve"> ratings were substantially higher for unguided thinking (red </w:t>
      </w:r>
      <w:r w:rsidR="00F0463C" w:rsidRPr="006F5CEE">
        <w:rPr>
          <w:sz w:val="24"/>
          <w:szCs w:val="24"/>
        </w:rPr>
        <w:t>bar</w:t>
      </w:r>
      <w:r w:rsidR="004B4275" w:rsidRPr="006F5CEE">
        <w:rPr>
          <w:sz w:val="24"/>
          <w:szCs w:val="24"/>
        </w:rPr>
        <w:t>) irrespective of perceptual orientation.</w:t>
      </w:r>
      <w:r w:rsidR="00D8791C" w:rsidRPr="006F5CEE">
        <w:rPr>
          <w:sz w:val="24"/>
          <w:szCs w:val="24"/>
        </w:rPr>
        <w:t xml:space="preserve"> Error bars represent standard errors.</w:t>
      </w:r>
    </w:p>
    <w:p w14:paraId="604B6A9D" w14:textId="77777777" w:rsidR="0067742C" w:rsidRPr="006F5CEE" w:rsidRDefault="0067742C" w:rsidP="00727CC6"/>
    <w:tbl>
      <w:tblPr>
        <w:tblStyle w:val="TableGrid"/>
        <w:tblW w:w="0" w:type="auto"/>
        <w:jc w:val="center"/>
        <w:tblLook w:val="04A0" w:firstRow="1" w:lastRow="0" w:firstColumn="1" w:lastColumn="0" w:noHBand="0" w:noVBand="1"/>
      </w:tblPr>
      <w:tblGrid>
        <w:gridCol w:w="2479"/>
        <w:gridCol w:w="1870"/>
        <w:gridCol w:w="1870"/>
        <w:gridCol w:w="1870"/>
      </w:tblGrid>
      <w:tr w:rsidR="001B13E1" w:rsidRPr="006F5CEE" w14:paraId="1A488431" w14:textId="77777777" w:rsidTr="001B13E1">
        <w:trPr>
          <w:jc w:val="center"/>
        </w:trPr>
        <w:tc>
          <w:tcPr>
            <w:tcW w:w="2479" w:type="dxa"/>
          </w:tcPr>
          <w:p w14:paraId="228AC651" w14:textId="77777777" w:rsidR="001B13E1" w:rsidRPr="006F5CEE" w:rsidRDefault="001B13E1" w:rsidP="00727CC6">
            <w:pPr>
              <w:tabs>
                <w:tab w:val="left" w:pos="7440"/>
              </w:tabs>
              <w:rPr>
                <w:b/>
              </w:rPr>
            </w:pPr>
            <w:r w:rsidRPr="006F5CEE">
              <w:rPr>
                <w:b/>
              </w:rPr>
              <w:t>Dimension</w:t>
            </w:r>
          </w:p>
        </w:tc>
        <w:tc>
          <w:tcPr>
            <w:tcW w:w="1870" w:type="dxa"/>
          </w:tcPr>
          <w:p w14:paraId="40E6E56C" w14:textId="6B0352B5" w:rsidR="001B13E1" w:rsidRPr="006F5CEE" w:rsidRDefault="000654B4" w:rsidP="00727CC6">
            <w:pPr>
              <w:tabs>
                <w:tab w:val="left" w:pos="7440"/>
              </w:tabs>
              <w:jc w:val="both"/>
              <w:rPr>
                <w:b/>
              </w:rPr>
            </w:pPr>
            <w:r w:rsidRPr="006F5CEE">
              <w:rPr>
                <w:b/>
              </w:rPr>
              <w:t>F</w:t>
            </w:r>
          </w:p>
        </w:tc>
        <w:tc>
          <w:tcPr>
            <w:tcW w:w="1870" w:type="dxa"/>
          </w:tcPr>
          <w:p w14:paraId="74FC2B76" w14:textId="2E0E264B" w:rsidR="001B13E1" w:rsidRPr="006F5CEE" w:rsidRDefault="000654B4" w:rsidP="00727CC6">
            <w:pPr>
              <w:tabs>
                <w:tab w:val="left" w:pos="7440"/>
              </w:tabs>
              <w:jc w:val="both"/>
              <w:rPr>
                <w:b/>
                <w:i/>
              </w:rPr>
            </w:pPr>
            <w:r w:rsidRPr="006F5CEE">
              <w:rPr>
                <w:b/>
                <w:i/>
              </w:rPr>
              <w:t>p</w:t>
            </w:r>
          </w:p>
        </w:tc>
        <w:tc>
          <w:tcPr>
            <w:tcW w:w="1870" w:type="dxa"/>
          </w:tcPr>
          <w:p w14:paraId="091C35CC" w14:textId="77777777" w:rsidR="001B13E1" w:rsidRPr="006F5CEE" w:rsidRDefault="00742B1A" w:rsidP="00727CC6">
            <w:pPr>
              <w:tabs>
                <w:tab w:val="left" w:pos="7440"/>
              </w:tabs>
              <w:jc w:val="both"/>
              <w:rPr>
                <w:b/>
              </w:rPr>
            </w:pPr>
            <m:oMathPara>
              <m:oMath>
                <m:sSup>
                  <m:sSupPr>
                    <m:ctrlPr>
                      <w:rPr>
                        <w:rFonts w:ascii="Cambria Math" w:hAnsi="Cambria Math"/>
                        <w:b/>
                        <w:i/>
                      </w:rPr>
                    </m:ctrlPr>
                  </m:sSupPr>
                  <m:e>
                    <m:r>
                      <m:rPr>
                        <m:sty m:val="bi"/>
                      </m:rPr>
                      <w:rPr>
                        <w:rFonts w:ascii="Cambria Math" w:hAnsi="Cambria Math"/>
                      </w:rPr>
                      <m:t>η</m:t>
                    </m:r>
                  </m:e>
                  <m:sup>
                    <m:r>
                      <m:rPr>
                        <m:sty m:val="bi"/>
                      </m:rPr>
                      <w:rPr>
                        <w:rFonts w:ascii="Cambria Math" w:hAnsi="Cambria Math"/>
                      </w:rPr>
                      <m:t>2</m:t>
                    </m:r>
                  </m:sup>
                </m:sSup>
              </m:oMath>
            </m:oMathPara>
          </w:p>
        </w:tc>
      </w:tr>
      <w:tr w:rsidR="001B13E1" w:rsidRPr="006F5CEE" w14:paraId="66C8C2C1" w14:textId="77777777" w:rsidTr="001B13E1">
        <w:trPr>
          <w:jc w:val="center"/>
        </w:trPr>
        <w:tc>
          <w:tcPr>
            <w:tcW w:w="2479" w:type="dxa"/>
          </w:tcPr>
          <w:p w14:paraId="6B03FE4D" w14:textId="77777777" w:rsidR="001B13E1" w:rsidRPr="006F5CEE" w:rsidRDefault="001B13E1" w:rsidP="00727CC6">
            <w:pPr>
              <w:tabs>
                <w:tab w:val="left" w:pos="7440"/>
              </w:tabs>
            </w:pPr>
            <w:r w:rsidRPr="006F5CEE">
              <w:t>Dynamic Guidance</w:t>
            </w:r>
          </w:p>
        </w:tc>
        <w:tc>
          <w:tcPr>
            <w:tcW w:w="1870" w:type="dxa"/>
          </w:tcPr>
          <w:p w14:paraId="133FBA26" w14:textId="6A9F77F6" w:rsidR="001B13E1" w:rsidRPr="006F5CEE" w:rsidRDefault="002F1749" w:rsidP="00727CC6">
            <w:pPr>
              <w:tabs>
                <w:tab w:val="left" w:pos="7440"/>
              </w:tabs>
              <w:jc w:val="both"/>
            </w:pPr>
            <w:proofErr w:type="gramStart"/>
            <w:r w:rsidRPr="006F5CEE">
              <w:t>F(</w:t>
            </w:r>
            <w:proofErr w:type="gramEnd"/>
            <w:r w:rsidR="005A6BCC" w:rsidRPr="006F5CEE">
              <w:t>1,</w:t>
            </w:r>
            <w:r w:rsidR="00DB7823" w:rsidRPr="006F5CEE">
              <w:t>173</w:t>
            </w:r>
            <w:r w:rsidRPr="006F5CEE">
              <w:t>)</w:t>
            </w:r>
            <w:r w:rsidR="00E15BC5" w:rsidRPr="006F5CEE">
              <w:t>=157.26</w:t>
            </w:r>
          </w:p>
        </w:tc>
        <w:tc>
          <w:tcPr>
            <w:tcW w:w="1870" w:type="dxa"/>
          </w:tcPr>
          <w:p w14:paraId="0ED5061F" w14:textId="0AA22F42" w:rsidR="001B13E1" w:rsidRPr="006F5CEE" w:rsidRDefault="001B13E1" w:rsidP="00727CC6">
            <w:pPr>
              <w:tabs>
                <w:tab w:val="left" w:pos="7440"/>
              </w:tabs>
              <w:jc w:val="both"/>
            </w:pPr>
            <w:r w:rsidRPr="006F5CEE">
              <w:t>0.0000</w:t>
            </w:r>
            <w:r w:rsidR="00E15BC5" w:rsidRPr="006F5CEE">
              <w:t>1</w:t>
            </w:r>
          </w:p>
        </w:tc>
        <w:tc>
          <w:tcPr>
            <w:tcW w:w="1870" w:type="dxa"/>
          </w:tcPr>
          <w:p w14:paraId="1D587D39" w14:textId="0A41E160" w:rsidR="001B13E1" w:rsidRPr="006F5CEE" w:rsidRDefault="001B13E1" w:rsidP="00727CC6">
            <w:pPr>
              <w:tabs>
                <w:tab w:val="left" w:pos="7440"/>
              </w:tabs>
              <w:jc w:val="both"/>
            </w:pPr>
            <w:r w:rsidRPr="006F5CEE">
              <w:t>.483***</w:t>
            </w:r>
          </w:p>
        </w:tc>
      </w:tr>
      <w:tr w:rsidR="001B13E1" w:rsidRPr="006F5CEE" w14:paraId="03D76D17" w14:textId="77777777" w:rsidTr="001B13E1">
        <w:trPr>
          <w:jc w:val="center"/>
        </w:trPr>
        <w:tc>
          <w:tcPr>
            <w:tcW w:w="2479" w:type="dxa"/>
          </w:tcPr>
          <w:p w14:paraId="3EE45828" w14:textId="7FCE0E3C" w:rsidR="001B13E1" w:rsidRPr="006F5CEE" w:rsidRDefault="001B13E1" w:rsidP="00727CC6">
            <w:pPr>
              <w:tabs>
                <w:tab w:val="left" w:pos="7440"/>
              </w:tabs>
            </w:pPr>
            <w:r w:rsidRPr="006F5CEE">
              <w:t>Stimulus-Dependence</w:t>
            </w:r>
          </w:p>
        </w:tc>
        <w:tc>
          <w:tcPr>
            <w:tcW w:w="1870" w:type="dxa"/>
          </w:tcPr>
          <w:p w14:paraId="5916BB8A" w14:textId="0002C794" w:rsidR="001B13E1" w:rsidRPr="006F5CEE" w:rsidRDefault="002F1749" w:rsidP="00727CC6">
            <w:pPr>
              <w:tabs>
                <w:tab w:val="left" w:pos="7440"/>
              </w:tabs>
              <w:jc w:val="both"/>
            </w:pPr>
            <w:proofErr w:type="gramStart"/>
            <w:r w:rsidRPr="006F5CEE">
              <w:t>F(</w:t>
            </w:r>
            <w:proofErr w:type="gramEnd"/>
            <w:r w:rsidR="005A6BCC" w:rsidRPr="006F5CEE">
              <w:t>1</w:t>
            </w:r>
            <w:r w:rsidRPr="006F5CEE">
              <w:t>,</w:t>
            </w:r>
            <w:r w:rsidR="005A6BCC" w:rsidRPr="006F5CEE">
              <w:t>173</w:t>
            </w:r>
            <w:r w:rsidRPr="006F5CEE">
              <w:t>)</w:t>
            </w:r>
            <w:r w:rsidR="00E15BC5" w:rsidRPr="006F5CEE">
              <w:t>=3.98</w:t>
            </w:r>
          </w:p>
        </w:tc>
        <w:tc>
          <w:tcPr>
            <w:tcW w:w="1870" w:type="dxa"/>
          </w:tcPr>
          <w:p w14:paraId="58258223" w14:textId="63D6C7CF" w:rsidR="001B13E1" w:rsidRPr="006F5CEE" w:rsidRDefault="001B13E1" w:rsidP="00727CC6">
            <w:pPr>
              <w:tabs>
                <w:tab w:val="left" w:pos="7440"/>
              </w:tabs>
              <w:jc w:val="both"/>
            </w:pPr>
            <w:r w:rsidRPr="006F5CEE">
              <w:t>0.048</w:t>
            </w:r>
          </w:p>
        </w:tc>
        <w:tc>
          <w:tcPr>
            <w:tcW w:w="1870" w:type="dxa"/>
          </w:tcPr>
          <w:p w14:paraId="31FE4CDC" w14:textId="1C6FDAD9" w:rsidR="001B13E1" w:rsidRPr="006F5CEE" w:rsidRDefault="001B13E1" w:rsidP="00727CC6">
            <w:pPr>
              <w:tabs>
                <w:tab w:val="left" w:pos="7440"/>
              </w:tabs>
              <w:jc w:val="both"/>
            </w:pPr>
            <w:r w:rsidRPr="006F5CEE">
              <w:t>.022*</w:t>
            </w:r>
          </w:p>
        </w:tc>
      </w:tr>
    </w:tbl>
    <w:p w14:paraId="2FF73079" w14:textId="4845E32C" w:rsidR="00384FB1" w:rsidRPr="006F5CEE" w:rsidRDefault="0067742C" w:rsidP="00727CC6">
      <w:pPr>
        <w:jc w:val="center"/>
        <w:rPr>
          <w:i/>
          <w:color w:val="44546A" w:themeColor="text2"/>
        </w:rPr>
      </w:pPr>
      <w:r w:rsidRPr="006F5CEE">
        <w:rPr>
          <w:i/>
          <w:color w:val="44546A" w:themeColor="text2"/>
        </w:rPr>
        <w:t xml:space="preserve">Table </w:t>
      </w:r>
      <w:r w:rsidRPr="006F5CEE">
        <w:rPr>
          <w:i/>
          <w:color w:val="44546A" w:themeColor="text2"/>
        </w:rPr>
        <w:fldChar w:fldCharType="begin"/>
      </w:r>
      <w:r w:rsidRPr="006F5CEE">
        <w:rPr>
          <w:i/>
          <w:color w:val="44546A" w:themeColor="text2"/>
        </w:rPr>
        <w:instrText xml:space="preserve"> SEQ Table \* ARABIC </w:instrText>
      </w:r>
      <w:r w:rsidRPr="006F5CEE">
        <w:rPr>
          <w:i/>
          <w:color w:val="44546A" w:themeColor="text2"/>
        </w:rPr>
        <w:fldChar w:fldCharType="separate"/>
      </w:r>
      <w:r w:rsidRPr="006F5CEE">
        <w:rPr>
          <w:i/>
          <w:noProof/>
          <w:color w:val="44546A" w:themeColor="text2"/>
        </w:rPr>
        <w:t>4</w:t>
      </w:r>
      <w:r w:rsidRPr="006F5CEE">
        <w:rPr>
          <w:i/>
          <w:color w:val="44546A" w:themeColor="text2"/>
        </w:rPr>
        <w:fldChar w:fldCharType="end"/>
      </w:r>
      <w:r w:rsidRPr="006F5CEE">
        <w:rPr>
          <w:i/>
          <w:color w:val="44546A" w:themeColor="text2"/>
        </w:rPr>
        <w:t>: ANOVA to predict mind-wandering ratings using dynamic guidance and stimulus-dependence</w:t>
      </w:r>
    </w:p>
    <w:p w14:paraId="13E990F6" w14:textId="77777777" w:rsidR="00D205B7" w:rsidRPr="006F5CEE" w:rsidRDefault="00D205B7" w:rsidP="00727CC6">
      <w:pPr>
        <w:spacing w:line="480" w:lineRule="auto"/>
        <w:rPr>
          <w:rFonts w:eastAsiaTheme="minorEastAsia"/>
        </w:rPr>
      </w:pPr>
    </w:p>
    <w:p w14:paraId="57DB8DBE" w14:textId="17C127EB" w:rsidR="00D66E9C" w:rsidRPr="006F5CEE" w:rsidRDefault="008E19D2" w:rsidP="00727CC6">
      <w:pPr>
        <w:tabs>
          <w:tab w:val="left" w:pos="7440"/>
        </w:tabs>
        <w:spacing w:line="480" w:lineRule="auto"/>
        <w:jc w:val="center"/>
        <w:rPr>
          <w:b/>
        </w:rPr>
      </w:pPr>
      <w:r w:rsidRPr="006F5CEE">
        <w:rPr>
          <w:b/>
        </w:rPr>
        <w:t xml:space="preserve">Study </w:t>
      </w:r>
      <w:r w:rsidR="00D840DE" w:rsidRPr="006F5CEE">
        <w:rPr>
          <w:b/>
        </w:rPr>
        <w:t>3</w:t>
      </w:r>
      <w:r w:rsidR="00C37F42" w:rsidRPr="006F5CEE">
        <w:rPr>
          <w:b/>
        </w:rPr>
        <w:t xml:space="preserve">: </w:t>
      </w:r>
      <w:r w:rsidR="00E7046C" w:rsidRPr="006F5CEE">
        <w:rPr>
          <w:b/>
        </w:rPr>
        <w:t>Manipulating Rumination</w:t>
      </w:r>
    </w:p>
    <w:p w14:paraId="1CD99A67" w14:textId="77777777" w:rsidR="00D66E9C" w:rsidRPr="006F5CEE" w:rsidRDefault="00D66E9C" w:rsidP="00727CC6">
      <w:pPr>
        <w:tabs>
          <w:tab w:val="left" w:pos="7440"/>
        </w:tabs>
        <w:spacing w:line="480" w:lineRule="auto"/>
        <w:rPr>
          <w:b/>
        </w:rPr>
      </w:pPr>
    </w:p>
    <w:p w14:paraId="05AA33EA" w14:textId="0399E7CE" w:rsidR="00727CC6" w:rsidRDefault="009773D4" w:rsidP="00727CC6">
      <w:pPr>
        <w:tabs>
          <w:tab w:val="left" w:pos="7440"/>
        </w:tabs>
        <w:spacing w:line="480" w:lineRule="auto"/>
      </w:pPr>
      <w:r w:rsidRPr="006F5CEE">
        <w:t>F</w:t>
      </w:r>
      <w:r w:rsidR="00E328A6" w:rsidRPr="006F5CEE">
        <w:t xml:space="preserve">olk judgments </w:t>
      </w:r>
      <w:r w:rsidRPr="006F5CEE">
        <w:t xml:space="preserve">so far </w:t>
      </w:r>
      <w:r w:rsidR="00E328A6" w:rsidRPr="006F5CEE">
        <w:t xml:space="preserve">cohere </w:t>
      </w:r>
      <w:r w:rsidRPr="006F5CEE">
        <w:t xml:space="preserve">with the dynamic view of mind-wandering. </w:t>
      </w:r>
      <w:r w:rsidR="00E328A6" w:rsidRPr="006F5CEE">
        <w:t xml:space="preserve">However, </w:t>
      </w:r>
      <w:r w:rsidRPr="006F5CEE">
        <w:t xml:space="preserve">we have not assessed a unique prediction of the dynamic view: because mind-wandering meanders between topics, it contrasts with obsessive, ruminative, thought that is “stuck” on an affectively salient topic </w:t>
      </w:r>
      <w:r w:rsidR="00E328A6" w:rsidRPr="006F5CEE">
        <w:fldChar w:fldCharType="begin" w:fldLock="1"/>
      </w:r>
      <w:r w:rsidR="008F40BF" w:rsidRPr="006F5CEE">
        <w:instrText>ADDIN CSL_CITATION {"citationItems":[{"id":"ITEM-1","itemData":{"DOI":"10.1038/nrn.2016.113","ISSN":"14710048","abstract":"© 2016 Macmillan Publishers Limited, part of Springer Nature. Most research on mind-wandering has characterized it as a mental state with contents that are task unrelated or stimulus independent. However, the dynamics of mind-wandering-how mental states change over time-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N.","non-dropping-particle":"","parse-names":false,"suffix":""},{"dropping-particle":"","family":"Andrews-Hanna","given":"J.R.","non-dropping-particle":"","parse-names":false,"suffix":""}],"container-title":"Nature Reviews Neuroscience","id":"ITEM-1","issue":"11","issued":{"date-parts":[["2016"]]},"title":"Mind-wandering as spontaneous thought: A dynamic framework","type":"article-journal","volume":"17"},"uris":["http://www.mendeley.com/documents/?uuid=70962630-7834-38d6-948a-70bc32ca73bf"]},{"id":"ITEM-2","itemData":{"abstract":"© 2015, Springer Science+Business Media Dordrecht. Although mind-wandering occupies up to half of our waking thoughts, it is seldom discussed in philosophy. My paper brings these neglected thoughts into focus. I propose that mind-wandering is unguided attention. Guidance in my sense concerns how attention is monitored and regulated as it unfolds over time. Roughly speaking, someone’s attention is guided if she would feel pulled back, were she distracted from her current focus. Because our wandering thoughts drift unchecked from topic to topic, they are unguided. One motivation for my theory is what I call the “Puzzle of the Purposeful Wanderer”. On the one hand, mind-wandering seems essentially purposeless; almost by definition, it contrasts with goal-directed cognition. On the other hand, empirical evidence suggests that our minds frequently wander to our goals. My solution to the puzzle is this: mind-wandering is purposeless in one way—it is unguided—but purposeful in another—it is frequently caused, and thus motivated, by our goals. Another motivation for my theory is to distinguish mind-wandering from two antithetical forms of cognition: absorption (e.g. engrossment in an intellectual idea) and rumination (e.g. fixation on one’s distress). Surprisingly, previous theories cannot capture these distinctions. I can: on my view, absorption and rumination are guided, whereas mind-wandering is not. My paper has four parts. Section 1 spells out the puzzle. Sections 2 and 3 explicate two extant views of mind-wandering—the first held by most cognitive scientists, the second by Thomas Metzinger. Section 4 uses the limitations of these theories to motivate my own: mind-wandering is unguided attention.","author":[{"dropping-particle":"","family":"Irving","given":"Zachary C.","non-dropping-particle":"","parse-names":false,"suffix":""}],"container-title":"Philosophical Studies","id":"ITEM-2","issue":"2","issued":{"date-parts":[["2016"]]},"page":"547–571","title":"Mind-wandering is unguided attention: accounting for the “purposeful” wanderer","type":"article-journal","volume":"173"},"uris":["http://www.mendeley.com/documents/?uuid=dc4866dc-5b72-46e7-b116-a18ae25b8ad1"]}],"mendeley":{"formattedCitation":"(Christoff et al., 2016; Irving, 2016)","plainTextFormattedCitation":"(Christoff et al., 2016; Irving, 2016)","previouslyFormattedCitation":"(Christoff et al., 2016; Irving, 2016)"},"properties":{"noteIndex":0},"schema":"https://github.com/citation-style-language/schema/raw/master/csl-citation.json"}</w:instrText>
      </w:r>
      <w:r w:rsidR="00E328A6" w:rsidRPr="006F5CEE">
        <w:fldChar w:fldCharType="separate"/>
      </w:r>
      <w:r w:rsidR="000D5A0F" w:rsidRPr="006F5CEE">
        <w:rPr>
          <w:noProof/>
        </w:rPr>
        <w:t>(Christoff et al., 2016; Irving, 2016)</w:t>
      </w:r>
      <w:r w:rsidR="00E328A6" w:rsidRPr="006F5CEE">
        <w:fldChar w:fldCharType="end"/>
      </w:r>
      <w:r w:rsidR="00E328A6" w:rsidRPr="006F5CEE">
        <w:t>.</w:t>
      </w:r>
      <w:r w:rsidR="008B2AD9" w:rsidRPr="006F5CEE">
        <w:t xml:space="preserve"> Opponents of the dynamic view </w:t>
      </w:r>
      <w:r w:rsidR="002A6585" w:rsidRPr="006F5CEE">
        <w:t xml:space="preserve">object that rumination is a type of mind-wandering </w:t>
      </w:r>
      <w:r w:rsidR="00E328A6" w:rsidRPr="006F5CEE">
        <w:fldChar w:fldCharType="begin" w:fldLock="1"/>
      </w:r>
      <w:r w:rsidR="00965AE3" w:rsidRPr="006F5CEE">
        <w:instrText>ADDIN CSL_CITATION {"citationItems":[{"id":"ITEM-1","itemData":{"author":[{"dropping-particle":"","family":"Metzinger","given":"Thomas","non-dropping-particle":"","parse-names":false,"suffix":""}],"container-title":"The Oxford handbook of spontaneous thought","id":"ITEM-1","issued":{"date-parts":[["2017"]]},"title":"Why is mind wandering interesting for philosophers","type":"article-journal"},"uris":["http://www.mendeley.com/documents/?uuid=50ea1e6b-3945-4b1a-810c-c93b63fd2510"]},{"id":"ITEM-2","itemData":{"abstract":"As empirical research on mind-wandering accelerates, we draw attention to an emerging trend in how mind-wandering is conceptualized. Previously articulated definitions of mind-wandering differ from each other in important ways, yet they also maintain overlapping characteristics. This conceptual structure suggests that mind-wandering is best considered from a family-resemblances perspective, which entails treating it as a graded, heterogeneous construct and clearly measuring and describing the specific aspect(s) of mind-wandering that researchers are investigating. We believe that adopting this family-resemblances approach will increase conceptual and methodological connections among related phenomena in the mind-wandering family and encourage a more nuanced and precise understanding of the many varieties of mind-wandering.","author":[{"dropping-particle":"","family":"Seli","given":"Paul","non-dropping-particle":"","parse-names":false,"suffix":""},{"dropping-particle":"","family":"Kane","given":"Michael J.","non-dropping-particle":"","parse-names":false,"suffix":""},{"dropping-particle":"","family":"Smallwood","given":"Jonathan","non-dropping-particle":"","parse-names":false,"suffix":""},{"dropping-particle":"","family":"Schacter","given":"Daniel L.","non-dropping-particle":"","parse-names":false,"suffix":""},{"dropping-particle":"","family":"Maillet","given":"David","non-dropping-particle":"","parse-names":false,"suffix":""},{"dropping-particle":"","family":"Schooler","given":"Jonathan","non-dropping-particle":"","parse-names":false,"suffix":""},{"dropping-particle":"","family":"Smilek","given":"Daniel","non-dropping-particle":"","parse-names":false,"suffix":""}],"container-title":"Trends in Cognitive Sciences","id":"ITEM-2","issued":{"date-parts":[["2018"]]},"title":"Mind-wandering as a natural kind: A family-resemblances view","type":"article-journal"},"uris":["http://www.mendeley.com/documents/?uuid=9ec8918c-bdba-4dfc-a816-19c632ba258f"]}],"mendeley":{"formattedCitation":"(Metzinger, 2017; Seli, Kane, Smallwood, et al., 2018)","plainTextFormattedCitation":"(Metzinger, 2017; Seli, Kane, Smallwood, et al., 2018)","previouslyFormattedCitation":"(Metzinger, 2017; Seli, Kane, Smallwood, et al., 2018)"},"properties":{"noteIndex":0},"schema":"https://github.com/citation-style-language/schema/raw/master/csl-citation.json"}</w:instrText>
      </w:r>
      <w:r w:rsidR="00E328A6" w:rsidRPr="006F5CEE">
        <w:fldChar w:fldCharType="separate"/>
      </w:r>
      <w:r w:rsidR="00952D9B" w:rsidRPr="006F5CEE">
        <w:rPr>
          <w:noProof/>
        </w:rPr>
        <w:t>(Metzinger, 2017; Seli, Kane, Smallwood, et al., 2018)</w:t>
      </w:r>
      <w:r w:rsidR="00E328A6" w:rsidRPr="006F5CEE">
        <w:fldChar w:fldCharType="end"/>
      </w:r>
      <w:r w:rsidR="009B4827" w:rsidRPr="006F5CEE">
        <w:t xml:space="preserve">. </w:t>
      </w:r>
      <w:r w:rsidR="00E328A6" w:rsidRPr="006F5CEE">
        <w:t xml:space="preserve">We therefore tested </w:t>
      </w:r>
      <w:r w:rsidR="008B2AD9" w:rsidRPr="006F5CEE">
        <w:t xml:space="preserve">whether ordinary people </w:t>
      </w:r>
      <w:r w:rsidR="002A6585" w:rsidRPr="006F5CEE">
        <w:t xml:space="preserve">classify rumination as mind-wandering. </w:t>
      </w:r>
    </w:p>
    <w:p w14:paraId="425E6F00" w14:textId="77777777" w:rsidR="00A17801" w:rsidRPr="006F5CEE" w:rsidRDefault="00A17801" w:rsidP="00727CC6">
      <w:pPr>
        <w:tabs>
          <w:tab w:val="left" w:pos="7440"/>
        </w:tabs>
        <w:spacing w:line="480" w:lineRule="auto"/>
      </w:pPr>
    </w:p>
    <w:p w14:paraId="7EAD6640" w14:textId="77777777" w:rsidR="00D66E9C" w:rsidRPr="006F5CEE" w:rsidRDefault="00D66E9C" w:rsidP="00727CC6">
      <w:pPr>
        <w:tabs>
          <w:tab w:val="left" w:pos="7440"/>
        </w:tabs>
        <w:spacing w:line="480" w:lineRule="auto"/>
        <w:outlineLvl w:val="0"/>
        <w:rPr>
          <w:b/>
        </w:rPr>
      </w:pPr>
      <w:r w:rsidRPr="006F5CEE">
        <w:rPr>
          <w:b/>
        </w:rPr>
        <w:t xml:space="preserve">Methods </w:t>
      </w:r>
    </w:p>
    <w:p w14:paraId="6C8C80D3" w14:textId="1D10A14B" w:rsidR="00AB4D30" w:rsidRPr="006F5CEE" w:rsidRDefault="00D66E9C" w:rsidP="00727CC6">
      <w:pPr>
        <w:tabs>
          <w:tab w:val="left" w:pos="7440"/>
        </w:tabs>
        <w:spacing w:line="480" w:lineRule="auto"/>
      </w:pPr>
      <w:r w:rsidRPr="006F5CEE">
        <w:lastRenderedPageBreak/>
        <w:t xml:space="preserve">A new group of </w:t>
      </w:r>
      <w:r w:rsidR="00AB4D30" w:rsidRPr="006F5CEE">
        <w:t>145</w:t>
      </w:r>
      <w:r w:rsidRPr="006F5CEE">
        <w:t xml:space="preserve"> participants</w:t>
      </w:r>
      <w:r w:rsidR="00C2763B" w:rsidRPr="006F5CEE">
        <w:t xml:space="preserve"> </w:t>
      </w:r>
      <w:r w:rsidRPr="006F5CEE">
        <w:t xml:space="preserve">were recruited through Amazon’s </w:t>
      </w:r>
      <w:proofErr w:type="spellStart"/>
      <w:r w:rsidR="008D554D" w:rsidRPr="006F5CEE">
        <w:t>M</w:t>
      </w:r>
      <w:r w:rsidRPr="006F5CEE">
        <w:t>T</w:t>
      </w:r>
      <w:r w:rsidR="008D554D" w:rsidRPr="006F5CEE">
        <w:t>urk</w:t>
      </w:r>
      <w:proofErr w:type="spellEnd"/>
      <w:r w:rsidRPr="006F5CEE">
        <w:t xml:space="preserve"> (Gender: </w:t>
      </w:r>
      <w:r w:rsidR="008B2AD9" w:rsidRPr="006F5CEE">
        <w:t>102</w:t>
      </w:r>
      <w:r w:rsidRPr="006F5CEE">
        <w:t xml:space="preserve"> men, </w:t>
      </w:r>
      <w:r w:rsidR="008B2AD9" w:rsidRPr="006F5CEE">
        <w:t>41</w:t>
      </w:r>
      <w:r w:rsidRPr="006F5CEE">
        <w:t xml:space="preserve"> women, 2 </w:t>
      </w:r>
      <w:proofErr w:type="gramStart"/>
      <w:r w:rsidRPr="006F5CEE">
        <w:t>other</w:t>
      </w:r>
      <w:proofErr w:type="gramEnd"/>
      <w:r w:rsidRPr="006F5CEE">
        <w:t xml:space="preserve">; Median age: </w:t>
      </w:r>
      <w:r w:rsidR="008B2AD9" w:rsidRPr="006F5CEE">
        <w:t>29</w:t>
      </w:r>
      <w:r w:rsidRPr="006F5CEE">
        <w:t xml:space="preserve">; Median education: some college or bachelors). </w:t>
      </w:r>
      <w:r w:rsidR="00C2763B" w:rsidRPr="006F5CEE">
        <w:t xml:space="preserve">As in Study 1, we requested 15 participants per group. </w:t>
      </w:r>
      <w:r w:rsidR="00634B0D" w:rsidRPr="006F5CEE">
        <w:rPr>
          <w:color w:val="000000"/>
        </w:rPr>
        <w:t xml:space="preserve">46 </w:t>
      </w:r>
      <w:r w:rsidR="00AB4D30" w:rsidRPr="006F5CEE">
        <w:rPr>
          <w:color w:val="000000"/>
        </w:rPr>
        <w:t xml:space="preserve">participants were excluded from the analysis because they failed at least one of two attention checks. </w:t>
      </w:r>
    </w:p>
    <w:p w14:paraId="4A42BEAA" w14:textId="77777777" w:rsidR="00D66E9C" w:rsidRPr="006F5CEE" w:rsidRDefault="00D66E9C" w:rsidP="00727CC6">
      <w:pPr>
        <w:tabs>
          <w:tab w:val="left" w:pos="7440"/>
        </w:tabs>
        <w:spacing w:line="480" w:lineRule="auto"/>
      </w:pPr>
    </w:p>
    <w:p w14:paraId="0E917F28" w14:textId="063407C5" w:rsidR="00B44801" w:rsidRPr="006F5CEE" w:rsidRDefault="006A4F21" w:rsidP="00727CC6">
      <w:pPr>
        <w:tabs>
          <w:tab w:val="left" w:pos="7440"/>
        </w:tabs>
        <w:spacing w:line="480" w:lineRule="auto"/>
      </w:pPr>
      <w:r w:rsidRPr="006F5CEE">
        <w:t>Similar to Stud</w:t>
      </w:r>
      <w:r w:rsidR="008D554D" w:rsidRPr="006F5CEE">
        <w:t>ies</w:t>
      </w:r>
      <w:r w:rsidRPr="006F5CEE">
        <w:t xml:space="preserve"> 1 and 2</w:t>
      </w:r>
      <w:r w:rsidR="00482AE5" w:rsidRPr="006F5CEE">
        <w:t>, e</w:t>
      </w:r>
      <w:r w:rsidR="00D66E9C" w:rsidRPr="006F5CEE">
        <w:t xml:space="preserve">ach participant rated a vignette describing Susan’s </w:t>
      </w:r>
      <w:r w:rsidR="00482AE5" w:rsidRPr="006F5CEE">
        <w:t xml:space="preserve">thoughts. </w:t>
      </w:r>
      <w:r w:rsidR="008B2AD9" w:rsidRPr="006F5CEE">
        <w:t xml:space="preserve">As in </w:t>
      </w:r>
      <w:r w:rsidR="00D31A47" w:rsidRPr="006F5CEE">
        <w:t>Study 2</w:t>
      </w:r>
      <w:r w:rsidR="008B2AD9" w:rsidRPr="006F5CEE">
        <w:t xml:space="preserve">, </w:t>
      </w:r>
      <w:r w:rsidR="00B44801" w:rsidRPr="006F5CEE">
        <w:t xml:space="preserve">Susan was </w:t>
      </w:r>
      <w:r w:rsidR="00E31096" w:rsidRPr="006F5CEE">
        <w:t xml:space="preserve">not </w:t>
      </w:r>
      <w:r w:rsidR="00B44801" w:rsidRPr="006F5CEE">
        <w:t xml:space="preserve">performing </w:t>
      </w:r>
      <w:r w:rsidR="00E31096" w:rsidRPr="006F5CEE">
        <w:t xml:space="preserve">a </w:t>
      </w:r>
      <w:r w:rsidR="00B44801" w:rsidRPr="006F5CEE">
        <w:t>task</w:t>
      </w:r>
      <w:r w:rsidR="008D554D" w:rsidRPr="006F5CEE">
        <w:t xml:space="preserve"> and</w:t>
      </w:r>
      <w:r w:rsidR="00B44801" w:rsidRPr="006F5CEE">
        <w:t xml:space="preserve"> </w:t>
      </w:r>
      <w:r w:rsidR="008D554D" w:rsidRPr="006F5CEE">
        <w:t>began thinking</w:t>
      </w:r>
      <w:r w:rsidR="00B44801" w:rsidRPr="006F5CEE">
        <w:t xml:space="preserve"> unintentionally. Vignettes were in one of three conditions: </w:t>
      </w:r>
      <w:r w:rsidR="008D554D" w:rsidRPr="006F5CEE">
        <w:t>dynamically unguided (</w:t>
      </w:r>
      <w:r w:rsidR="006E56DE" w:rsidRPr="006F5CEE">
        <w:t xml:space="preserve">meandering) </w:t>
      </w:r>
      <w:r w:rsidR="00B44801" w:rsidRPr="006F5CEE">
        <w:t xml:space="preserve">vs </w:t>
      </w:r>
      <w:r w:rsidR="006E56DE" w:rsidRPr="006F5CEE">
        <w:t>dynamically guided (</w:t>
      </w:r>
      <w:r w:rsidR="00390C71" w:rsidRPr="006F5CEE">
        <w:t xml:space="preserve">deliberative </w:t>
      </w:r>
      <w:r w:rsidR="006E56DE" w:rsidRPr="006F5CEE">
        <w:t>thinking)</w:t>
      </w:r>
      <w:r w:rsidR="00B44801" w:rsidRPr="006F5CEE">
        <w:t xml:space="preserve"> vs ruminative. Ruminative vignettes were focused on the same thoughts as deliberately guided ones,</w:t>
      </w:r>
      <w:r w:rsidR="00BA03D9" w:rsidRPr="006F5CEE">
        <w:t xml:space="preserve"> </w:t>
      </w:r>
      <w:r w:rsidR="00B44801" w:rsidRPr="006F5CEE">
        <w:t>but varied with respect to their obsessiveness and affective tone</w:t>
      </w:r>
      <w:r w:rsidR="00182920" w:rsidRPr="006F5CEE">
        <w:t xml:space="preserve">, as </w:t>
      </w:r>
      <w:r w:rsidR="00A90836" w:rsidRPr="006F5CEE">
        <w:t>illustrated in Table 3 (right column</w:t>
      </w:r>
      <w:r w:rsidR="00081388" w:rsidRPr="006F5CEE">
        <w:t>, italics</w:t>
      </w:r>
      <w:r w:rsidR="00A90836" w:rsidRPr="006F5CEE">
        <w:t>).</w:t>
      </w:r>
      <w:r w:rsidR="00B44801" w:rsidRPr="006F5CEE">
        <w:t xml:space="preserve"> </w:t>
      </w:r>
    </w:p>
    <w:p w14:paraId="1ADE9FCB" w14:textId="77777777" w:rsidR="00D66E9C" w:rsidRPr="006F5CEE" w:rsidRDefault="00D66E9C" w:rsidP="00727CC6">
      <w:pPr>
        <w:tabs>
          <w:tab w:val="left" w:pos="7440"/>
        </w:tabs>
        <w:spacing w:line="480" w:lineRule="auto"/>
      </w:pPr>
    </w:p>
    <w:p w14:paraId="07B4414E" w14:textId="270B5FB7" w:rsidR="00ED7497" w:rsidRPr="006F5CEE" w:rsidRDefault="00ED7497" w:rsidP="00727CC6">
      <w:pPr>
        <w:tabs>
          <w:tab w:val="left" w:pos="7440"/>
        </w:tabs>
        <w:spacing w:line="480" w:lineRule="auto"/>
      </w:pPr>
      <w:r w:rsidRPr="006F5CEE">
        <w:t xml:space="preserve">The procedure from </w:t>
      </w:r>
      <w:r w:rsidR="00F661E0" w:rsidRPr="006F5CEE">
        <w:t xml:space="preserve">Study </w:t>
      </w:r>
      <w:r w:rsidRPr="006F5CEE">
        <w:t xml:space="preserve">1 and </w:t>
      </w:r>
      <w:r w:rsidR="008D554D" w:rsidRPr="006F5CEE">
        <w:t>2</w:t>
      </w:r>
      <w:r w:rsidRPr="006F5CEE">
        <w:t xml:space="preserve"> was used to manipulate dynamic guidance, yielding a 3X3 design on which </w:t>
      </w:r>
      <w:r w:rsidR="00D62ECF" w:rsidRPr="006F5CEE">
        <w:t xml:space="preserve">dynamically </w:t>
      </w:r>
      <w:r w:rsidRPr="006F5CEE">
        <w:t xml:space="preserve">guided, </w:t>
      </w:r>
      <w:r w:rsidR="00D62ECF" w:rsidRPr="006F5CEE">
        <w:t>dynamically unguided</w:t>
      </w:r>
      <w:r w:rsidRPr="006F5CEE">
        <w:t xml:space="preserve">, and ruminative vignettes were matched for topics. </w:t>
      </w:r>
    </w:p>
    <w:p w14:paraId="69A50044" w14:textId="15988C8F" w:rsidR="00D66E9C" w:rsidRPr="006F5CEE" w:rsidRDefault="00D66E9C" w:rsidP="00727CC6">
      <w:pPr>
        <w:tabs>
          <w:tab w:val="left" w:pos="7440"/>
        </w:tabs>
        <w:spacing w:line="480" w:lineRule="auto"/>
      </w:pPr>
    </w:p>
    <w:p w14:paraId="1ECCED17" w14:textId="24A62930" w:rsidR="00ED7497" w:rsidRPr="006F5CEE" w:rsidRDefault="00ED7497" w:rsidP="00727CC6">
      <w:pPr>
        <w:tabs>
          <w:tab w:val="left" w:pos="7440"/>
        </w:tabs>
        <w:spacing w:line="480" w:lineRule="auto"/>
        <w:rPr>
          <w:b/>
        </w:rPr>
      </w:pPr>
      <w:r w:rsidRPr="006F5CEE">
        <w:rPr>
          <w:b/>
        </w:rPr>
        <w:t>Results</w:t>
      </w:r>
    </w:p>
    <w:p w14:paraId="36B04DD1" w14:textId="77777777" w:rsidR="00ED7497" w:rsidRPr="006F5CEE" w:rsidRDefault="00ED7497" w:rsidP="00727CC6">
      <w:pPr>
        <w:tabs>
          <w:tab w:val="left" w:pos="7440"/>
        </w:tabs>
        <w:spacing w:line="480" w:lineRule="auto"/>
      </w:pPr>
    </w:p>
    <w:p w14:paraId="055C8F2B" w14:textId="640A8A07" w:rsidR="00ED7497" w:rsidRPr="006F5CEE" w:rsidRDefault="00ED7497" w:rsidP="00727CC6">
      <w:pPr>
        <w:tabs>
          <w:tab w:val="left" w:pos="7440"/>
        </w:tabs>
        <w:spacing w:line="480" w:lineRule="auto"/>
      </w:pPr>
      <w:r w:rsidRPr="006F5CEE">
        <w:t xml:space="preserve">Two-sample t-tests </w:t>
      </w:r>
      <w:r w:rsidR="00484ECA" w:rsidRPr="006F5CEE">
        <w:t>revealed that m</w:t>
      </w:r>
      <w:r w:rsidRPr="006F5CEE">
        <w:t xml:space="preserve">ind-wandering judgments were significantly </w:t>
      </w:r>
      <w:r w:rsidR="00DF567B" w:rsidRPr="006F5CEE">
        <w:t xml:space="preserve">higher for </w:t>
      </w:r>
      <w:r w:rsidR="00484ECA" w:rsidRPr="006F5CEE">
        <w:t xml:space="preserve">dynamically unguided </w:t>
      </w:r>
      <w:r w:rsidR="00DF567B" w:rsidRPr="006F5CEE">
        <w:t xml:space="preserve">vignettes than </w:t>
      </w:r>
      <w:r w:rsidR="00F040C6" w:rsidRPr="006F5CEE">
        <w:t xml:space="preserve">either </w:t>
      </w:r>
      <w:r w:rsidR="00484ECA" w:rsidRPr="006F5CEE">
        <w:t xml:space="preserve">dynamically </w:t>
      </w:r>
      <w:r w:rsidR="00DF567B" w:rsidRPr="006F5CEE">
        <w:t xml:space="preserve">guided vignettes </w:t>
      </w:r>
      <w:proofErr w:type="gramStart"/>
      <w:r w:rsidR="00DF567B" w:rsidRPr="006F5CEE">
        <w:t>t(</w:t>
      </w:r>
      <w:proofErr w:type="gramEnd"/>
      <w:r w:rsidR="00DF567B" w:rsidRPr="006F5CEE">
        <w:t>63)=3.64, p</w:t>
      </w:r>
      <w:r w:rsidR="00E557A2" w:rsidRPr="006F5CEE">
        <w:t>=</w:t>
      </w:r>
      <w:r w:rsidR="00DF567B" w:rsidRPr="006F5CEE">
        <w:t xml:space="preserve">0.0005 or ruminative vignettes t(60)=3.103, p=0.0029. Both effects were large, with a Cohen’s d of </w:t>
      </w:r>
      <w:r w:rsidR="0064058B" w:rsidRPr="006F5CEE">
        <w:t xml:space="preserve">0.91 and 0.79, respectively. </w:t>
      </w:r>
      <w:r w:rsidR="008B46FD" w:rsidRPr="006F5CEE">
        <w:t>In contrast, mind-wandering judgments did not differ</w:t>
      </w:r>
      <w:r w:rsidR="0064058B" w:rsidRPr="006F5CEE">
        <w:t xml:space="preserve"> between </w:t>
      </w:r>
      <w:r w:rsidR="00B83771" w:rsidRPr="006F5CEE">
        <w:t xml:space="preserve">dynamically guided vignettes and </w:t>
      </w:r>
      <w:r w:rsidR="0064058B" w:rsidRPr="006F5CEE">
        <w:t xml:space="preserve">ruminative </w:t>
      </w:r>
      <w:r w:rsidR="00B83771" w:rsidRPr="006F5CEE">
        <w:t>vignettes</w:t>
      </w:r>
      <w:r w:rsidR="008B46FD" w:rsidRPr="006F5CEE">
        <w:t xml:space="preserve"> </w:t>
      </w:r>
      <w:r w:rsidR="004F1945" w:rsidRPr="006F5CEE">
        <w:t>(p=0.85;</w:t>
      </w:r>
      <w:r w:rsidR="0064058B" w:rsidRPr="006F5CEE">
        <w:t xml:space="preserve"> Figure</w:t>
      </w:r>
      <w:r w:rsidR="004F1945" w:rsidRPr="006F5CEE">
        <w:t xml:space="preserve"> 4)</w:t>
      </w:r>
      <w:r w:rsidR="0064058B" w:rsidRPr="006F5CEE">
        <w:t xml:space="preserve">. </w:t>
      </w:r>
    </w:p>
    <w:p w14:paraId="1A478F65" w14:textId="77777777" w:rsidR="00ED7497" w:rsidRPr="006F5CEE" w:rsidRDefault="00ED7497" w:rsidP="00727CC6">
      <w:pPr>
        <w:tabs>
          <w:tab w:val="left" w:pos="7440"/>
        </w:tabs>
        <w:spacing w:line="480" w:lineRule="auto"/>
      </w:pPr>
    </w:p>
    <w:p w14:paraId="16CECD5D" w14:textId="49D85C12" w:rsidR="004F1945" w:rsidRPr="006F5CEE" w:rsidRDefault="004F1945" w:rsidP="00727CC6">
      <w:pPr>
        <w:keepNext/>
        <w:tabs>
          <w:tab w:val="left" w:pos="7440"/>
        </w:tabs>
        <w:jc w:val="center"/>
      </w:pPr>
      <w:r w:rsidRPr="006F5CEE">
        <w:rPr>
          <w:noProof/>
        </w:rPr>
        <w:softHyphen/>
      </w:r>
      <w:r w:rsidRPr="006F5CEE">
        <w:rPr>
          <w:noProof/>
        </w:rPr>
        <w:softHyphen/>
      </w:r>
      <w:r w:rsidR="00727CC6" w:rsidRPr="006F5CEE">
        <w:rPr>
          <w:noProof/>
        </w:rPr>
        <w:drawing>
          <wp:inline distT="0" distB="0" distL="0" distR="0" wp14:anchorId="0C50F649" wp14:editId="1904F689">
            <wp:extent cx="3245132" cy="2118349"/>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svg_3.png"/>
                    <pic:cNvPicPr/>
                  </pic:nvPicPr>
                  <pic:blipFill>
                    <a:blip r:embed="rId11"/>
                    <a:stretch>
                      <a:fillRect/>
                    </a:stretch>
                  </pic:blipFill>
                  <pic:spPr>
                    <a:xfrm>
                      <a:off x="0" y="0"/>
                      <a:ext cx="3258592" cy="2127136"/>
                    </a:xfrm>
                    <a:prstGeom prst="rect">
                      <a:avLst/>
                    </a:prstGeom>
                  </pic:spPr>
                </pic:pic>
              </a:graphicData>
            </a:graphic>
          </wp:inline>
        </w:drawing>
      </w:r>
      <w:r w:rsidR="00CF28CE" w:rsidRPr="006F5CEE">
        <w:t xml:space="preserve"> </w:t>
      </w:r>
    </w:p>
    <w:p w14:paraId="525FEB1E" w14:textId="19CCDA39" w:rsidR="00D66E9C" w:rsidRPr="006F5CEE" w:rsidRDefault="004F1945" w:rsidP="00727CC6">
      <w:pPr>
        <w:pStyle w:val="Caption"/>
        <w:jc w:val="center"/>
        <w:rPr>
          <w:sz w:val="24"/>
          <w:szCs w:val="24"/>
        </w:rPr>
      </w:pPr>
      <w:r w:rsidRPr="006F5CEE">
        <w:rPr>
          <w:sz w:val="24"/>
          <w:szCs w:val="24"/>
        </w:rPr>
        <w:t xml:space="preserve">Figure </w:t>
      </w:r>
      <w:r w:rsidRPr="006F5CEE">
        <w:rPr>
          <w:sz w:val="24"/>
          <w:szCs w:val="24"/>
        </w:rPr>
        <w:fldChar w:fldCharType="begin"/>
      </w:r>
      <w:r w:rsidRPr="006F5CEE">
        <w:rPr>
          <w:sz w:val="24"/>
          <w:szCs w:val="24"/>
        </w:rPr>
        <w:instrText xml:space="preserve"> SEQ Figure \* ARABIC </w:instrText>
      </w:r>
      <w:r w:rsidRPr="006F5CEE">
        <w:rPr>
          <w:sz w:val="24"/>
          <w:szCs w:val="24"/>
        </w:rPr>
        <w:fldChar w:fldCharType="separate"/>
      </w:r>
      <w:r w:rsidR="00A502F6" w:rsidRPr="006F5CEE">
        <w:rPr>
          <w:noProof/>
          <w:sz w:val="24"/>
          <w:szCs w:val="24"/>
        </w:rPr>
        <w:t>4</w:t>
      </w:r>
      <w:r w:rsidRPr="006F5CEE">
        <w:rPr>
          <w:sz w:val="24"/>
          <w:szCs w:val="24"/>
        </w:rPr>
        <w:fldChar w:fldCharType="end"/>
      </w:r>
      <w:r w:rsidRPr="006F5CEE">
        <w:rPr>
          <w:sz w:val="24"/>
          <w:szCs w:val="24"/>
        </w:rPr>
        <w:t xml:space="preserve">: Mind-wandering ratings for </w:t>
      </w:r>
      <w:r w:rsidR="00563CB2" w:rsidRPr="006F5CEE">
        <w:rPr>
          <w:sz w:val="24"/>
          <w:szCs w:val="24"/>
        </w:rPr>
        <w:t xml:space="preserve">unguided, </w:t>
      </w:r>
      <w:r w:rsidRPr="006F5CEE">
        <w:rPr>
          <w:sz w:val="24"/>
          <w:szCs w:val="24"/>
        </w:rPr>
        <w:t xml:space="preserve">deliberately guided, and ruminative thought. </w:t>
      </w:r>
      <w:r w:rsidR="005B4B1E" w:rsidRPr="006F5CEE">
        <w:rPr>
          <w:sz w:val="24"/>
          <w:szCs w:val="24"/>
        </w:rPr>
        <w:t xml:space="preserve">Unguided </w:t>
      </w:r>
      <w:r w:rsidRPr="006F5CEE">
        <w:rPr>
          <w:sz w:val="24"/>
          <w:szCs w:val="24"/>
        </w:rPr>
        <w:t>thought</w:t>
      </w:r>
      <w:r w:rsidR="005B4B1E" w:rsidRPr="006F5CEE">
        <w:rPr>
          <w:sz w:val="24"/>
          <w:szCs w:val="24"/>
        </w:rPr>
        <w:t xml:space="preserve"> (red bar)</w:t>
      </w:r>
      <w:r w:rsidRPr="006F5CEE">
        <w:rPr>
          <w:sz w:val="24"/>
          <w:szCs w:val="24"/>
        </w:rPr>
        <w:t xml:space="preserve"> received significantly higher ratings than either </w:t>
      </w:r>
      <w:r w:rsidR="00AB058A" w:rsidRPr="006F5CEE">
        <w:rPr>
          <w:sz w:val="24"/>
          <w:szCs w:val="24"/>
        </w:rPr>
        <w:t xml:space="preserve">deliberatively </w:t>
      </w:r>
      <w:r w:rsidRPr="006F5CEE">
        <w:rPr>
          <w:sz w:val="24"/>
          <w:szCs w:val="24"/>
        </w:rPr>
        <w:t>guided or ruminative thought, which were not significantly different from each other.</w:t>
      </w:r>
      <w:r w:rsidR="00D8791C" w:rsidRPr="006F5CEE">
        <w:rPr>
          <w:sz w:val="24"/>
          <w:szCs w:val="24"/>
        </w:rPr>
        <w:t xml:space="preserve"> Error bars represent standard errors.</w:t>
      </w:r>
    </w:p>
    <w:p w14:paraId="74CF6E88" w14:textId="77777777" w:rsidR="00FC51FD" w:rsidRPr="006F5CEE" w:rsidRDefault="00FC51FD" w:rsidP="00727CC6">
      <w:pPr>
        <w:pStyle w:val="NormalWeb"/>
        <w:spacing w:before="0" w:beforeAutospacing="0" w:after="0" w:afterAutospacing="0" w:line="480" w:lineRule="auto"/>
        <w:rPr>
          <w:rFonts w:eastAsiaTheme="minorEastAsia"/>
        </w:rPr>
      </w:pPr>
    </w:p>
    <w:p w14:paraId="0374F9FB" w14:textId="48A6C1BE" w:rsidR="00AB4D30" w:rsidRPr="006F5CEE" w:rsidRDefault="00AB4D30" w:rsidP="00727CC6">
      <w:pPr>
        <w:pStyle w:val="NormalWeb"/>
        <w:spacing w:before="0" w:beforeAutospacing="0" w:after="0" w:afterAutospacing="0" w:line="480" w:lineRule="auto"/>
        <w:jc w:val="center"/>
      </w:pPr>
      <w:r w:rsidRPr="006F5CEE">
        <w:rPr>
          <w:b/>
          <w:bCs/>
          <w:color w:val="000000"/>
        </w:rPr>
        <w:t>Study 4: On-Task Thought</w:t>
      </w:r>
    </w:p>
    <w:p w14:paraId="39A6BD7E" w14:textId="77777777" w:rsidR="00AB4D30" w:rsidRPr="006F5CEE" w:rsidRDefault="00AB4D30" w:rsidP="00727CC6">
      <w:pPr>
        <w:pStyle w:val="NormalWeb"/>
        <w:spacing w:before="0" w:beforeAutospacing="0" w:after="0" w:afterAutospacing="0" w:line="480" w:lineRule="auto"/>
      </w:pPr>
      <w:r w:rsidRPr="006F5CEE">
        <w:rPr>
          <w:b/>
          <w:bCs/>
          <w:color w:val="000000"/>
        </w:rPr>
        <w:t xml:space="preserve"> </w:t>
      </w:r>
    </w:p>
    <w:p w14:paraId="4CC0642A" w14:textId="7ED61468" w:rsidR="00AB4D30" w:rsidRPr="006F5CEE" w:rsidRDefault="00AB4D30" w:rsidP="00727CC6">
      <w:pPr>
        <w:pStyle w:val="NormalWeb"/>
        <w:spacing w:before="0" w:beforeAutospacing="0" w:after="0" w:afterAutospacing="0" w:line="480" w:lineRule="auto"/>
        <w:rPr>
          <w:color w:val="000000"/>
        </w:rPr>
      </w:pPr>
      <w:r w:rsidRPr="006F5CEE">
        <w:rPr>
          <w:color w:val="000000"/>
        </w:rPr>
        <w:t xml:space="preserve">Study 1 manipulated task-relatedness by contrasting cases where Susan was </w:t>
      </w:r>
      <w:r w:rsidRPr="006F5CEE">
        <w:rPr>
          <w:i/>
          <w:color w:val="000000"/>
        </w:rPr>
        <w:t>off-task</w:t>
      </w:r>
      <w:r w:rsidRPr="006F5CEE">
        <w:t xml:space="preserve"> </w:t>
      </w:r>
      <w:r w:rsidR="0012090B" w:rsidRPr="006F5CEE">
        <w:t xml:space="preserve">and </w:t>
      </w:r>
      <w:r w:rsidRPr="006F5CEE">
        <w:rPr>
          <w:color w:val="000000"/>
        </w:rPr>
        <w:t xml:space="preserve">had </w:t>
      </w:r>
      <w:r w:rsidRPr="006F5CEE">
        <w:rPr>
          <w:i/>
          <w:color w:val="000000"/>
        </w:rPr>
        <w:t>no-task</w:t>
      </w:r>
      <w:r w:rsidRPr="006F5CEE">
        <w:rPr>
          <w:color w:val="000000"/>
        </w:rPr>
        <w:t xml:space="preserve">. </w:t>
      </w:r>
      <w:r w:rsidR="002A6585" w:rsidRPr="006F5CEE">
        <w:rPr>
          <w:color w:val="000000"/>
        </w:rPr>
        <w:t xml:space="preserve">We used this manipulation because the standard view arguably entails that mind-wandering cannot occur without a task. If mind-wandering is </w:t>
      </w:r>
      <w:r w:rsidR="002A6585" w:rsidRPr="006F5CEE">
        <w:rPr>
          <w:i/>
          <w:color w:val="000000"/>
        </w:rPr>
        <w:t>task-unrelated</w:t>
      </w:r>
      <w:r w:rsidR="002A6585" w:rsidRPr="006F5CEE">
        <w:rPr>
          <w:color w:val="000000"/>
        </w:rPr>
        <w:t xml:space="preserve"> thought, the wanderer must have some task to </w:t>
      </w:r>
      <w:r w:rsidR="002A6585" w:rsidRPr="006F5CEE">
        <w:rPr>
          <w:i/>
          <w:color w:val="000000"/>
        </w:rPr>
        <w:t>wander away from</w:t>
      </w:r>
      <w:r w:rsidR="002A6585" w:rsidRPr="006F5CEE">
        <w:rPr>
          <w:color w:val="000000"/>
        </w:rPr>
        <w:t xml:space="preserve"> </w:t>
      </w:r>
      <w:r w:rsidRPr="006F5CEE">
        <w:rPr>
          <w:color w:val="000000"/>
        </w:rPr>
        <w:fldChar w:fldCharType="begin" w:fldLock="1"/>
      </w:r>
      <w:r w:rsidR="00965AE3" w:rsidRPr="006F5CEE">
        <w:rPr>
          <w:color w:val="000000"/>
        </w:rPr>
        <w:instrText>ADDIN CSL_CITATION {"citationItems":[{"id":"ITEM-1","itemData":{"abstract":"© 2015, Springer Science+Business Media Dordrecht. Although mind-wandering occupies up to half of our waking thoughts, it is seldom discussed in philosophy. My paper brings these neglected thoughts into focus. I propose that mind-wandering is unguided attention. Guidance in my sense concerns how attention is monitored and regulated as it unfolds over time. Roughly speaking, someone’s attention is guided if she would feel pulled back, were she distracted from her current focus. Because our wandering thoughts drift unchecked from topic to topic, they are unguided. One motivation for my theory is what I call the “Puzzle of the Purposeful Wanderer”. On the one hand, mind-wandering seems essentially purposeless; almost by definition, it contrasts with goal-directed cognition. On the other hand, empirical evidence suggests that our minds frequently wander to our goals. My solution to the puzzle is this: mind-wandering is purposeless in one way—it is unguided—but purposeful in another—it is frequently caused, and thus motivated, by our goals. Another motivation for my theory is to distinguish mind-wandering from two antithetical forms of cognition: absorption (e.g. engrossment in an intellectual idea) and rumination (e.g. fixation on one’s distress). Surprisingly, previous theories cannot capture these distinctions. I can: on my view, absorption and rumination are guided, whereas mind-wandering is not. My paper has four parts. Section 1 spells out the puzzle. Sections 2 and 3 explicate two extant views of mind-wandering—the first held by most cognitive scientists, the second by Thomas Metzinger. Section 4 uses the limitations of these theories to motivate my own: mind-wandering is unguided attention.","author":[{"dropping-particle":"","family":"Irving","given":"Zachary C.","non-dropping-particle":"","parse-names":false,"suffix":""}],"container-title":"Philosophical Studies","id":"ITEM-1","issue":"2","issued":{"date-parts":[["2016"]]},"page":"547–571","title":"Mind-wandering is unguided attention: accounting for the “purposeful” wanderer","type":"article-journal","volume":"173"},"prefix":"see similar arguments in ","suffix":" ","uris":["http://www.mendeley.com/documents/?uuid=dc4866dc-5b72-46e7-b116-a18ae25b8ad1"]},{"id":"ITEM-2","itemData":{"abstract":"As empirical research on mind-wandering accelerates, we draw attention to an emerging trend in how mind-wandering is conceptualized. Previously articulated definitions of mind-wandering differ from each other in important ways, yet they also maintain overlapping characteristics. This conceptual structure suggests that mind-wandering is best considered from a family-resemblances perspective, which entails treating it as a graded, heterogeneous construct and clearly measuring and describing the specific aspect(s) of mind-wandering that researchers are investigating. We believe that adopting this family-resemblances approach will increase conceptual and methodological connections among related phenomena in the mind-wandering family and encourage a more nuanced and precise understanding of the many varieties of mind-wandering.","author":[{"dropping-particle":"","family":"Seli","given":"Paul","non-dropping-particle":"","parse-names":false,"suffix":""},{"dropping-particle":"","family":"Kane","given":"Michael J.","non-dropping-particle":"","parse-names":false,"suffix":""},{"dropping-particle":"","family":"Smallwood","given":"Jonathan","non-dropping-particle":"","parse-names":false,"suffix":""},{"dropping-particle":"","family":"Schacter","given":"Daniel L.","non-dropping-particle":"","parse-names":false,"suffix":""},{"dropping-particle":"","family":"Maillet","given":"David","non-dropping-particle":"","parse-names":false,"suffix":""},{"dropping-particle":"","family":"Schooler","given":"Jonathan","non-dropping-particle":"","parse-names":false,"suffix":""},{"dropping-particle":"","family":"Smilek","given":"Daniel","non-dropping-particle":"","parse-names":false,"suffix":""}],"container-title":"Trends in Cognitive Sciences","id":"ITEM-2","issued":{"date-parts":[["2018"]]},"title":"Mind-wandering as a natural kind: A family-resemblances view","type":"article-journal"},"uris":["http://www.mendeley.com/documents/?uuid=9ec8918c-bdba-4dfc-a816-19c632ba258f"]}],"mendeley":{"formattedCitation":"(see similar arguments in Irving, 2016 ; Seli, Kane, Smallwood, et al., 2018)","plainTextFormattedCitation":"(see similar arguments in Irving, 2016 ; Seli, Kane, Smallwood, et al., 2018)","previouslyFormattedCitation":"(see similar arguments in Irving, 2016 ; Seli, Kane, Smallwood, et al., 2018)"},"properties":{"noteIndex":0},"schema":"https://github.com/citation-style-language/schema/raw/master/csl-citation.json"}</w:instrText>
      </w:r>
      <w:r w:rsidRPr="006F5CEE">
        <w:rPr>
          <w:color w:val="000000"/>
        </w:rPr>
        <w:fldChar w:fldCharType="separate"/>
      </w:r>
      <w:r w:rsidR="00952D9B" w:rsidRPr="006F5CEE">
        <w:rPr>
          <w:noProof/>
          <w:color w:val="000000"/>
        </w:rPr>
        <w:t>(see similar arguments in Irving, 2016 ; Seli, Kane, Smallwood, et al., 2018)</w:t>
      </w:r>
      <w:r w:rsidRPr="006F5CEE">
        <w:rPr>
          <w:color w:val="000000"/>
        </w:rPr>
        <w:fldChar w:fldCharType="end"/>
      </w:r>
      <w:r w:rsidRPr="006F5CEE">
        <w:rPr>
          <w:color w:val="000000"/>
        </w:rPr>
        <w:t>. This assumption undergirds influential mind-wandering</w:t>
      </w:r>
      <w:r w:rsidR="002A6585" w:rsidRPr="006F5CEE">
        <w:rPr>
          <w:color w:val="000000"/>
        </w:rPr>
        <w:t xml:space="preserve"> experiments</w:t>
      </w:r>
      <w:r w:rsidRPr="006F5CEE">
        <w:rPr>
          <w:color w:val="000000"/>
        </w:rPr>
        <w:t xml:space="preserve">. For example, Baird and colleagues </w:t>
      </w:r>
      <w:r w:rsidRPr="006F5CEE">
        <w:rPr>
          <w:color w:val="000000"/>
        </w:rPr>
        <w:fldChar w:fldCharType="begin" w:fldLock="1"/>
      </w:r>
      <w:r w:rsidR="008F40BF" w:rsidRPr="006F5CEE">
        <w:rPr>
          <w:color w:val="000000"/>
        </w:rPr>
        <w:instrText>ADDIN CSL_CITATION {"citationItems":[{"id":"ITEM-1","itemData":{"author":[{"dropping-particle":"","family":"Baird","given":"Benjamin","non-dropping-particle":"","parse-names":false,"suffix":""},{"dropping-particle":"","family":"Smallwood","given":"Jonathan","non-dropping-particle":"","parse-names":false,"suffix":""},{"dropping-particle":"","family":"Mrazek","given":"Michael D","non-dropping-particle":"","parse-names":false,"suffix":""},{"dropping-particle":"","family":"Kam","given":"Julia W Y","non-dropping-particle":"","parse-names":false,"suffix":""},{"dropping-particle":"","family":"Franklin","given":"Michael S","non-dropping-particle":"","parse-names":false,"suffix":""},{"dropping-particle":"","family":"Schooler","given":"Jonathan W","non-dropping-particle":"","parse-names":false,"suffix":""}],"container-title":"Psychological Science","id":"ITEM-1","issue":"10","issued":{"date-parts":[["2012"]]},"page":"1117-1122","publisher":"SAGE Publications","title":"Inspired by Distraction: Mind Wandering Facilitates Creative Incubation","type":"article-journal","volume":"23"},"suppress-author":1,"uris":["http://www.mendeley.com/documents/?uuid=ab5a820b-eaa1-4790-a6eb-3a9cbf0b5fb1"]}],"mendeley":{"formattedCitation":"(2012)","plainTextFormattedCitation":"(2012)","previouslyFormattedCitation":"(2012)"},"properties":{"noteIndex":0},"schema":"https://github.com/citation-style-language/schema/raw/master/csl-citation.json"}</w:instrText>
      </w:r>
      <w:r w:rsidRPr="006F5CEE">
        <w:rPr>
          <w:color w:val="000000"/>
        </w:rPr>
        <w:fldChar w:fldCharType="separate"/>
      </w:r>
      <w:r w:rsidR="000D5A0F" w:rsidRPr="006F5CEE">
        <w:rPr>
          <w:noProof/>
          <w:color w:val="000000"/>
        </w:rPr>
        <w:t>(2012)</w:t>
      </w:r>
      <w:r w:rsidRPr="006F5CEE">
        <w:rPr>
          <w:color w:val="000000"/>
        </w:rPr>
        <w:fldChar w:fldCharType="end"/>
      </w:r>
      <w:r w:rsidRPr="006F5CEE">
        <w:rPr>
          <w:color w:val="000000"/>
        </w:rPr>
        <w:t xml:space="preserve"> </w:t>
      </w:r>
      <w:r w:rsidR="002A6585" w:rsidRPr="006F5CEE">
        <w:rPr>
          <w:color w:val="000000"/>
        </w:rPr>
        <w:t>infer</w:t>
      </w:r>
      <w:r w:rsidRPr="006F5CEE">
        <w:rPr>
          <w:color w:val="000000"/>
        </w:rPr>
        <w:t xml:space="preserve"> that mind-wandering aids creativity because easy tasks (which </w:t>
      </w:r>
      <w:r w:rsidR="002A6585" w:rsidRPr="006F5CEE">
        <w:rPr>
          <w:color w:val="000000"/>
        </w:rPr>
        <w:t>induce</w:t>
      </w:r>
      <w:r w:rsidRPr="006F5CEE">
        <w:rPr>
          <w:color w:val="000000"/>
        </w:rPr>
        <w:t xml:space="preserve"> task-unrelated thought</w:t>
      </w:r>
      <w:r w:rsidR="007E2098" w:rsidRPr="006F5CEE">
        <w:rPr>
          <w:color w:val="000000"/>
        </w:rPr>
        <w:t>s</w:t>
      </w:r>
      <w:r w:rsidRPr="006F5CEE">
        <w:rPr>
          <w:color w:val="000000"/>
        </w:rPr>
        <w:t xml:space="preserve">) </w:t>
      </w:r>
      <w:r w:rsidR="002A6585" w:rsidRPr="006F5CEE">
        <w:rPr>
          <w:color w:val="000000"/>
        </w:rPr>
        <w:t>facilitate</w:t>
      </w:r>
      <w:r w:rsidRPr="006F5CEE">
        <w:rPr>
          <w:color w:val="000000"/>
        </w:rPr>
        <w:t xml:space="preserve"> creativity </w:t>
      </w:r>
      <w:r w:rsidR="002A6585" w:rsidRPr="006F5CEE">
        <w:rPr>
          <w:color w:val="000000"/>
        </w:rPr>
        <w:t xml:space="preserve">more </w:t>
      </w:r>
      <w:r w:rsidRPr="006F5CEE">
        <w:rPr>
          <w:color w:val="000000"/>
        </w:rPr>
        <w:t xml:space="preserve">than rest </w:t>
      </w:r>
      <w:r w:rsidR="007E2098" w:rsidRPr="006F5CEE">
        <w:rPr>
          <w:color w:val="000000"/>
        </w:rPr>
        <w:t xml:space="preserve">(i.e. </w:t>
      </w:r>
      <w:r w:rsidRPr="006F5CEE">
        <w:rPr>
          <w:color w:val="000000"/>
        </w:rPr>
        <w:t>no task</w:t>
      </w:r>
      <w:r w:rsidR="007E2098" w:rsidRPr="006F5CEE">
        <w:rPr>
          <w:color w:val="000000"/>
        </w:rPr>
        <w:t>)</w:t>
      </w:r>
      <w:r w:rsidRPr="006F5CEE">
        <w:rPr>
          <w:color w:val="000000"/>
        </w:rPr>
        <w:t xml:space="preserve">. </w:t>
      </w:r>
      <w:r w:rsidR="00DB7DA9" w:rsidRPr="006F5CEE">
        <w:rPr>
          <w:color w:val="000000"/>
        </w:rPr>
        <w:t xml:space="preserve">Baird’s inference is valid only if off-task mind-wandering </w:t>
      </w:r>
      <w:r w:rsidRPr="006F5CEE">
        <w:rPr>
          <w:color w:val="000000"/>
        </w:rPr>
        <w:t xml:space="preserve">is distinct from </w:t>
      </w:r>
      <w:r w:rsidR="007E2098" w:rsidRPr="006F5CEE">
        <w:rPr>
          <w:color w:val="000000"/>
        </w:rPr>
        <w:t>no-task rest</w:t>
      </w:r>
      <w:r w:rsidRPr="006F5CEE">
        <w:rPr>
          <w:color w:val="000000"/>
        </w:rPr>
        <w:t xml:space="preserve">. </w:t>
      </w:r>
      <w:r w:rsidR="00DB7DA9" w:rsidRPr="006F5CEE">
        <w:rPr>
          <w:color w:val="000000"/>
        </w:rPr>
        <w:t>Similarly, studies of everyday mind-wandering ask participants</w:t>
      </w:r>
      <w:r w:rsidR="009E6653" w:rsidRPr="006F5CEE">
        <w:rPr>
          <w:color w:val="000000"/>
        </w:rPr>
        <w:t xml:space="preserve"> </w:t>
      </w:r>
      <w:r w:rsidRPr="006F5CEE">
        <w:rPr>
          <w:color w:val="000000"/>
        </w:rPr>
        <w:t xml:space="preserve">“are you thinking about something </w:t>
      </w:r>
      <w:r w:rsidRPr="006F5CEE">
        <w:rPr>
          <w:i/>
          <w:iCs/>
          <w:color w:val="000000"/>
        </w:rPr>
        <w:t>other than what you were doing</w:t>
      </w:r>
      <w:r w:rsidRPr="006F5CEE">
        <w:rPr>
          <w:color w:val="000000"/>
        </w:rPr>
        <w:t xml:space="preserve">” </w:t>
      </w:r>
      <w:r w:rsidRPr="006F5CEE">
        <w:rPr>
          <w:color w:val="000000"/>
        </w:rPr>
        <w:fldChar w:fldCharType="begin" w:fldLock="1"/>
      </w:r>
      <w:r w:rsidR="008F40BF" w:rsidRPr="006F5CEE">
        <w:rPr>
          <w:color w:val="000000"/>
        </w:rPr>
        <w:instrText>ADDIN CSL_CITATION {"citationItems":[{"id":"ITEM-1","itemData":{"author":[{"dropping-particle":"","family":"Killingsworth","given":"M. A.","non-dropping-particle":"","parse-names":false,"suffix":""},{"dropping-particle":"","family":"Gilbert","given":"D. T.","non-dropping-particle":"","parse-names":false,"suffix":""}],"container-title":"Science","id":"ITEM-1","issue":"6006","issued":{"date-parts":[["2010"]]},"page":"932–932","title":"A wandering mind is an unhappy mind","type":"article-journal","volume":"330"},"uris":["http://www.mendeley.com/documents/?uuid=4b794d6e-649f-457c-8976-8f2f36350c2f"]}],"mendeley":{"formattedCitation":"(Killingsworth &amp; Gilbert, 2010)","plainTextFormattedCitation":"(Killingsworth &amp; Gilbert, 2010)","previouslyFormattedCitation":"(Killingsworth &amp; Gilbert, 2010)"},"properties":{"noteIndex":0},"schema":"https://github.com/citation-style-language/schema/raw/master/csl-citation.json"}</w:instrText>
      </w:r>
      <w:r w:rsidRPr="006F5CEE">
        <w:rPr>
          <w:color w:val="000000"/>
        </w:rPr>
        <w:fldChar w:fldCharType="separate"/>
      </w:r>
      <w:r w:rsidR="000D5A0F" w:rsidRPr="006F5CEE">
        <w:rPr>
          <w:noProof/>
          <w:color w:val="000000"/>
        </w:rPr>
        <w:t>(Killingsworth &amp; Gilbert, 2010)</w:t>
      </w:r>
      <w:r w:rsidRPr="006F5CEE">
        <w:rPr>
          <w:color w:val="000000"/>
        </w:rPr>
        <w:fldChar w:fldCharType="end"/>
      </w:r>
      <w:r w:rsidR="009E6653" w:rsidRPr="006F5CEE">
        <w:rPr>
          <w:color w:val="000000"/>
        </w:rPr>
        <w:t xml:space="preserve"> or “my mind had wandered to something </w:t>
      </w:r>
      <w:r w:rsidR="009E6653" w:rsidRPr="006F5CEE">
        <w:rPr>
          <w:i/>
          <w:iCs/>
          <w:color w:val="000000"/>
        </w:rPr>
        <w:t>other than what I was</w:t>
      </w:r>
      <w:r w:rsidR="009E6653" w:rsidRPr="006F5CEE">
        <w:rPr>
          <w:color w:val="000000"/>
        </w:rPr>
        <w:t xml:space="preserve"> </w:t>
      </w:r>
      <w:r w:rsidR="009E6653" w:rsidRPr="006F5CEE">
        <w:rPr>
          <w:i/>
          <w:iCs/>
          <w:color w:val="000000"/>
        </w:rPr>
        <w:t>doing</w:t>
      </w:r>
      <w:r w:rsidR="009E6653" w:rsidRPr="006F5CEE">
        <w:rPr>
          <w:color w:val="000000"/>
        </w:rPr>
        <w:t xml:space="preserve">” </w:t>
      </w:r>
      <w:r w:rsidR="009E6653" w:rsidRPr="006F5CEE">
        <w:rPr>
          <w:color w:val="000000"/>
        </w:rPr>
        <w:fldChar w:fldCharType="begin" w:fldLock="1"/>
      </w:r>
      <w:r w:rsidR="008F40BF" w:rsidRPr="006F5CEE">
        <w:rPr>
          <w:color w:val="000000"/>
        </w:rPr>
        <w:instrText>ADDIN CSL_CITATION {"citationItems":[{"id":"ITEM-1","itemData":{"author":[{"dropping-particle":"","family":"Kane","given":"Michael J","non-dropping-particle":"","parse-names":false,"suffix":""},{"dropping-particle":"","family":"Brown","given":"Leslie H","non-dropping-particle":"","parse-names":false,"suffix":""},{"dropping-particle":"","family":"McVay","given":"Jennifer C","non-dropping-particle":"","parse-names":false,"suffix":""},{"dropping-particle":"","family":"Silvia","given":"Paul J","non-dropping-particle":"","parse-names":false,"suffix":""},{"dropping-particle":"","family":"Myin-Germeys","given":"Inez","non-dropping-particle":"","parse-names":false,"suffix":""},{"dropping-particle":"","family":"and Thomas R. Kwapil","given":"","non-dropping-particle":"","parse-names":false,"suffix":""}],"container-title":"Psychological Science","id":"ITEM-1","issue":"7","issued":{"date-parts":[["2007"]]},"page":"614-621","title":"For whom the mind wanders, and when: An experience-sampling study of working memory and executive control in daily life","type":"article-journal","volume":"18"},"suffix":", emphasis added","uris":["http://www.mendeley.com/documents/?uuid=319abd42-1373-44d2-a9a2-a61aafafecaf"]}],"mendeley":{"formattedCitation":"(Kane et al., 2007, emphasis added)","plainTextFormattedCitation":"(Kane et al., 2007, emphasis added)","previouslyFormattedCitation":"(Kane et al., 2007, emphasis added)"},"properties":{"noteIndex":0},"schema":"https://github.com/citation-style-language/schema/raw/master/csl-citation.json"}</w:instrText>
      </w:r>
      <w:r w:rsidR="009E6653" w:rsidRPr="006F5CEE">
        <w:rPr>
          <w:color w:val="000000"/>
        </w:rPr>
        <w:fldChar w:fldCharType="separate"/>
      </w:r>
      <w:r w:rsidR="000D5A0F" w:rsidRPr="006F5CEE">
        <w:rPr>
          <w:noProof/>
          <w:color w:val="000000"/>
        </w:rPr>
        <w:t>(Kane et al., 2007, emphasis added)</w:t>
      </w:r>
      <w:r w:rsidR="009E6653" w:rsidRPr="006F5CEE">
        <w:rPr>
          <w:color w:val="000000"/>
        </w:rPr>
        <w:fldChar w:fldCharType="end"/>
      </w:r>
      <w:r w:rsidRPr="006F5CEE">
        <w:rPr>
          <w:color w:val="000000"/>
        </w:rPr>
        <w:t xml:space="preserve">. </w:t>
      </w:r>
      <w:r w:rsidR="00DB7DA9" w:rsidRPr="006F5CEE">
        <w:rPr>
          <w:color w:val="000000"/>
        </w:rPr>
        <w:t>These</w:t>
      </w:r>
      <w:r w:rsidRPr="006F5CEE">
        <w:rPr>
          <w:color w:val="000000"/>
        </w:rPr>
        <w:t xml:space="preserve"> </w:t>
      </w:r>
      <w:r w:rsidR="00DB7DA9" w:rsidRPr="006F5CEE">
        <w:rPr>
          <w:color w:val="000000"/>
        </w:rPr>
        <w:t>questions</w:t>
      </w:r>
      <w:r w:rsidRPr="006F5CEE">
        <w:rPr>
          <w:color w:val="000000"/>
        </w:rPr>
        <w:t xml:space="preserve"> </w:t>
      </w:r>
      <w:r w:rsidRPr="006F5CEE">
        <w:rPr>
          <w:color w:val="000000"/>
        </w:rPr>
        <w:lastRenderedPageBreak/>
        <w:t xml:space="preserve">assume that mind-wandering occurs only when </w:t>
      </w:r>
      <w:r w:rsidR="007E2098" w:rsidRPr="006F5CEE">
        <w:rPr>
          <w:color w:val="000000"/>
        </w:rPr>
        <w:t>participants</w:t>
      </w:r>
      <w:r w:rsidRPr="006F5CEE">
        <w:rPr>
          <w:color w:val="000000"/>
        </w:rPr>
        <w:t xml:space="preserve"> are </w:t>
      </w:r>
      <w:r w:rsidRPr="006F5CEE">
        <w:rPr>
          <w:i/>
          <w:color w:val="000000"/>
        </w:rPr>
        <w:t>d</w:t>
      </w:r>
      <w:r w:rsidRPr="006F5CEE">
        <w:rPr>
          <w:i/>
          <w:iCs/>
          <w:color w:val="000000"/>
        </w:rPr>
        <w:t>oing something</w:t>
      </w:r>
      <w:r w:rsidRPr="006F5CEE">
        <w:rPr>
          <w:color w:val="000000"/>
        </w:rPr>
        <w:t xml:space="preserve"> (i.e. performing a task) </w:t>
      </w:r>
      <w:r w:rsidR="009E6653" w:rsidRPr="006F5CEE">
        <w:rPr>
          <w:color w:val="000000"/>
        </w:rPr>
        <w:t>that</w:t>
      </w:r>
      <w:r w:rsidRPr="006F5CEE">
        <w:rPr>
          <w:color w:val="000000"/>
        </w:rPr>
        <w:t xml:space="preserve"> their minds wander </w:t>
      </w:r>
      <w:r w:rsidRPr="006F5CEE">
        <w:rPr>
          <w:i/>
          <w:color w:val="000000"/>
        </w:rPr>
        <w:t>away</w:t>
      </w:r>
      <w:r w:rsidR="009E6653" w:rsidRPr="006F5CEE">
        <w:rPr>
          <w:i/>
          <w:color w:val="000000"/>
        </w:rPr>
        <w:t xml:space="preserve"> from</w:t>
      </w:r>
      <w:r w:rsidRPr="006F5CEE">
        <w:rPr>
          <w:color w:val="000000"/>
        </w:rPr>
        <w:t xml:space="preserve">. </w:t>
      </w:r>
    </w:p>
    <w:p w14:paraId="0BCF6D7D" w14:textId="77777777" w:rsidR="00AB4D30" w:rsidRPr="006F5CEE" w:rsidRDefault="00AB4D30" w:rsidP="00727CC6">
      <w:pPr>
        <w:spacing w:line="480" w:lineRule="auto"/>
      </w:pPr>
    </w:p>
    <w:p w14:paraId="2FA7F9CD" w14:textId="79084451" w:rsidR="00AB4D30" w:rsidRPr="006F5CEE" w:rsidRDefault="00DB7DA9" w:rsidP="00727CC6">
      <w:pPr>
        <w:pStyle w:val="NormalWeb"/>
        <w:spacing w:before="0" w:beforeAutospacing="0" w:after="0" w:afterAutospacing="0" w:line="480" w:lineRule="auto"/>
        <w:rPr>
          <w:color w:val="000000"/>
        </w:rPr>
      </w:pPr>
      <w:r w:rsidRPr="006F5CEE">
        <w:rPr>
          <w:color w:val="000000"/>
        </w:rPr>
        <w:t xml:space="preserve">However, laboratory mind-wandering studies typically contrast off-task thought (e.g. Susan’s mind wanders from homework) with </w:t>
      </w:r>
      <w:r w:rsidRPr="006F5CEE">
        <w:rPr>
          <w:i/>
          <w:color w:val="000000"/>
        </w:rPr>
        <w:t>on-task</w:t>
      </w:r>
      <w:r w:rsidRPr="006F5CEE">
        <w:rPr>
          <w:color w:val="000000"/>
        </w:rPr>
        <w:t xml:space="preserve"> thought (e.g. Susan focuses on homework). Task-relatedness may therefore predict mind-wandering ratings better if we contrast off-task and </w:t>
      </w:r>
      <w:r w:rsidRPr="006F5CEE">
        <w:rPr>
          <w:i/>
          <w:color w:val="000000"/>
        </w:rPr>
        <w:t>on-task</w:t>
      </w:r>
      <w:r w:rsidRPr="006F5CEE">
        <w:rPr>
          <w:color w:val="000000"/>
        </w:rPr>
        <w:t xml:space="preserve"> thought. </w:t>
      </w:r>
      <w:r w:rsidR="00AB4D30" w:rsidRPr="006F5CEE">
        <w:rPr>
          <w:color w:val="000000"/>
        </w:rPr>
        <w:t xml:space="preserve">We tested this </w:t>
      </w:r>
      <w:r w:rsidRPr="006F5CEE">
        <w:rPr>
          <w:color w:val="000000"/>
        </w:rPr>
        <w:t>hypothesis</w:t>
      </w:r>
      <w:r w:rsidR="00AB4D30" w:rsidRPr="006F5CEE">
        <w:rPr>
          <w:color w:val="000000"/>
        </w:rPr>
        <w:t xml:space="preserve"> in Study 4. </w:t>
      </w:r>
    </w:p>
    <w:p w14:paraId="5A26F973" w14:textId="77777777" w:rsidR="00AB4D30" w:rsidRPr="006F5CEE" w:rsidRDefault="00AB4D30" w:rsidP="00727CC6">
      <w:pPr>
        <w:pStyle w:val="NormalWeb"/>
        <w:spacing w:before="0" w:beforeAutospacing="0" w:after="0" w:afterAutospacing="0" w:line="480" w:lineRule="auto"/>
      </w:pPr>
      <w:r w:rsidRPr="006F5CEE">
        <w:rPr>
          <w:color w:val="000000"/>
        </w:rPr>
        <w:t xml:space="preserve"> </w:t>
      </w:r>
    </w:p>
    <w:p w14:paraId="243C91A9" w14:textId="77777777" w:rsidR="00AB4D30" w:rsidRPr="006F5CEE" w:rsidRDefault="00AB4D30" w:rsidP="00727CC6">
      <w:pPr>
        <w:pStyle w:val="NormalWeb"/>
        <w:spacing w:before="0" w:beforeAutospacing="0" w:after="0" w:afterAutospacing="0" w:line="480" w:lineRule="auto"/>
      </w:pPr>
      <w:r w:rsidRPr="006F5CEE">
        <w:rPr>
          <w:b/>
          <w:bCs/>
          <w:color w:val="000000"/>
        </w:rPr>
        <w:t>Methods</w:t>
      </w:r>
    </w:p>
    <w:p w14:paraId="42ACD4EA" w14:textId="77777777" w:rsidR="00AB4D30" w:rsidRPr="006F5CEE" w:rsidRDefault="00AB4D30" w:rsidP="00727CC6">
      <w:pPr>
        <w:spacing w:line="480" w:lineRule="auto"/>
      </w:pPr>
    </w:p>
    <w:p w14:paraId="7B70EAA6" w14:textId="3B9F1EC3" w:rsidR="00AB4D30" w:rsidRPr="006F5CEE" w:rsidRDefault="00AB4D30" w:rsidP="00727CC6">
      <w:pPr>
        <w:pStyle w:val="NormalWeb"/>
        <w:spacing w:before="0" w:beforeAutospacing="0" w:after="0" w:afterAutospacing="0" w:line="480" w:lineRule="auto"/>
        <w:rPr>
          <w:color w:val="000000"/>
        </w:rPr>
      </w:pPr>
      <w:r w:rsidRPr="006F5CEE">
        <w:rPr>
          <w:color w:val="000000"/>
        </w:rPr>
        <w:t xml:space="preserve">A new group of </w:t>
      </w:r>
      <w:r w:rsidR="00262320" w:rsidRPr="006F5CEE">
        <w:rPr>
          <w:color w:val="000000"/>
        </w:rPr>
        <w:t>260</w:t>
      </w:r>
      <w:r w:rsidRPr="006F5CEE">
        <w:rPr>
          <w:color w:val="000000"/>
        </w:rPr>
        <w:t xml:space="preserve"> participants</w:t>
      </w:r>
      <w:r w:rsidR="00C2763B" w:rsidRPr="006F5CEE">
        <w:rPr>
          <w:color w:val="000000"/>
        </w:rPr>
        <w:t xml:space="preserve"> </w:t>
      </w:r>
      <w:r w:rsidRPr="006F5CEE">
        <w:rPr>
          <w:color w:val="000000"/>
        </w:rPr>
        <w:t xml:space="preserve">were recruited through Amazon’s </w:t>
      </w:r>
      <w:proofErr w:type="spellStart"/>
      <w:r w:rsidRPr="006F5CEE">
        <w:rPr>
          <w:color w:val="000000"/>
        </w:rPr>
        <w:t>MTurk</w:t>
      </w:r>
      <w:proofErr w:type="spellEnd"/>
      <w:r w:rsidRPr="006F5CEE">
        <w:rPr>
          <w:color w:val="000000"/>
        </w:rPr>
        <w:t xml:space="preserve"> (</w:t>
      </w:r>
      <w:r w:rsidR="00747679" w:rsidRPr="006F5CEE">
        <w:t xml:space="preserve">Gender: </w:t>
      </w:r>
      <w:r w:rsidR="00BF42F8" w:rsidRPr="006F5CEE">
        <w:t>167</w:t>
      </w:r>
      <w:r w:rsidR="00747679" w:rsidRPr="006F5CEE">
        <w:t xml:space="preserve"> men, </w:t>
      </w:r>
      <w:r w:rsidR="00BF42F8" w:rsidRPr="006F5CEE">
        <w:t>93</w:t>
      </w:r>
      <w:r w:rsidR="00747679" w:rsidRPr="006F5CEE">
        <w:t xml:space="preserve"> women, </w:t>
      </w:r>
      <w:r w:rsidR="00BF42F8" w:rsidRPr="006F5CEE">
        <w:t>0</w:t>
      </w:r>
      <w:r w:rsidR="00747679" w:rsidRPr="006F5CEE">
        <w:t xml:space="preserve"> other; Median age: </w:t>
      </w:r>
      <w:r w:rsidR="00BF42F8" w:rsidRPr="006F5CEE">
        <w:t>36</w:t>
      </w:r>
      <w:r w:rsidR="00747679" w:rsidRPr="006F5CEE">
        <w:t xml:space="preserve">; Median education: </w:t>
      </w:r>
      <w:r w:rsidR="00BF42F8" w:rsidRPr="006F5CEE">
        <w:t>B</w:t>
      </w:r>
      <w:r w:rsidR="00747679" w:rsidRPr="006F5CEE">
        <w:t>achelor</w:t>
      </w:r>
      <w:r w:rsidR="00BF42F8" w:rsidRPr="006F5CEE">
        <w:t>’</w:t>
      </w:r>
      <w:r w:rsidR="00747679" w:rsidRPr="006F5CEE">
        <w:t>s</w:t>
      </w:r>
      <w:r w:rsidR="00BF42F8" w:rsidRPr="006F5CEE">
        <w:t xml:space="preserve"> degree</w:t>
      </w:r>
      <w:r w:rsidRPr="006F5CEE">
        <w:rPr>
          <w:color w:val="000000"/>
        </w:rPr>
        <w:t>).</w:t>
      </w:r>
      <w:r w:rsidR="00927F24" w:rsidRPr="006F5CEE">
        <w:rPr>
          <w:color w:val="000000"/>
        </w:rPr>
        <w:t xml:space="preserve"> </w:t>
      </w:r>
      <w:r w:rsidR="00C2763B" w:rsidRPr="006F5CEE">
        <w:t xml:space="preserve">As in Study 1, we requested 15 participants per group. </w:t>
      </w:r>
      <w:r w:rsidR="00634B0D" w:rsidRPr="006F5CEE">
        <w:rPr>
          <w:color w:val="000000"/>
        </w:rPr>
        <w:t xml:space="preserve">We recruited </w:t>
      </w:r>
      <w:proofErr w:type="spellStart"/>
      <w:r w:rsidR="00634B0D" w:rsidRPr="006F5CEE">
        <w:rPr>
          <w:color w:val="000000"/>
        </w:rPr>
        <w:t>MTurk</w:t>
      </w:r>
      <w:proofErr w:type="spellEnd"/>
      <w:r w:rsidR="00634B0D" w:rsidRPr="006F5CEE">
        <w:rPr>
          <w:color w:val="000000"/>
        </w:rPr>
        <w:t xml:space="preserve"> Masters who had above 90% reputation to ensure data quality </w:t>
      </w:r>
      <w:r w:rsidR="00634B0D" w:rsidRPr="006F5CEE">
        <w:rPr>
          <w:color w:val="000000"/>
        </w:rPr>
        <w:fldChar w:fldCharType="begin" w:fldLock="1"/>
      </w:r>
      <w:r w:rsidR="008F40BF" w:rsidRPr="006F5CEE">
        <w:rPr>
          <w:color w:val="000000"/>
        </w:rPr>
        <w:instrText>ADDIN CSL_CITATION {"citationItems":[{"id":"ITEM-1","itemData":{"author":[{"dropping-particle":"","family":"Peer","given":"Eyal","non-dropping-particle":"","parse-names":false,"suffix":""},{"dropping-particle":"","family":"Vosgerau","given":"Joachim","non-dropping-particle":"","parse-names":false,"suffix":""},{"dropping-particle":"","family":"Acquisti","given":"Alessandro","non-dropping-particle":"","parse-names":false,"suffix":""}],"container-title":"Behavior research methods","id":"ITEM-1","issue":"4","issued":{"date-parts":[["2014"]]},"page":"1023-1031","publisher":"Springer","title":"Reputation as a sufficient condition for data quality on Amazon Mechanical Turk","type":"article-journal","volume":"46"},"uris":["http://www.mendeley.com/documents/?uuid=4a29eb89-c0ae-4ba0-b276-20967666c03e"]}],"mendeley":{"formattedCitation":"(Peer, Vosgerau, &amp; Acquisti, 2014)","plainTextFormattedCitation":"(Peer, Vosgerau, &amp; Acquisti, 2014)","previouslyFormattedCitation":"(Peer, Vosgerau, &amp; Acquisti, 2014)"},"properties":{"noteIndex":0},"schema":"https://github.com/citation-style-language/schema/raw/master/csl-citation.json"}</w:instrText>
      </w:r>
      <w:r w:rsidR="00634B0D" w:rsidRPr="006F5CEE">
        <w:rPr>
          <w:color w:val="000000"/>
        </w:rPr>
        <w:fldChar w:fldCharType="separate"/>
      </w:r>
      <w:r w:rsidR="000D5A0F" w:rsidRPr="006F5CEE">
        <w:rPr>
          <w:noProof/>
          <w:color w:val="000000"/>
        </w:rPr>
        <w:t>(Peer, Vosgerau, &amp; Acquisti, 2014)</w:t>
      </w:r>
      <w:r w:rsidR="00634B0D" w:rsidRPr="006F5CEE">
        <w:rPr>
          <w:color w:val="000000"/>
        </w:rPr>
        <w:fldChar w:fldCharType="end"/>
      </w:r>
      <w:r w:rsidR="00634B0D" w:rsidRPr="006F5CEE">
        <w:rPr>
          <w:color w:val="000000"/>
        </w:rPr>
        <w:t>.</w:t>
      </w:r>
      <w:r w:rsidR="00927F24" w:rsidRPr="006F5CEE">
        <w:rPr>
          <w:color w:val="000000"/>
        </w:rPr>
        <w:t xml:space="preserve"> </w:t>
      </w:r>
      <w:r w:rsidR="00136B31" w:rsidRPr="006F5CEE">
        <w:rPr>
          <w:color w:val="000000"/>
        </w:rPr>
        <w:t xml:space="preserve">17 </w:t>
      </w:r>
      <w:r w:rsidRPr="006F5CEE">
        <w:rPr>
          <w:color w:val="000000"/>
        </w:rPr>
        <w:t xml:space="preserve">participants were dropped because they incorrectly answered </w:t>
      </w:r>
      <w:r w:rsidR="00E52C33" w:rsidRPr="006F5CEE">
        <w:rPr>
          <w:color w:val="000000"/>
        </w:rPr>
        <w:t>one of two catch trials.</w:t>
      </w:r>
    </w:p>
    <w:p w14:paraId="35E6D3BF" w14:textId="77777777" w:rsidR="00AB4D30" w:rsidRPr="006F5CEE" w:rsidRDefault="00AB4D30" w:rsidP="00727CC6">
      <w:pPr>
        <w:spacing w:line="480" w:lineRule="auto"/>
      </w:pPr>
    </w:p>
    <w:p w14:paraId="6BF0DDD9" w14:textId="2F6BA5BF" w:rsidR="00C33CED" w:rsidRPr="006F5CEE" w:rsidRDefault="00AB4D30" w:rsidP="00727CC6">
      <w:pPr>
        <w:pStyle w:val="NormalWeb"/>
        <w:spacing w:before="0" w:beforeAutospacing="0" w:after="0" w:afterAutospacing="0" w:line="480" w:lineRule="auto"/>
        <w:rPr>
          <w:i/>
          <w:color w:val="222222"/>
        </w:rPr>
      </w:pPr>
      <w:r w:rsidRPr="006F5CEE">
        <w:rPr>
          <w:color w:val="000000"/>
        </w:rPr>
        <w:t xml:space="preserve">Similar to Studies 1 through 4, each participant rated a vignette describing Susan’s experiences. Vignettes varied along two dimensions (Table </w:t>
      </w:r>
      <w:r w:rsidR="00081388" w:rsidRPr="006F5CEE">
        <w:rPr>
          <w:color w:val="000000"/>
        </w:rPr>
        <w:t>5</w:t>
      </w:r>
      <w:r w:rsidRPr="006F5CEE">
        <w:rPr>
          <w:color w:val="000000"/>
        </w:rPr>
        <w:t xml:space="preserve">): dynamic guidance (guided vs unguided) and task-relatedness (off-task vs no-task vs on-task). Task-relatedness was manipulated according to the procedure in Table </w:t>
      </w:r>
      <w:r w:rsidR="00081388" w:rsidRPr="006F5CEE">
        <w:rPr>
          <w:color w:val="000000"/>
        </w:rPr>
        <w:t>5</w:t>
      </w:r>
      <w:r w:rsidRPr="006F5CEE">
        <w:rPr>
          <w:color w:val="000000"/>
        </w:rPr>
        <w:t>. The procedure from Study 1 was used to manipulate the dynamics of thought, yielding a 3x2 design that varied task-relatedness and dynamics, but was matched for topics.</w:t>
      </w:r>
      <w:r w:rsidR="00E52C33" w:rsidRPr="006F5CEE">
        <w:rPr>
          <w:color w:val="000000"/>
        </w:rPr>
        <w:t xml:space="preserve"> Because our goal was to mirror laboratory conditions where subjects intentionally engage in on-task thought (i.e. intentionally perform the experimental task), all vignettes were </w:t>
      </w:r>
      <w:r w:rsidR="00E52C33" w:rsidRPr="006F5CEE">
        <w:rPr>
          <w:color w:val="000000"/>
        </w:rPr>
        <w:lastRenderedPageBreak/>
        <w:t>intentional.</w:t>
      </w:r>
      <w:r w:rsidR="00C33CED" w:rsidRPr="006F5CEE">
        <w:rPr>
          <w:iCs/>
          <w:color w:val="000000"/>
        </w:rPr>
        <w:t xml:space="preserve"> Our on-task condition was designed to mirror laboratory conditions where one intentionally performs a task such as pressing a button or, in our case, planning a camping trip. Given this, on-task vignettes had to be intentional. To match vignettes across conditions, all vignettes were therefore intentional.   </w:t>
      </w:r>
    </w:p>
    <w:p w14:paraId="7151D8A3" w14:textId="77777777" w:rsidR="00C33CED" w:rsidRPr="006F5CEE" w:rsidRDefault="00C33CED" w:rsidP="00727CC6">
      <w:pPr>
        <w:pStyle w:val="NormalWeb"/>
        <w:spacing w:before="0" w:beforeAutospacing="0" w:after="0" w:afterAutospacing="0" w:line="480" w:lineRule="auto"/>
        <w:rPr>
          <w:color w:val="000000"/>
        </w:rPr>
      </w:pPr>
    </w:p>
    <w:p w14:paraId="088D4874" w14:textId="77777777" w:rsidR="00AB4D30" w:rsidRPr="006F5CEE" w:rsidRDefault="00AB4D30" w:rsidP="00727CC6">
      <w:pPr>
        <w:spacing w:line="480" w:lineRule="auto"/>
      </w:pPr>
    </w:p>
    <w:tbl>
      <w:tblPr>
        <w:tblW w:w="9360" w:type="dxa"/>
        <w:tblCellMar>
          <w:top w:w="15" w:type="dxa"/>
          <w:left w:w="15" w:type="dxa"/>
          <w:bottom w:w="15" w:type="dxa"/>
          <w:right w:w="15" w:type="dxa"/>
        </w:tblCellMar>
        <w:tblLook w:val="04A0" w:firstRow="1" w:lastRow="0" w:firstColumn="1" w:lastColumn="0" w:noHBand="0" w:noVBand="1"/>
      </w:tblPr>
      <w:tblGrid>
        <w:gridCol w:w="1147"/>
        <w:gridCol w:w="2517"/>
        <w:gridCol w:w="2909"/>
        <w:gridCol w:w="2787"/>
      </w:tblGrid>
      <w:tr w:rsidR="00E52C33" w:rsidRPr="006F5CEE" w14:paraId="67858C2A" w14:textId="77777777" w:rsidTr="00AB4D3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213DEB" w14:textId="77777777" w:rsidR="00AB4D30" w:rsidRPr="006F5CEE" w:rsidRDefault="00AB4D30" w:rsidP="00727CC6"/>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51278E" w14:textId="77777777" w:rsidR="00AB4D30" w:rsidRPr="006F5CEE" w:rsidRDefault="00AB4D30" w:rsidP="00727CC6">
            <w:pPr>
              <w:pStyle w:val="NormalWeb"/>
              <w:spacing w:before="0" w:beforeAutospacing="0" w:after="0" w:afterAutospacing="0"/>
            </w:pPr>
            <w:r w:rsidRPr="006F5CEE">
              <w:rPr>
                <w:color w:val="000000"/>
              </w:rPr>
              <w:t>Off-Tas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673B7E" w14:textId="77777777" w:rsidR="00AB4D30" w:rsidRPr="006F5CEE" w:rsidRDefault="00AB4D30" w:rsidP="00727CC6">
            <w:pPr>
              <w:pStyle w:val="NormalWeb"/>
              <w:spacing w:before="0" w:beforeAutospacing="0" w:after="0" w:afterAutospacing="0"/>
            </w:pPr>
            <w:r w:rsidRPr="006F5CEE">
              <w:rPr>
                <w:color w:val="000000"/>
              </w:rPr>
              <w:t>No-Tas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2207E" w14:textId="77777777" w:rsidR="00AB4D30" w:rsidRPr="006F5CEE" w:rsidRDefault="00AB4D30" w:rsidP="00727CC6">
            <w:pPr>
              <w:pStyle w:val="NormalWeb"/>
              <w:spacing w:before="0" w:beforeAutospacing="0" w:after="0" w:afterAutospacing="0"/>
            </w:pPr>
            <w:r w:rsidRPr="006F5CEE">
              <w:rPr>
                <w:color w:val="000000"/>
              </w:rPr>
              <w:t>On-Task</w:t>
            </w:r>
          </w:p>
        </w:tc>
      </w:tr>
      <w:tr w:rsidR="00E52C33" w:rsidRPr="006F5CEE" w14:paraId="0E494419" w14:textId="77777777" w:rsidTr="00AB4D3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F13FC" w14:textId="77777777" w:rsidR="00AB4D30" w:rsidRPr="006F5CEE" w:rsidRDefault="00AB4D30" w:rsidP="00727CC6">
            <w:pPr>
              <w:pStyle w:val="NormalWeb"/>
              <w:spacing w:before="0" w:beforeAutospacing="0" w:after="0" w:afterAutospacing="0"/>
            </w:pPr>
            <w:r w:rsidRPr="006F5CEE">
              <w:rPr>
                <w:color w:val="000000"/>
              </w:rPr>
              <w:t>Gui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8E4D2B" w14:textId="0EC4480D" w:rsidR="00AB4D30" w:rsidRPr="006F5CEE" w:rsidRDefault="00AB4D30" w:rsidP="00727CC6">
            <w:pPr>
              <w:pStyle w:val="NormalWeb"/>
              <w:spacing w:before="0" w:beforeAutospacing="0" w:after="0" w:afterAutospacing="0"/>
            </w:pPr>
            <w:r w:rsidRPr="006F5CEE">
              <w:rPr>
                <w:color w:val="000000"/>
              </w:rPr>
              <w:t xml:space="preserve">Susan is doing her homework when she </w:t>
            </w:r>
            <w:r w:rsidR="00E52C33" w:rsidRPr="006F5CEE">
              <w:rPr>
                <w:color w:val="000000"/>
              </w:rPr>
              <w:t>intentionally decides to think about her camping trip</w:t>
            </w:r>
            <w:r w:rsidRPr="006F5CEE">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331AF3" w14:textId="63AB3B38" w:rsidR="00AB4D30" w:rsidRPr="006F5CEE" w:rsidRDefault="00AB4D30" w:rsidP="00727CC6">
            <w:pPr>
              <w:pStyle w:val="NormalWeb"/>
              <w:spacing w:before="0" w:beforeAutospacing="0" w:after="0" w:afterAutospacing="0"/>
            </w:pPr>
            <w:r w:rsidRPr="006F5CEE">
              <w:rPr>
                <w:color w:val="000000"/>
              </w:rPr>
              <w:t xml:space="preserve">Susan is lounging around, not doing anything in particular, when </w:t>
            </w:r>
            <w:r w:rsidR="00E52C33" w:rsidRPr="006F5CEE">
              <w:rPr>
                <w:color w:val="000000"/>
              </w:rPr>
              <w:t>she intentionally decides to think about her</w:t>
            </w:r>
            <w:r w:rsidRPr="006F5CEE">
              <w:rPr>
                <w:color w:val="000000"/>
              </w:rPr>
              <w:t xml:space="preserve"> camping tri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9DBC30" w14:textId="5962433E" w:rsidR="00AB4D30" w:rsidRPr="006F5CEE" w:rsidRDefault="00AB4D30" w:rsidP="00727CC6">
            <w:pPr>
              <w:pStyle w:val="NormalWeb"/>
              <w:spacing w:before="0" w:beforeAutospacing="0" w:after="0" w:afterAutospacing="0"/>
            </w:pPr>
            <w:r w:rsidRPr="006F5CEE">
              <w:rPr>
                <w:color w:val="000000"/>
              </w:rPr>
              <w:t xml:space="preserve">Susan </w:t>
            </w:r>
            <w:r w:rsidR="00E52C33" w:rsidRPr="006F5CEE">
              <w:rPr>
                <w:color w:val="000000"/>
              </w:rPr>
              <w:t>intentionally decides to think</w:t>
            </w:r>
            <w:r w:rsidRPr="006F5CEE">
              <w:rPr>
                <w:color w:val="000000"/>
              </w:rPr>
              <w:t xml:space="preserve"> about her upcoming camping trip, when she has the following thoughts...</w:t>
            </w:r>
          </w:p>
        </w:tc>
      </w:tr>
      <w:tr w:rsidR="00E52C33" w:rsidRPr="006F5CEE" w14:paraId="6658FDAF" w14:textId="77777777" w:rsidTr="00AB4D3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C63193" w14:textId="77777777" w:rsidR="00AB4D30" w:rsidRPr="006F5CEE" w:rsidRDefault="00AB4D30" w:rsidP="00727CC6">
            <w:pPr>
              <w:pStyle w:val="NormalWeb"/>
              <w:spacing w:before="0" w:beforeAutospacing="0" w:after="0" w:afterAutospacing="0"/>
            </w:pPr>
            <w:r w:rsidRPr="006F5CEE">
              <w:rPr>
                <w:color w:val="000000"/>
              </w:rPr>
              <w:t>Ungui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689A9C" w14:textId="2FE75BD6" w:rsidR="00AB4D30" w:rsidRPr="006F5CEE" w:rsidRDefault="00AB4D30" w:rsidP="00727CC6">
            <w:pPr>
              <w:pStyle w:val="NormalWeb"/>
              <w:spacing w:before="0" w:beforeAutospacing="0" w:after="0" w:afterAutospacing="0"/>
            </w:pPr>
            <w:r w:rsidRPr="006F5CEE">
              <w:rPr>
                <w:color w:val="000000"/>
              </w:rPr>
              <w:t xml:space="preserve">Susan is doing her homework when she </w:t>
            </w:r>
            <w:r w:rsidR="00E52C33" w:rsidRPr="006F5CEE">
              <w:rPr>
                <w:color w:val="000000"/>
              </w:rPr>
              <w:t>intentionally decides to think about various things</w:t>
            </w:r>
            <w:r w:rsidRPr="006F5CEE">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03414" w14:textId="4789196C" w:rsidR="00AB4D30" w:rsidRPr="006F5CEE" w:rsidRDefault="00AB4D30" w:rsidP="00727CC6">
            <w:pPr>
              <w:pStyle w:val="NormalWeb"/>
              <w:spacing w:before="0" w:beforeAutospacing="0" w:after="0" w:afterAutospacing="0"/>
            </w:pPr>
            <w:r w:rsidRPr="006F5CEE">
              <w:rPr>
                <w:color w:val="000000"/>
              </w:rPr>
              <w:t xml:space="preserve">Susan is lounging around, not doing anything in particular, when she </w:t>
            </w:r>
            <w:r w:rsidR="00E52C33" w:rsidRPr="006F5CEE">
              <w:rPr>
                <w:color w:val="000000"/>
              </w:rPr>
              <w:t>intentionally decides to think about various things</w:t>
            </w:r>
            <w:r w:rsidRPr="006F5CEE">
              <w:rPr>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DAC233" w14:textId="02985593" w:rsidR="00AB4D30" w:rsidRPr="006F5CEE" w:rsidRDefault="00AB4D30" w:rsidP="00727CC6">
            <w:pPr>
              <w:pStyle w:val="NormalWeb"/>
              <w:spacing w:before="0" w:beforeAutospacing="0" w:after="0" w:afterAutospacing="0"/>
            </w:pPr>
            <w:r w:rsidRPr="006F5CEE">
              <w:rPr>
                <w:color w:val="000000"/>
              </w:rPr>
              <w:t xml:space="preserve">Susan </w:t>
            </w:r>
            <w:r w:rsidR="00E52C33" w:rsidRPr="006F5CEE">
              <w:rPr>
                <w:color w:val="000000"/>
              </w:rPr>
              <w:t>intentionally decides to think about her</w:t>
            </w:r>
            <w:r w:rsidRPr="006F5CEE">
              <w:rPr>
                <w:color w:val="000000"/>
              </w:rPr>
              <w:t xml:space="preserve"> plans for the next few weeks, when she has the following thoughts...</w:t>
            </w:r>
          </w:p>
        </w:tc>
      </w:tr>
    </w:tbl>
    <w:p w14:paraId="78C95AE3" w14:textId="0134A19E" w:rsidR="0067742C" w:rsidRPr="006F5CEE" w:rsidRDefault="0067742C" w:rsidP="00727CC6">
      <w:pPr>
        <w:pStyle w:val="NormalWeb"/>
        <w:spacing w:before="0" w:beforeAutospacing="0" w:after="0" w:afterAutospacing="0"/>
        <w:jc w:val="center"/>
        <w:rPr>
          <w:i/>
          <w:color w:val="44546A" w:themeColor="text2"/>
        </w:rPr>
      </w:pPr>
      <w:r w:rsidRPr="006F5CEE">
        <w:rPr>
          <w:i/>
          <w:color w:val="44546A" w:themeColor="text2"/>
        </w:rPr>
        <w:t xml:space="preserve">Table </w:t>
      </w:r>
      <w:r w:rsidR="00081388" w:rsidRPr="006F5CEE">
        <w:rPr>
          <w:i/>
          <w:color w:val="44546A" w:themeColor="text2"/>
        </w:rPr>
        <w:t>5</w:t>
      </w:r>
      <w:r w:rsidRPr="006F5CEE">
        <w:rPr>
          <w:i/>
          <w:color w:val="44546A" w:themeColor="text2"/>
        </w:rPr>
        <w:t>: Procedure used to manipulate stimulus-dependence and guidance. Each guided vignette is followed by three thoughts about the same topic (in this example, a camping trip). Each unguided vignette is followed by three thoughts about Susan’s plans for the next few weeks (her camping trip, job interview, and groceries).</w:t>
      </w:r>
    </w:p>
    <w:p w14:paraId="4A2AA239" w14:textId="77777777" w:rsidR="00AB4D30" w:rsidRPr="006F5CEE" w:rsidRDefault="00AB4D30" w:rsidP="00727CC6">
      <w:pPr>
        <w:spacing w:line="480" w:lineRule="auto"/>
      </w:pPr>
    </w:p>
    <w:p w14:paraId="609E5420" w14:textId="77777777" w:rsidR="00AB4D30" w:rsidRPr="006F5CEE" w:rsidRDefault="00AB4D30" w:rsidP="00727CC6">
      <w:pPr>
        <w:pStyle w:val="NormalWeb"/>
        <w:spacing w:before="0" w:beforeAutospacing="0" w:after="0" w:afterAutospacing="0" w:line="480" w:lineRule="auto"/>
      </w:pPr>
      <w:r w:rsidRPr="006F5CEE">
        <w:rPr>
          <w:b/>
          <w:bCs/>
          <w:color w:val="000000"/>
        </w:rPr>
        <w:t>Results</w:t>
      </w:r>
    </w:p>
    <w:p w14:paraId="350E2D49" w14:textId="77777777" w:rsidR="00AB4D30" w:rsidRPr="006F5CEE" w:rsidRDefault="00AB4D30" w:rsidP="00727CC6">
      <w:pPr>
        <w:pStyle w:val="NormalWeb"/>
        <w:spacing w:before="0" w:beforeAutospacing="0" w:after="0" w:afterAutospacing="0" w:line="480" w:lineRule="auto"/>
      </w:pPr>
      <w:r w:rsidRPr="006F5CEE">
        <w:rPr>
          <w:i/>
          <w:iCs/>
          <w:color w:val="000000"/>
        </w:rPr>
        <w:t xml:space="preserve"> </w:t>
      </w:r>
    </w:p>
    <w:p w14:paraId="03999E43" w14:textId="772F1784" w:rsidR="00120798" w:rsidRPr="006F5CEE" w:rsidRDefault="00AB4D30" w:rsidP="00727CC6">
      <w:pPr>
        <w:pStyle w:val="NormalWeb"/>
        <w:spacing w:before="0" w:beforeAutospacing="0" w:after="0" w:afterAutospacing="0" w:line="480" w:lineRule="auto"/>
        <w:rPr>
          <w:color w:val="000000"/>
        </w:rPr>
      </w:pPr>
      <w:r w:rsidRPr="006F5CEE">
        <w:rPr>
          <w:color w:val="000000"/>
        </w:rPr>
        <w:t xml:space="preserve">Collapsing across content domains, a two-way ANOVA (dynamic guidance X task-relatedness) was conducted to predict mind-wandering ratings. As in </w:t>
      </w:r>
      <w:r w:rsidR="00E52C33" w:rsidRPr="006F5CEE">
        <w:rPr>
          <w:color w:val="000000"/>
        </w:rPr>
        <w:t xml:space="preserve">previous studies, </w:t>
      </w:r>
      <w:r w:rsidR="00927F24" w:rsidRPr="006F5CEE">
        <w:rPr>
          <w:color w:val="000000"/>
        </w:rPr>
        <w:t>the effect of dynamic guidance on ratings was significant,</w:t>
      </w:r>
      <w:r w:rsidR="00E52C33" w:rsidRPr="006F5CEE">
        <w:rPr>
          <w:color w:val="000000"/>
        </w:rPr>
        <w:t xml:space="preserve"> </w:t>
      </w:r>
      <m:oMath>
        <m:r>
          <w:rPr>
            <w:rFonts w:ascii="Cambria Math" w:hAnsi="Cambria Math"/>
          </w:rPr>
          <m:t>F</m:t>
        </m:r>
        <m:d>
          <m:dPr>
            <m:ctrlPr>
              <w:rPr>
                <w:rFonts w:ascii="Cambria Math" w:hAnsi="Cambria Math"/>
                <w:i/>
              </w:rPr>
            </m:ctrlPr>
          </m:dPr>
          <m:e>
            <m:r>
              <w:rPr>
                <w:rFonts w:ascii="Cambria Math" w:hAnsi="Cambria Math"/>
              </w:rPr>
              <m:t>1,255</m:t>
            </m:r>
          </m:e>
        </m:d>
        <m:r>
          <w:rPr>
            <w:rFonts w:ascii="Cambria Math" w:hAnsi="Cambria Math"/>
          </w:rPr>
          <m:t xml:space="preserve">=150.48, p&lt;0.00001, </m:t>
        </m:r>
      </m:oMath>
      <w:r w:rsidR="00927F24" w:rsidRPr="006F5CEE">
        <w:t>and large,</w:t>
      </w:r>
      <w:r w:rsidR="00E52C33" w:rsidRPr="006F5CEE">
        <w:rPr>
          <w:color w:val="000000"/>
        </w:rPr>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r>
          <w:rPr>
            <w:rFonts w:ascii="Cambria Math" w:hAnsi="Cambria Math"/>
          </w:rPr>
          <m:t>=0.17</m:t>
        </m:r>
      </m:oMath>
      <w:r w:rsidR="00927F24" w:rsidRPr="006F5CEE">
        <w:t>. Task-relatedness did not significantly predict mind-wandering ratings, although there was a trend in that direction (</w:t>
      </w:r>
      <m:oMath>
        <m:r>
          <w:rPr>
            <w:rFonts w:ascii="Cambria Math" w:hAnsi="Cambria Math"/>
          </w:rPr>
          <m:t>p= 0.06)</m:t>
        </m:r>
      </m:oMath>
      <w:r w:rsidR="00927F24" w:rsidRPr="006F5CEE">
        <w:t xml:space="preserve">. </w:t>
      </w:r>
      <w:r w:rsidR="00CD7907" w:rsidRPr="006F5CEE">
        <w:rPr>
          <w:rFonts w:eastAsiaTheme="minorEastAsia"/>
        </w:rPr>
        <w:t xml:space="preserve">Visual inspection of Figure </w:t>
      </w:r>
      <w:r w:rsidR="00081388" w:rsidRPr="006F5CEE">
        <w:rPr>
          <w:rFonts w:eastAsiaTheme="minorEastAsia"/>
        </w:rPr>
        <w:t>5</w:t>
      </w:r>
      <w:r w:rsidR="00CD7907" w:rsidRPr="006F5CEE">
        <w:rPr>
          <w:rFonts w:eastAsiaTheme="minorEastAsia"/>
        </w:rPr>
        <w:t xml:space="preserve"> suggests a possible two-way </w:t>
      </w:r>
      <w:r w:rsidR="00CD7907" w:rsidRPr="006F5CEE">
        <w:rPr>
          <w:rFonts w:eastAsiaTheme="minorEastAsia"/>
        </w:rPr>
        <w:lastRenderedPageBreak/>
        <w:t xml:space="preserve">interaction in which the effect of task-relatedness is significant when thought is guided. However, the interaction between dynamics </w:t>
      </w:r>
      <w:r w:rsidR="007F1850" w:rsidRPr="006F5CEE">
        <w:rPr>
          <w:rFonts w:eastAsiaTheme="minorEastAsia"/>
        </w:rPr>
        <w:t xml:space="preserve">and </w:t>
      </w:r>
      <w:r w:rsidR="00CD7907" w:rsidRPr="006F5CEE">
        <w:rPr>
          <w:rFonts w:eastAsiaTheme="minorEastAsia"/>
        </w:rPr>
        <w:t>task</w:t>
      </w:r>
      <w:r w:rsidR="007F1850" w:rsidRPr="006F5CEE">
        <w:rPr>
          <w:rFonts w:eastAsiaTheme="minorEastAsia"/>
        </w:rPr>
        <w:t>-relatedness</w:t>
      </w:r>
      <w:r w:rsidR="00CD7907" w:rsidRPr="006F5CEE">
        <w:rPr>
          <w:rFonts w:eastAsiaTheme="minorEastAsia"/>
        </w:rPr>
        <w:t xml:space="preserve"> was insignificant (</w:t>
      </w:r>
      <m:oMath>
        <m:r>
          <w:rPr>
            <w:rFonts w:ascii="Cambria Math" w:hAnsi="Cambria Math"/>
          </w:rPr>
          <m:t>p=0.44</m:t>
        </m:r>
      </m:oMath>
      <w:r w:rsidR="00CD7907" w:rsidRPr="006F5CEE">
        <w:rPr>
          <w:rFonts w:eastAsiaTheme="minorEastAsia"/>
        </w:rPr>
        <w:t xml:space="preserve">). </w:t>
      </w:r>
      <w:r w:rsidR="00927F24" w:rsidRPr="006F5CEE">
        <w:rPr>
          <w:color w:val="000000"/>
        </w:rPr>
        <w:t xml:space="preserve">Our results strongly speak against the hypothesis that task-relatedness </w:t>
      </w:r>
      <w:r w:rsidR="002A424F" w:rsidRPr="006F5CEE">
        <w:rPr>
          <w:color w:val="000000"/>
        </w:rPr>
        <w:t>is closely linked to mind-wandering in contexts that mirror the experimental distinction between on-task and off-task thought.</w:t>
      </w:r>
      <w:r w:rsidR="00A0011F" w:rsidRPr="006F5CEE">
        <w:rPr>
          <w:color w:val="000000"/>
        </w:rPr>
        <w:t xml:space="preserve"> </w:t>
      </w:r>
    </w:p>
    <w:p w14:paraId="65A20561" w14:textId="77777777" w:rsidR="0067742C" w:rsidRPr="006F5CEE" w:rsidRDefault="0067742C" w:rsidP="00727CC6">
      <w:pPr>
        <w:pStyle w:val="NormalWeb"/>
        <w:spacing w:before="0" w:beforeAutospacing="0" w:after="0" w:afterAutospacing="0" w:line="480" w:lineRule="auto"/>
        <w:rPr>
          <w:color w:val="000000"/>
        </w:rPr>
      </w:pPr>
    </w:p>
    <w:p w14:paraId="006BF93F" w14:textId="77777777" w:rsidR="00D30728" w:rsidRPr="006F5CEE" w:rsidRDefault="00D30728" w:rsidP="00727CC6">
      <w:pPr>
        <w:pStyle w:val="NormalWeb"/>
        <w:keepNext/>
        <w:spacing w:before="0" w:beforeAutospacing="0" w:after="0" w:afterAutospacing="0"/>
        <w:jc w:val="center"/>
      </w:pPr>
      <w:r w:rsidRPr="006F5CEE">
        <w:rPr>
          <w:noProof/>
        </w:rPr>
        <w:drawing>
          <wp:inline distT="0" distB="0" distL="0" distR="0" wp14:anchorId="0DA65BA2" wp14:editId="32A54D90">
            <wp:extent cx="3185160" cy="318516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 (1).png"/>
                    <pic:cNvPicPr/>
                  </pic:nvPicPr>
                  <pic:blipFill>
                    <a:blip r:embed="rId12"/>
                    <a:stretch>
                      <a:fillRect/>
                    </a:stretch>
                  </pic:blipFill>
                  <pic:spPr>
                    <a:xfrm>
                      <a:off x="0" y="0"/>
                      <a:ext cx="3185160" cy="3185160"/>
                    </a:xfrm>
                    <a:prstGeom prst="rect">
                      <a:avLst/>
                    </a:prstGeom>
                  </pic:spPr>
                </pic:pic>
              </a:graphicData>
            </a:graphic>
          </wp:inline>
        </w:drawing>
      </w:r>
    </w:p>
    <w:p w14:paraId="6B53B73A" w14:textId="7D0C6420" w:rsidR="00727CC6" w:rsidRPr="00B56B88" w:rsidRDefault="00D30728" w:rsidP="00B56B88">
      <w:pPr>
        <w:pStyle w:val="Caption"/>
        <w:jc w:val="center"/>
        <w:rPr>
          <w:sz w:val="24"/>
          <w:szCs w:val="24"/>
        </w:rPr>
      </w:pPr>
      <w:r w:rsidRPr="006F5CEE">
        <w:rPr>
          <w:sz w:val="24"/>
          <w:szCs w:val="24"/>
        </w:rPr>
        <w:t xml:space="preserve">Figure </w:t>
      </w:r>
      <w:r w:rsidRPr="006F5CEE">
        <w:rPr>
          <w:sz w:val="24"/>
          <w:szCs w:val="24"/>
        </w:rPr>
        <w:fldChar w:fldCharType="begin"/>
      </w:r>
      <w:r w:rsidRPr="006F5CEE">
        <w:rPr>
          <w:sz w:val="24"/>
          <w:szCs w:val="24"/>
        </w:rPr>
        <w:instrText xml:space="preserve"> SEQ Figure \* ARABIC </w:instrText>
      </w:r>
      <w:r w:rsidRPr="006F5CEE">
        <w:rPr>
          <w:sz w:val="24"/>
          <w:szCs w:val="24"/>
        </w:rPr>
        <w:fldChar w:fldCharType="separate"/>
      </w:r>
      <w:r w:rsidRPr="006F5CEE">
        <w:rPr>
          <w:noProof/>
          <w:sz w:val="24"/>
          <w:szCs w:val="24"/>
        </w:rPr>
        <w:t>5</w:t>
      </w:r>
      <w:r w:rsidRPr="006F5CEE">
        <w:rPr>
          <w:sz w:val="24"/>
          <w:szCs w:val="24"/>
        </w:rPr>
        <w:fldChar w:fldCharType="end"/>
      </w:r>
      <w:r w:rsidRPr="006F5CEE">
        <w:rPr>
          <w:sz w:val="24"/>
          <w:szCs w:val="24"/>
        </w:rPr>
        <w:t>: Mind-wandering ratings by task-relatedness and dynamics. Subjects were presented with vignettes that factorially manipulated dynamically guidance (guided vs unguided) and task-relatedness (on-task vs off-task vs no task). Mind-wandering ratings were significantly higher for unguided (red bars) versus guided (grey bars) thought. Task-relatedness had no significant effect on ratings. Error bars represent standard errors.</w:t>
      </w:r>
    </w:p>
    <w:p w14:paraId="4282344D" w14:textId="77777777" w:rsidR="00727CC6" w:rsidRPr="006F5CEE" w:rsidRDefault="00727CC6" w:rsidP="00727CC6"/>
    <w:p w14:paraId="0360078D" w14:textId="54E34AC7" w:rsidR="005B3475" w:rsidRPr="006F5CEE" w:rsidRDefault="005B3475" w:rsidP="00727CC6">
      <w:pPr>
        <w:spacing w:line="480" w:lineRule="auto"/>
        <w:jc w:val="center"/>
        <w:outlineLvl w:val="0"/>
        <w:rPr>
          <w:b/>
        </w:rPr>
      </w:pPr>
      <w:r w:rsidRPr="006F5CEE">
        <w:rPr>
          <w:b/>
        </w:rPr>
        <w:t xml:space="preserve">Study </w:t>
      </w:r>
      <w:r w:rsidR="00AB4D30" w:rsidRPr="006F5CEE">
        <w:rPr>
          <w:b/>
        </w:rPr>
        <w:t>5</w:t>
      </w:r>
      <w:r w:rsidRPr="006F5CEE">
        <w:rPr>
          <w:b/>
        </w:rPr>
        <w:t xml:space="preserve">: Linguistic Analysis of Intentionality and Mind-Wandering </w:t>
      </w:r>
    </w:p>
    <w:p w14:paraId="160E69F7" w14:textId="77777777" w:rsidR="005B3475" w:rsidRPr="006F5CEE" w:rsidRDefault="005B3475" w:rsidP="00727CC6">
      <w:pPr>
        <w:tabs>
          <w:tab w:val="left" w:pos="7440"/>
        </w:tabs>
        <w:spacing w:line="480" w:lineRule="auto"/>
      </w:pPr>
    </w:p>
    <w:p w14:paraId="61065393" w14:textId="21DAD330" w:rsidR="002D069A" w:rsidRPr="006F5CEE" w:rsidRDefault="00AB4D30" w:rsidP="00727CC6">
      <w:pPr>
        <w:pStyle w:val="NormalWeb"/>
        <w:spacing w:before="0" w:beforeAutospacing="0" w:after="0" w:afterAutospacing="0" w:line="480" w:lineRule="auto"/>
        <w:rPr>
          <w:color w:val="000000"/>
        </w:rPr>
      </w:pPr>
      <w:r w:rsidRPr="006F5CEE">
        <w:rPr>
          <w:color w:val="000000"/>
        </w:rPr>
        <w:t xml:space="preserve">Study 1 found that </w:t>
      </w:r>
      <w:r w:rsidR="00DB7DA9" w:rsidRPr="006F5CEE">
        <w:rPr>
          <w:color w:val="000000"/>
        </w:rPr>
        <w:t>intentionality</w:t>
      </w:r>
      <w:r w:rsidRPr="006F5CEE">
        <w:rPr>
          <w:color w:val="000000"/>
        </w:rPr>
        <w:t xml:space="preserve"> weakly predicts mind-wandering, whereas many predict a stronger relationship </w:t>
      </w:r>
      <w:r w:rsidR="009E6653" w:rsidRPr="006F5CEE">
        <w:rPr>
          <w:color w:val="000000"/>
        </w:rPr>
        <w:fldChar w:fldCharType="begin" w:fldLock="1"/>
      </w:r>
      <w:r w:rsidR="008F40BF" w:rsidRPr="006F5CEE">
        <w:rPr>
          <w:color w:val="000000"/>
        </w:rPr>
        <w:instrText>ADDIN CSL_CITATION {"citationItems":[{"id":"ITEM-1","itemData":{"author":[{"dropping-particle":"","family":"McVay","given":"Jennifer C.","non-dropping-particle":"","parse-names":false,"suffix":""},{"dropping-particle":"","family":"Kane","given":"Michael J.","non-dropping-particle":"","parse-names":false,"suffix":""}],"container-title":"Psychological Bulletin","id":"ITEM-1","issue":"2","issued":{"date-parts":[["2010"]]},"page":"188-197","publisher":"American Psychological Association","title":"Does mind wandering reflect executive function or executive failure? Comment on Smallwood and Schooler (2006) and Watkins (2008).","type":"article-journal","volume":"136"},"uris":["http://www.mendeley.com/documents/?uuid=15fcc267-983b-4a55-971d-e3735f29dff5"]},{"id":"ITEM-2","itemData":{"author":[{"dropping-particle":"","family":"Watzl","given":"Sebastian","non-dropping-particle":"","parse-names":false,"suffix":""}],"id":"ITEM-2","issued":{"date-parts":[["2017"]]},"publisher":"Oxford University Press","title":"Structuring mind: The nature of attention and how it shapes consciousness","type":"book"},"uris":["http://www.mendeley.com/documents/?uuid=cb3dfdb2-4f44-458e-b2e1-276a366c6a5b"]}],"mendeley":{"formattedCitation":"(McVay &amp; Kane, 2010; Watzl, 2017)","plainTextFormattedCitation":"(McVay &amp; Kane, 2010; Watzl, 2017)","previouslyFormattedCitation":"(McVay &amp; Kane, 2010; Watzl, 2017)"},"properties":{"noteIndex":0},"schema":"https://github.com/citation-style-language/schema/raw/master/csl-citation.json"}</w:instrText>
      </w:r>
      <w:r w:rsidR="009E6653" w:rsidRPr="006F5CEE">
        <w:rPr>
          <w:color w:val="000000"/>
        </w:rPr>
        <w:fldChar w:fldCharType="separate"/>
      </w:r>
      <w:r w:rsidR="000D5A0F" w:rsidRPr="006F5CEE">
        <w:rPr>
          <w:noProof/>
          <w:color w:val="000000"/>
        </w:rPr>
        <w:t>(McVay &amp; Kane, 2010; Watzl, 2017)</w:t>
      </w:r>
      <w:r w:rsidR="009E6653" w:rsidRPr="006F5CEE">
        <w:rPr>
          <w:color w:val="000000"/>
        </w:rPr>
        <w:fldChar w:fldCharType="end"/>
      </w:r>
      <w:r w:rsidR="007E2098" w:rsidRPr="006F5CEE">
        <w:rPr>
          <w:color w:val="000000"/>
        </w:rPr>
        <w:t xml:space="preserve"> or even </w:t>
      </w:r>
      <w:r w:rsidRPr="006F5CEE">
        <w:rPr>
          <w:color w:val="000000"/>
        </w:rPr>
        <w:t>that intentional mind-</w:t>
      </w:r>
      <w:r w:rsidRPr="006F5CEE">
        <w:rPr>
          <w:color w:val="000000"/>
        </w:rPr>
        <w:lastRenderedPageBreak/>
        <w:t xml:space="preserve">wandering is </w:t>
      </w:r>
      <w:r w:rsidRPr="006F5CEE">
        <w:rPr>
          <w:i/>
          <w:color w:val="000000"/>
        </w:rPr>
        <w:t>impossible</w:t>
      </w:r>
      <w:r w:rsidRPr="006F5CEE">
        <w:rPr>
          <w:color w:val="000000"/>
        </w:rPr>
        <w:t xml:space="preserve"> </w:t>
      </w:r>
      <w:r w:rsidRPr="006F5CEE">
        <w:rPr>
          <w:color w:val="000000"/>
        </w:rPr>
        <w:fldChar w:fldCharType="begin" w:fldLock="1"/>
      </w:r>
      <w:r w:rsidR="008F40BF" w:rsidRPr="006F5CEE">
        <w:rPr>
          <w:color w:val="000000"/>
        </w:rPr>
        <w:instrText>ADDIN CSL_CITATION {"citationItems":[{"id":"ITEM-1","itemData":{"author":[{"dropping-particle":"","family":"Murray","given":"Samuel","non-dropping-particle":"","parse-names":false,"suffix":""},{"dropping-particle":"","family":"Krasich","given":"Kristina","non-dropping-particle":"","parse-names":false,"suffix":""}],"id":"ITEM-1","issued":{"date-parts":[["0"]]},"title":"Can the Mind Wander Intentionally","type":"report"},"uris":["http://www.mendeley.com/documents/?uuid=b386a676-24b0-4ae8-b5bf-b02ec991b3e4"]}],"mendeley":{"formattedCitation":"(Murray &amp; Krasich, n.d.)","plainTextFormattedCitation":"(Murray &amp; Krasich, n.d.)","previouslyFormattedCitation":"(Murray &amp; Krasich, n.d.)"},"properties":{"noteIndex":0},"schema":"https://github.com/citation-style-language/schema/raw/master/csl-citation.json"}</w:instrText>
      </w:r>
      <w:r w:rsidRPr="006F5CEE">
        <w:rPr>
          <w:color w:val="000000"/>
        </w:rPr>
        <w:fldChar w:fldCharType="separate"/>
      </w:r>
      <w:r w:rsidR="000D5A0F" w:rsidRPr="006F5CEE">
        <w:rPr>
          <w:noProof/>
          <w:color w:val="000000"/>
        </w:rPr>
        <w:t>(Murray &amp; Krasich, n.d.)</w:t>
      </w:r>
      <w:r w:rsidRPr="006F5CEE">
        <w:rPr>
          <w:color w:val="000000"/>
        </w:rPr>
        <w:fldChar w:fldCharType="end"/>
      </w:r>
      <w:r w:rsidRPr="006F5CEE">
        <w:rPr>
          <w:color w:val="000000"/>
        </w:rPr>
        <w:t xml:space="preserve">. </w:t>
      </w:r>
      <w:r w:rsidR="00DB7DA9" w:rsidRPr="006F5CEE">
        <w:rPr>
          <w:color w:val="000000"/>
        </w:rPr>
        <w:t xml:space="preserve">Study 5 </w:t>
      </w:r>
      <w:r w:rsidR="007E2098" w:rsidRPr="006F5CEE">
        <w:rPr>
          <w:color w:val="000000"/>
        </w:rPr>
        <w:t xml:space="preserve">therefore </w:t>
      </w:r>
      <w:r w:rsidR="00DB7DA9" w:rsidRPr="006F5CEE">
        <w:rPr>
          <w:color w:val="000000"/>
        </w:rPr>
        <w:t xml:space="preserve">used linguistic analysis to probe the </w:t>
      </w:r>
      <w:r w:rsidR="007E2098" w:rsidRPr="006F5CEE">
        <w:rPr>
          <w:color w:val="000000"/>
        </w:rPr>
        <w:t xml:space="preserve">folk’s understanding of </w:t>
      </w:r>
      <w:r w:rsidR="00DB7DA9" w:rsidRPr="006F5CEE">
        <w:rPr>
          <w:color w:val="000000"/>
        </w:rPr>
        <w:t xml:space="preserve">intentionality </w:t>
      </w:r>
      <w:r w:rsidR="007E2098" w:rsidRPr="006F5CEE">
        <w:rPr>
          <w:color w:val="000000"/>
        </w:rPr>
        <w:t>and</w:t>
      </w:r>
      <w:r w:rsidR="00DB7DA9" w:rsidRPr="006F5CEE">
        <w:rPr>
          <w:color w:val="000000"/>
        </w:rPr>
        <w:t xml:space="preserve"> mind-wandering. </w:t>
      </w:r>
    </w:p>
    <w:p w14:paraId="6CDE67BE" w14:textId="2B3ECB80" w:rsidR="002D069A" w:rsidRPr="006F5CEE" w:rsidRDefault="002D069A" w:rsidP="00727CC6">
      <w:pPr>
        <w:pStyle w:val="NormalWeb"/>
        <w:spacing w:before="0" w:beforeAutospacing="0" w:after="0" w:afterAutospacing="0" w:line="480" w:lineRule="auto"/>
        <w:rPr>
          <w:color w:val="000000"/>
        </w:rPr>
      </w:pPr>
    </w:p>
    <w:p w14:paraId="2311C17F" w14:textId="5B44A52C" w:rsidR="002D069A" w:rsidRPr="006F5CEE" w:rsidRDefault="002D069A" w:rsidP="00727CC6">
      <w:pPr>
        <w:pStyle w:val="NormalWeb"/>
        <w:spacing w:before="0" w:beforeAutospacing="0" w:after="0" w:afterAutospacing="0" w:line="480" w:lineRule="auto"/>
        <w:rPr>
          <w:b/>
          <w:color w:val="000000"/>
        </w:rPr>
      </w:pPr>
      <w:r w:rsidRPr="006F5CEE">
        <w:rPr>
          <w:b/>
          <w:color w:val="000000"/>
        </w:rPr>
        <w:t>Methods</w:t>
      </w:r>
    </w:p>
    <w:p w14:paraId="526A07B6" w14:textId="77777777" w:rsidR="002D069A" w:rsidRPr="006F5CEE" w:rsidRDefault="002D069A" w:rsidP="00727CC6">
      <w:pPr>
        <w:pStyle w:val="NormalWeb"/>
        <w:spacing w:before="0" w:beforeAutospacing="0" w:after="0" w:afterAutospacing="0" w:line="480" w:lineRule="auto"/>
        <w:rPr>
          <w:color w:val="000000"/>
        </w:rPr>
      </w:pPr>
    </w:p>
    <w:p w14:paraId="58C9EAF1" w14:textId="4AC118BA" w:rsidR="00AB4D30" w:rsidRPr="006F5CEE" w:rsidRDefault="00AB4D30" w:rsidP="00727CC6">
      <w:pPr>
        <w:pStyle w:val="NormalWeb"/>
        <w:spacing w:before="0" w:beforeAutospacing="0" w:after="0" w:afterAutospacing="0" w:line="480" w:lineRule="auto"/>
      </w:pPr>
      <w:r w:rsidRPr="006F5CEE">
        <w:rPr>
          <w:color w:val="000000"/>
        </w:rPr>
        <w:t xml:space="preserve">One way to shed light on a term’s meaning is to examine </w:t>
      </w:r>
      <w:proofErr w:type="gramStart"/>
      <w:r w:rsidRPr="006F5CEE">
        <w:rPr>
          <w:color w:val="000000"/>
        </w:rPr>
        <w:t>its</w:t>
      </w:r>
      <w:proofErr w:type="gramEnd"/>
      <w:r w:rsidRPr="006F5CEE">
        <w:rPr>
          <w:color w:val="000000"/>
        </w:rPr>
        <w:t xml:space="preserve"> </w:t>
      </w:r>
      <w:r w:rsidRPr="006F5CEE">
        <w:rPr>
          <w:i/>
          <w:iCs/>
          <w:color w:val="000000"/>
        </w:rPr>
        <w:t>collocates</w:t>
      </w:r>
      <w:r w:rsidRPr="006F5CEE">
        <w:rPr>
          <w:color w:val="000000"/>
        </w:rPr>
        <w:t>: that is, words that are commonly juxtaposed with that term. We therefore examined collocates</w:t>
      </w:r>
      <w:r w:rsidRPr="006F5CEE">
        <w:rPr>
          <w:i/>
          <w:iCs/>
          <w:color w:val="000000"/>
        </w:rPr>
        <w:t xml:space="preserve"> </w:t>
      </w:r>
      <w:r w:rsidRPr="006F5CEE">
        <w:rPr>
          <w:color w:val="000000"/>
        </w:rPr>
        <w:t>for terms that refer to mind-wandering</w:t>
      </w:r>
      <w:r w:rsidRPr="006F5CEE">
        <w:rPr>
          <w:rStyle w:val="FootnoteReference"/>
        </w:rPr>
        <w:footnoteReference w:id="3"/>
      </w:r>
      <w:r w:rsidRPr="006F5CEE">
        <w:rPr>
          <w:color w:val="000000"/>
        </w:rPr>
        <w:t xml:space="preserve"> in two English-language corpora: The Corpus of Contemporary American English (Davies, 2008), the largest genre-balanced corpora, and The Intelligent Web Based Corpus (Davies, 2017), the largest online corpus where websites were chosen in a systematic way (to ensure that they were popular amongst users from English-speaking countries, for example).</w:t>
      </w:r>
    </w:p>
    <w:p w14:paraId="2D008270" w14:textId="73817AB9" w:rsidR="005B3475" w:rsidRPr="006F5CEE" w:rsidRDefault="005B3475" w:rsidP="00727CC6">
      <w:pPr>
        <w:tabs>
          <w:tab w:val="left" w:pos="7440"/>
        </w:tabs>
        <w:spacing w:line="480" w:lineRule="auto"/>
      </w:pPr>
    </w:p>
    <w:p w14:paraId="494E0112" w14:textId="0123EB4A" w:rsidR="002D069A" w:rsidRPr="006F5CEE" w:rsidRDefault="002D069A" w:rsidP="00727CC6">
      <w:pPr>
        <w:tabs>
          <w:tab w:val="left" w:pos="7440"/>
        </w:tabs>
        <w:spacing w:line="480" w:lineRule="auto"/>
        <w:rPr>
          <w:b/>
        </w:rPr>
      </w:pPr>
      <w:r w:rsidRPr="006F5CEE">
        <w:rPr>
          <w:b/>
        </w:rPr>
        <w:t>Results</w:t>
      </w:r>
    </w:p>
    <w:p w14:paraId="20ECD247" w14:textId="77777777" w:rsidR="002D069A" w:rsidRPr="006F5CEE" w:rsidRDefault="002D069A" w:rsidP="00727CC6">
      <w:pPr>
        <w:tabs>
          <w:tab w:val="left" w:pos="7440"/>
        </w:tabs>
        <w:spacing w:line="480" w:lineRule="auto"/>
      </w:pPr>
    </w:p>
    <w:p w14:paraId="1455CFE8" w14:textId="79F96541" w:rsidR="005B3475" w:rsidRPr="006F5CEE" w:rsidRDefault="005B3475" w:rsidP="00727CC6">
      <w:pPr>
        <w:tabs>
          <w:tab w:val="left" w:pos="7440"/>
        </w:tabs>
        <w:spacing w:line="480" w:lineRule="auto"/>
      </w:pPr>
      <w:r w:rsidRPr="006F5CEE">
        <w:lastRenderedPageBreak/>
        <w:t xml:space="preserve">In both corpora, by far the most common collocate </w:t>
      </w:r>
      <w:r w:rsidR="008D554D" w:rsidRPr="006F5CEE">
        <w:t>for</w:t>
      </w:r>
      <w:r w:rsidRPr="006F5CEE">
        <w:t xml:space="preserve"> mind-wandering</w:t>
      </w:r>
      <w:r w:rsidR="008D554D" w:rsidRPr="006F5CEE">
        <w:t xml:space="preserve"> terms</w:t>
      </w:r>
      <w:r w:rsidRPr="006F5CEE">
        <w:t xml:space="preserve"> is “let”, as in “Susan </w:t>
      </w:r>
      <w:r w:rsidRPr="006F5CEE">
        <w:rPr>
          <w:i/>
        </w:rPr>
        <w:t>let</w:t>
      </w:r>
      <w:r w:rsidRPr="006F5CEE">
        <w:t xml:space="preserve"> her mind wander on purpose” </w:t>
      </w:r>
      <w:r w:rsidRPr="006F5CEE">
        <w:fldChar w:fldCharType="begin" w:fldLock="1"/>
      </w:r>
      <w:r w:rsidR="008F40BF" w:rsidRPr="006F5CEE">
        <w:instrText>ADDIN CSL_CITATION {"citationItems":[{"id":"ITEM-1","itemData":{"author":[{"dropping-particle":"","family":"Davies","given":"Mark","non-dropping-particle":"","parse-names":false,"suffix":""}],"id":"ITEM-1","issued":{"date-parts":[["2008"]]},"title":"The corpus of contemporary American English (COCA): 560+ million words, 1990-present","type":"article"},"uris":["http://www.mendeley.com/documents/?uuid=92c2fb00-e3e2-4317-9287-5a53ed5324be"]},{"id":"ITEM-2","itemData":{"author":[{"dropping-particle":"","family":"Davies","given":"Mark","non-dropping-particle":"","parse-names":false,"suffix":""}],"id":"ITEM-2","issued":{"date-parts":[["2017"]]},"title":"The intelligent web based corpus (iWeb)","type":"article"},"suffix":"; Table 3","uris":["http://www.mendeley.com/documents/?uuid=29135f6c-6954-40d9-bfd1-3bdb635340dc"]}],"mendeley":{"formattedCitation":"(Davies, 2008, 2017; Table 3)","manualFormatting":"(Davies, 2008, 2017; Table 6)","plainTextFormattedCitation":"(Davies, 2008, 2017; Table 3)","previouslyFormattedCitation":"(Davies, 2008, 2017; Table 3)"},"properties":{"noteIndex":0},"schema":"https://github.com/citation-style-language/schema/raw/master/csl-citation.json"}</w:instrText>
      </w:r>
      <w:r w:rsidRPr="006F5CEE">
        <w:fldChar w:fldCharType="separate"/>
      </w:r>
      <w:r w:rsidRPr="006F5CEE">
        <w:rPr>
          <w:noProof/>
        </w:rPr>
        <w:t xml:space="preserve">(Davies, 2008, 2017; Table </w:t>
      </w:r>
      <w:r w:rsidR="00081388" w:rsidRPr="006F5CEE">
        <w:rPr>
          <w:noProof/>
        </w:rPr>
        <w:t>6</w:t>
      </w:r>
      <w:r w:rsidRPr="006F5CEE">
        <w:rPr>
          <w:noProof/>
        </w:rPr>
        <w:t>)</w:t>
      </w:r>
      <w:r w:rsidRPr="006F5CEE">
        <w:fldChar w:fldCharType="end"/>
      </w:r>
      <w:r w:rsidRPr="006F5CEE">
        <w:t xml:space="preserve">. These constructions describe cases of </w:t>
      </w:r>
      <w:r w:rsidRPr="006F5CEE">
        <w:rPr>
          <w:i/>
        </w:rPr>
        <w:t>intentional</w:t>
      </w:r>
      <w:r w:rsidRPr="006F5CEE">
        <w:t xml:space="preserve"> mind-wandering, where someone consents to their mind’s wandering, rather than cases where </w:t>
      </w:r>
      <w:r w:rsidR="00796A0F" w:rsidRPr="006F5CEE">
        <w:t>someone’s</w:t>
      </w:r>
      <w:r w:rsidRPr="006F5CEE">
        <w:t xml:space="preserve"> mind wanders unintentionally. Linguistic data therefore lends additional support</w:t>
      </w:r>
      <w:r w:rsidR="006530AC" w:rsidRPr="006F5CEE">
        <w:t xml:space="preserve"> to</w:t>
      </w:r>
      <w:r w:rsidRPr="006F5CEE">
        <w:t xml:space="preserve"> </w:t>
      </w:r>
      <w:r w:rsidR="006530AC" w:rsidRPr="006F5CEE">
        <w:t xml:space="preserve">the view, already supported by </w:t>
      </w:r>
      <w:r w:rsidRPr="006F5CEE">
        <w:t>our experimental evidence</w:t>
      </w:r>
      <w:r w:rsidR="006530AC" w:rsidRPr="006F5CEE">
        <w:t>,</w:t>
      </w:r>
      <w:r w:rsidRPr="006F5CEE">
        <w:t xml:space="preserve"> that ordinary people consider intentional mind-wandering to be a typical form of mind-wandering. </w:t>
      </w:r>
    </w:p>
    <w:p w14:paraId="137DB902" w14:textId="77777777" w:rsidR="003A0354" w:rsidRPr="006F5CEE" w:rsidRDefault="003A0354" w:rsidP="00727CC6">
      <w:pPr>
        <w:tabs>
          <w:tab w:val="left" w:pos="7440"/>
        </w:tabs>
        <w:spacing w:line="480" w:lineRule="auto"/>
      </w:pPr>
    </w:p>
    <w:tbl>
      <w:tblPr>
        <w:tblStyle w:val="TableGrid"/>
        <w:tblW w:w="0" w:type="auto"/>
        <w:jc w:val="center"/>
        <w:tblLook w:val="04A0" w:firstRow="1" w:lastRow="0" w:firstColumn="1" w:lastColumn="0" w:noHBand="0" w:noVBand="1"/>
      </w:tblPr>
      <w:tblGrid>
        <w:gridCol w:w="458"/>
        <w:gridCol w:w="2394"/>
        <w:gridCol w:w="2394"/>
      </w:tblGrid>
      <w:tr w:rsidR="005B3475" w:rsidRPr="006F5CEE" w14:paraId="6A86C435" w14:textId="77777777" w:rsidTr="00A04F42">
        <w:trPr>
          <w:jc w:val="center"/>
        </w:trPr>
        <w:tc>
          <w:tcPr>
            <w:tcW w:w="458" w:type="dxa"/>
          </w:tcPr>
          <w:p w14:paraId="3B15A5E3" w14:textId="77777777" w:rsidR="005B3475" w:rsidRPr="006F5CEE" w:rsidRDefault="005B3475" w:rsidP="00727CC6">
            <w:pPr>
              <w:tabs>
                <w:tab w:val="left" w:pos="7440"/>
              </w:tabs>
              <w:jc w:val="center"/>
            </w:pPr>
          </w:p>
        </w:tc>
        <w:tc>
          <w:tcPr>
            <w:tcW w:w="2394" w:type="dxa"/>
          </w:tcPr>
          <w:p w14:paraId="4889CE8E" w14:textId="77777777" w:rsidR="005B3475" w:rsidRPr="006F5CEE" w:rsidRDefault="005B3475" w:rsidP="00727CC6">
            <w:pPr>
              <w:tabs>
                <w:tab w:val="left" w:pos="7440"/>
              </w:tabs>
            </w:pPr>
            <w:r w:rsidRPr="006F5CEE">
              <w:t>COCA</w:t>
            </w:r>
          </w:p>
        </w:tc>
        <w:tc>
          <w:tcPr>
            <w:tcW w:w="2394" w:type="dxa"/>
          </w:tcPr>
          <w:p w14:paraId="69C5F64C" w14:textId="77777777" w:rsidR="005B3475" w:rsidRPr="006F5CEE" w:rsidRDefault="005B3475" w:rsidP="00727CC6">
            <w:pPr>
              <w:tabs>
                <w:tab w:val="left" w:pos="7440"/>
              </w:tabs>
            </w:pPr>
            <w:proofErr w:type="spellStart"/>
            <w:r w:rsidRPr="006F5CEE">
              <w:t>iWeb</w:t>
            </w:r>
            <w:proofErr w:type="spellEnd"/>
          </w:p>
        </w:tc>
      </w:tr>
      <w:tr w:rsidR="005B3475" w:rsidRPr="006F5CEE" w14:paraId="466E2551" w14:textId="77777777" w:rsidTr="00A04F42">
        <w:trPr>
          <w:jc w:val="center"/>
        </w:trPr>
        <w:tc>
          <w:tcPr>
            <w:tcW w:w="458" w:type="dxa"/>
          </w:tcPr>
          <w:p w14:paraId="4F221618" w14:textId="77777777" w:rsidR="005B3475" w:rsidRPr="006F5CEE" w:rsidRDefault="005B3475" w:rsidP="00727CC6">
            <w:pPr>
              <w:tabs>
                <w:tab w:val="left" w:pos="7440"/>
              </w:tabs>
              <w:jc w:val="center"/>
            </w:pPr>
            <w:r w:rsidRPr="006F5CEE">
              <w:t>1</w:t>
            </w:r>
          </w:p>
        </w:tc>
        <w:tc>
          <w:tcPr>
            <w:tcW w:w="2394" w:type="dxa"/>
          </w:tcPr>
          <w:p w14:paraId="69B685AF" w14:textId="77777777" w:rsidR="005B3475" w:rsidRPr="006F5CEE" w:rsidRDefault="005B3475" w:rsidP="00727CC6">
            <w:pPr>
              <w:tabs>
                <w:tab w:val="left" w:pos="7440"/>
              </w:tabs>
            </w:pPr>
            <w:r w:rsidRPr="006F5CEE">
              <w:t>Let (19.0%)</w:t>
            </w:r>
          </w:p>
        </w:tc>
        <w:tc>
          <w:tcPr>
            <w:tcW w:w="2394" w:type="dxa"/>
          </w:tcPr>
          <w:p w14:paraId="1A338B27" w14:textId="77777777" w:rsidR="005B3475" w:rsidRPr="006F5CEE" w:rsidRDefault="005B3475" w:rsidP="00727CC6">
            <w:pPr>
              <w:tabs>
                <w:tab w:val="left" w:pos="7440"/>
              </w:tabs>
            </w:pPr>
            <w:r w:rsidRPr="006F5CEE">
              <w:t>Let (29.4%)</w:t>
            </w:r>
          </w:p>
        </w:tc>
      </w:tr>
      <w:tr w:rsidR="005B3475" w:rsidRPr="006F5CEE" w14:paraId="3D3EE1C5" w14:textId="77777777" w:rsidTr="00A04F42">
        <w:trPr>
          <w:jc w:val="center"/>
        </w:trPr>
        <w:tc>
          <w:tcPr>
            <w:tcW w:w="458" w:type="dxa"/>
          </w:tcPr>
          <w:p w14:paraId="0A9A7F94" w14:textId="77777777" w:rsidR="005B3475" w:rsidRPr="006F5CEE" w:rsidRDefault="005B3475" w:rsidP="00727CC6">
            <w:pPr>
              <w:tabs>
                <w:tab w:val="left" w:pos="7440"/>
              </w:tabs>
              <w:jc w:val="center"/>
            </w:pPr>
            <w:r w:rsidRPr="006F5CEE">
              <w:t>2</w:t>
            </w:r>
          </w:p>
        </w:tc>
        <w:tc>
          <w:tcPr>
            <w:tcW w:w="2394" w:type="dxa"/>
          </w:tcPr>
          <w:p w14:paraId="641CFA80" w14:textId="77777777" w:rsidR="005B3475" w:rsidRPr="006F5CEE" w:rsidRDefault="005B3475" w:rsidP="00727CC6">
            <w:pPr>
              <w:tabs>
                <w:tab w:val="left" w:pos="7440"/>
              </w:tabs>
            </w:pPr>
            <w:r w:rsidRPr="006F5CEE">
              <w:t>Back (9.7%)</w:t>
            </w:r>
          </w:p>
        </w:tc>
        <w:tc>
          <w:tcPr>
            <w:tcW w:w="2394" w:type="dxa"/>
          </w:tcPr>
          <w:p w14:paraId="46C2E102" w14:textId="77777777" w:rsidR="005B3475" w:rsidRPr="006F5CEE" w:rsidRDefault="005B3475" w:rsidP="00727CC6">
            <w:pPr>
              <w:tabs>
                <w:tab w:val="left" w:pos="7440"/>
              </w:tabs>
            </w:pPr>
            <w:r w:rsidRPr="006F5CEE">
              <w:t>Letting (7.4%)</w:t>
            </w:r>
          </w:p>
        </w:tc>
      </w:tr>
      <w:tr w:rsidR="005B3475" w:rsidRPr="006F5CEE" w14:paraId="21C73E39" w14:textId="77777777" w:rsidTr="00A04F42">
        <w:trPr>
          <w:jc w:val="center"/>
        </w:trPr>
        <w:tc>
          <w:tcPr>
            <w:tcW w:w="458" w:type="dxa"/>
          </w:tcPr>
          <w:p w14:paraId="30680674" w14:textId="77777777" w:rsidR="005B3475" w:rsidRPr="006F5CEE" w:rsidRDefault="005B3475" w:rsidP="00727CC6">
            <w:pPr>
              <w:tabs>
                <w:tab w:val="left" w:pos="7440"/>
              </w:tabs>
              <w:jc w:val="center"/>
            </w:pPr>
            <w:r w:rsidRPr="006F5CEE">
              <w:t>3</w:t>
            </w:r>
          </w:p>
        </w:tc>
        <w:tc>
          <w:tcPr>
            <w:tcW w:w="2394" w:type="dxa"/>
          </w:tcPr>
          <w:p w14:paraId="21CC5959" w14:textId="77777777" w:rsidR="005B3475" w:rsidRPr="006F5CEE" w:rsidRDefault="005B3475" w:rsidP="00727CC6">
            <w:pPr>
              <w:tabs>
                <w:tab w:val="left" w:pos="7440"/>
              </w:tabs>
            </w:pPr>
            <w:r w:rsidRPr="006F5CEE">
              <w:t>Letting (3.5%)</w:t>
            </w:r>
          </w:p>
        </w:tc>
        <w:tc>
          <w:tcPr>
            <w:tcW w:w="2394" w:type="dxa"/>
          </w:tcPr>
          <w:p w14:paraId="378C7091" w14:textId="77777777" w:rsidR="005B3475" w:rsidRPr="006F5CEE" w:rsidRDefault="005B3475" w:rsidP="00727CC6">
            <w:pPr>
              <w:tabs>
                <w:tab w:val="left" w:pos="7440"/>
              </w:tabs>
            </w:pPr>
            <w:r w:rsidRPr="006F5CEE">
              <w:t>Gently (1.5%)</w:t>
            </w:r>
          </w:p>
        </w:tc>
      </w:tr>
      <w:tr w:rsidR="005B3475" w:rsidRPr="006F5CEE" w14:paraId="66508F69" w14:textId="77777777" w:rsidTr="00A04F42">
        <w:trPr>
          <w:jc w:val="center"/>
        </w:trPr>
        <w:tc>
          <w:tcPr>
            <w:tcW w:w="458" w:type="dxa"/>
          </w:tcPr>
          <w:p w14:paraId="73AAD87C" w14:textId="77777777" w:rsidR="005B3475" w:rsidRPr="006F5CEE" w:rsidRDefault="005B3475" w:rsidP="00727CC6">
            <w:pPr>
              <w:tabs>
                <w:tab w:val="left" w:pos="7440"/>
              </w:tabs>
              <w:jc w:val="center"/>
            </w:pPr>
            <w:r w:rsidRPr="006F5CEE">
              <w:t>4</w:t>
            </w:r>
          </w:p>
        </w:tc>
        <w:tc>
          <w:tcPr>
            <w:tcW w:w="2394" w:type="dxa"/>
          </w:tcPr>
          <w:p w14:paraId="7C400DB2" w14:textId="77777777" w:rsidR="005B3475" w:rsidRPr="006F5CEE" w:rsidRDefault="005B3475" w:rsidP="00727CC6">
            <w:pPr>
              <w:tabs>
                <w:tab w:val="left" w:pos="7440"/>
              </w:tabs>
            </w:pPr>
            <w:proofErr w:type="spellStart"/>
            <w:r w:rsidRPr="006F5CEE">
              <w:t>Lets</w:t>
            </w:r>
            <w:proofErr w:type="spellEnd"/>
            <w:r w:rsidRPr="006F5CEE">
              <w:t xml:space="preserve"> (2.4%)</w:t>
            </w:r>
          </w:p>
        </w:tc>
        <w:tc>
          <w:tcPr>
            <w:tcW w:w="2394" w:type="dxa"/>
          </w:tcPr>
          <w:p w14:paraId="405A6139" w14:textId="77777777" w:rsidR="005B3475" w:rsidRPr="006F5CEE" w:rsidRDefault="005B3475" w:rsidP="00727CC6">
            <w:pPr>
              <w:tabs>
                <w:tab w:val="left" w:pos="7440"/>
              </w:tabs>
            </w:pPr>
            <w:r w:rsidRPr="006F5CEE">
              <w:t>Distracted (0.4%)</w:t>
            </w:r>
          </w:p>
        </w:tc>
      </w:tr>
      <w:tr w:rsidR="005B3475" w:rsidRPr="006F5CEE" w14:paraId="6C9BEEB2" w14:textId="77777777" w:rsidTr="00A04F42">
        <w:trPr>
          <w:jc w:val="center"/>
        </w:trPr>
        <w:tc>
          <w:tcPr>
            <w:tcW w:w="458" w:type="dxa"/>
          </w:tcPr>
          <w:p w14:paraId="3B9AA8D4" w14:textId="77777777" w:rsidR="005B3475" w:rsidRPr="006F5CEE" w:rsidRDefault="005B3475" w:rsidP="00727CC6">
            <w:pPr>
              <w:tabs>
                <w:tab w:val="left" w:pos="7440"/>
              </w:tabs>
              <w:jc w:val="center"/>
            </w:pPr>
            <w:r w:rsidRPr="006F5CEE">
              <w:t>5</w:t>
            </w:r>
          </w:p>
        </w:tc>
        <w:tc>
          <w:tcPr>
            <w:tcW w:w="2394" w:type="dxa"/>
          </w:tcPr>
          <w:p w14:paraId="374BA642" w14:textId="77777777" w:rsidR="005B3475" w:rsidRPr="006F5CEE" w:rsidRDefault="005B3475" w:rsidP="00727CC6">
            <w:pPr>
              <w:tabs>
                <w:tab w:val="left" w:pos="7440"/>
              </w:tabs>
            </w:pPr>
            <w:r w:rsidRPr="006F5CEE">
              <w:t>Wondered (1.4%)</w:t>
            </w:r>
          </w:p>
        </w:tc>
        <w:tc>
          <w:tcPr>
            <w:tcW w:w="2394" w:type="dxa"/>
          </w:tcPr>
          <w:p w14:paraId="6C35F243" w14:textId="77777777" w:rsidR="005B3475" w:rsidRPr="006F5CEE" w:rsidRDefault="005B3475" w:rsidP="00727CC6">
            <w:pPr>
              <w:tabs>
                <w:tab w:val="left" w:pos="7440"/>
              </w:tabs>
            </w:pPr>
            <w:r w:rsidRPr="006F5CEE">
              <w:t>Refocus (0.2%)</w:t>
            </w:r>
          </w:p>
        </w:tc>
      </w:tr>
    </w:tbl>
    <w:p w14:paraId="35211455" w14:textId="77777777" w:rsidR="005B3475" w:rsidRPr="006F5CEE" w:rsidRDefault="005B3475" w:rsidP="00727CC6">
      <w:pPr>
        <w:tabs>
          <w:tab w:val="left" w:pos="7440"/>
        </w:tabs>
      </w:pPr>
    </w:p>
    <w:p w14:paraId="5115C97C" w14:textId="668A8C54" w:rsidR="005B3475" w:rsidRPr="006F5CEE" w:rsidRDefault="005B3475" w:rsidP="00727CC6">
      <w:pPr>
        <w:tabs>
          <w:tab w:val="left" w:pos="7440"/>
        </w:tabs>
        <w:jc w:val="center"/>
        <w:rPr>
          <w:i/>
          <w:color w:val="44546A" w:themeColor="text2"/>
        </w:rPr>
      </w:pPr>
      <w:r w:rsidRPr="006F5CEE">
        <w:rPr>
          <w:i/>
          <w:color w:val="44546A" w:themeColor="text2"/>
        </w:rPr>
        <w:t xml:space="preserve">Table </w:t>
      </w:r>
      <w:r w:rsidR="00067B90" w:rsidRPr="006F5CEE">
        <w:rPr>
          <w:i/>
          <w:noProof/>
          <w:color w:val="44546A" w:themeColor="text2"/>
        </w:rPr>
        <w:fldChar w:fldCharType="begin"/>
      </w:r>
      <w:r w:rsidR="00067B90" w:rsidRPr="006F5CEE">
        <w:rPr>
          <w:i/>
          <w:noProof/>
          <w:color w:val="44546A" w:themeColor="text2"/>
        </w:rPr>
        <w:instrText xml:space="preserve"> SEQ Table \* ARABIC </w:instrText>
      </w:r>
      <w:r w:rsidR="00067B90" w:rsidRPr="006F5CEE">
        <w:rPr>
          <w:i/>
          <w:noProof/>
          <w:color w:val="44546A" w:themeColor="text2"/>
        </w:rPr>
        <w:fldChar w:fldCharType="separate"/>
      </w:r>
      <w:r w:rsidR="00A502F6" w:rsidRPr="006F5CEE">
        <w:rPr>
          <w:i/>
          <w:noProof/>
          <w:color w:val="44546A" w:themeColor="text2"/>
        </w:rPr>
        <w:t>6</w:t>
      </w:r>
      <w:r w:rsidR="00067B90" w:rsidRPr="006F5CEE">
        <w:rPr>
          <w:i/>
          <w:noProof/>
          <w:color w:val="44546A" w:themeColor="text2"/>
        </w:rPr>
        <w:fldChar w:fldCharType="end"/>
      </w:r>
      <w:r w:rsidRPr="006F5CEE">
        <w:rPr>
          <w:i/>
          <w:color w:val="44546A" w:themeColor="text2"/>
        </w:rPr>
        <w:t>: The five most common collocates of phrases that describe mind-wandering, excluding pronouns. Results are from The Corpus of Contemporary American English (COCA) and The Intelligent Web Based Corpus (</w:t>
      </w:r>
      <w:proofErr w:type="spellStart"/>
      <w:r w:rsidRPr="006F5CEE">
        <w:rPr>
          <w:i/>
          <w:color w:val="44546A" w:themeColor="text2"/>
        </w:rPr>
        <w:t>iWeb</w:t>
      </w:r>
      <w:proofErr w:type="spellEnd"/>
      <w:r w:rsidRPr="006F5CEE">
        <w:rPr>
          <w:i/>
          <w:color w:val="44546A" w:themeColor="text2"/>
        </w:rPr>
        <w:t>). The percentage of all phrases that include this collocate is represented in brackets.</w:t>
      </w:r>
    </w:p>
    <w:p w14:paraId="44CBC1EE" w14:textId="228CE5C0" w:rsidR="00D66E9C" w:rsidRPr="006F5CEE" w:rsidRDefault="005B3475" w:rsidP="00727CC6">
      <w:pPr>
        <w:tabs>
          <w:tab w:val="left" w:pos="7440"/>
        </w:tabs>
        <w:spacing w:line="480" w:lineRule="auto"/>
        <w:rPr>
          <w:rFonts w:eastAsiaTheme="minorEastAsia"/>
        </w:rPr>
      </w:pPr>
      <w:r w:rsidRPr="006F5CEE">
        <w:tab/>
      </w:r>
    </w:p>
    <w:p w14:paraId="0A3A32B7" w14:textId="18F9E20F" w:rsidR="00B46CAD" w:rsidRPr="006F5CEE" w:rsidRDefault="00B46CAD" w:rsidP="00727CC6">
      <w:pPr>
        <w:tabs>
          <w:tab w:val="left" w:pos="7440"/>
        </w:tabs>
        <w:spacing w:line="480" w:lineRule="auto"/>
        <w:jc w:val="center"/>
        <w:rPr>
          <w:rFonts w:eastAsiaTheme="minorEastAsia"/>
          <w:b/>
        </w:rPr>
      </w:pPr>
      <w:r w:rsidRPr="006F5CEE">
        <w:rPr>
          <w:rFonts w:eastAsiaTheme="minorEastAsia"/>
          <w:b/>
        </w:rPr>
        <w:t>Discussion</w:t>
      </w:r>
    </w:p>
    <w:p w14:paraId="37BECC72" w14:textId="77777777" w:rsidR="00B46CAD" w:rsidRPr="006F5CEE" w:rsidRDefault="00B46CAD" w:rsidP="00727CC6">
      <w:pPr>
        <w:tabs>
          <w:tab w:val="left" w:pos="4182"/>
        </w:tabs>
        <w:spacing w:line="480" w:lineRule="auto"/>
      </w:pPr>
    </w:p>
    <w:p w14:paraId="38574067" w14:textId="762E7A5C" w:rsidR="00EE49CD" w:rsidRPr="006F5CEE" w:rsidRDefault="00E47154" w:rsidP="00727CC6">
      <w:pPr>
        <w:tabs>
          <w:tab w:val="left" w:pos="4182"/>
        </w:tabs>
        <w:spacing w:line="480" w:lineRule="auto"/>
      </w:pPr>
      <w:r w:rsidRPr="006F5CEE">
        <w:t>M</w:t>
      </w:r>
      <w:r w:rsidR="00CC21BD" w:rsidRPr="006F5CEE">
        <w:t>ind-wandering</w:t>
      </w:r>
      <w:r w:rsidR="00EE49CD" w:rsidRPr="006F5CEE">
        <w:t xml:space="preserve"> </w:t>
      </w:r>
      <w:r w:rsidRPr="006F5CEE">
        <w:t xml:space="preserve">is standardly defined </w:t>
      </w:r>
      <w:r w:rsidR="00EE49CD" w:rsidRPr="006F5CEE">
        <w:t xml:space="preserve">as task-unrelated or stimulus-independent thought </w:t>
      </w:r>
      <w:r w:rsidR="00EE49CD" w:rsidRPr="006F5CEE">
        <w:fldChar w:fldCharType="begin" w:fldLock="1"/>
      </w:r>
      <w:r w:rsidR="008F40BF" w:rsidRPr="006F5CEE">
        <w:instrText>ADDIN CSL_CITATION {"citationItems":[{"id":"ITEM-1","itemData":{"author":[{"dropping-particle":"","family":"Smallwood","given":"Jonathan","non-dropping-particle":"","parse-names":false,"suffix":""},{"dropping-particle":"","family":"Schooler","given":"Jonathan W","non-dropping-particle":"","parse-names":false,"suffix":""}],"container-title":"Annual review of psychology","id":"ITEM-1","issued":{"date-parts":[["2015"]]},"page":"487-518","publisher":"Annual Reviews","title":"The science of mind wandering: empirically navigating the stream of consciousness","type":"article-journal","volume":"66"},"label":"chapter","uris":["http://www.mendeley.com/documents/?uuid=4684224f-61f6-4ac0-ad55-0929a9ff1fe2"]}],"mendeley":{"formattedCitation":"(Smallwood &amp; Schooler, 2015)","plainTextFormattedCitation":"(Smallwood &amp; Schooler, 2015)","previouslyFormattedCitation":"(Smallwood &amp; Schooler, 2015)"},"properties":{"noteIndex":0},"schema":"https://github.com/citation-style-language/schema/raw/master/csl-citation.json"}</w:instrText>
      </w:r>
      <w:r w:rsidR="00EE49CD" w:rsidRPr="006F5CEE">
        <w:fldChar w:fldCharType="separate"/>
      </w:r>
      <w:r w:rsidR="000D5A0F" w:rsidRPr="006F5CEE">
        <w:rPr>
          <w:noProof/>
        </w:rPr>
        <w:t>(Smallwood &amp; Schooler, 2015)</w:t>
      </w:r>
      <w:r w:rsidR="00EE49CD" w:rsidRPr="006F5CEE">
        <w:fldChar w:fldCharType="end"/>
      </w:r>
      <w:r w:rsidR="00EE49CD" w:rsidRPr="006F5CEE">
        <w:t xml:space="preserve">. A </w:t>
      </w:r>
      <w:r w:rsidR="002A74B5" w:rsidRPr="006F5CEE">
        <w:t>third</w:t>
      </w:r>
      <w:r w:rsidR="00EE49CD" w:rsidRPr="006F5CEE">
        <w:t xml:space="preserve"> research program contrasts </w:t>
      </w:r>
      <w:r w:rsidR="00DB7DA9" w:rsidRPr="006F5CEE">
        <w:t xml:space="preserve">unintentional and intentional </w:t>
      </w:r>
      <w:r w:rsidR="00EE49CD" w:rsidRPr="006F5CEE">
        <w:t xml:space="preserve">mind-wandering </w:t>
      </w:r>
      <w:r w:rsidR="00EE49CD" w:rsidRPr="006F5CEE">
        <w:fldChar w:fldCharType="begin" w:fldLock="1"/>
      </w:r>
      <w:r w:rsidR="008F40BF" w:rsidRPr="006F5CEE">
        <w:instrText>ADDIN CSL_CITATION {"citationItems":[{"id":"ITEM-1","itemData":{"author":[{"dropping-particle":"","family":"Seli","given":"Paul","non-dropping-particle":"","parse-names":false,"suffix":""},{"dropping-particle":"","family":"Risko","given":"Evan F","non-dropping-particle":"","parse-names":false,"suffix":""},{"dropping-particle":"","family":"Smilek","given":"Daniel","non-dropping-particle":"","parse-names":false,"suffix":""},{"dropping-particle":"","family":"Schacter","given":"Daniel L","non-dropping-particle":"","parse-names":false,"suffix":""}],"container-title":"Trends in Cognitive Sciences","id":"ITEM-1","issue":"8","issued":{"date-parts":[["2016"]]},"page":"605-617","publisher":"Elsevier","title":"Mind-wandering with and without intention","type":"article-journal","volume":"20"},"label":"chapter","uris":["http://www.mendeley.com/documents/?uuid=2d82cdfb-c36e-47c0-8f14-54675c335576"]}],"mendeley":{"formattedCitation":"(Seli, Risko, Smilek, &amp; Schacter, 2016)","plainTextFormattedCitation":"(Seli, Risko, Smilek, &amp; Schacter, 2016)","previouslyFormattedCitation":"(Seli, Risko, Smilek, &amp; Schacter, 2016)"},"properties":{"noteIndex":0},"schema":"https://github.com/citation-style-language/schema/raw/master/csl-citation.json"}</w:instrText>
      </w:r>
      <w:r w:rsidR="00EE49CD" w:rsidRPr="006F5CEE">
        <w:fldChar w:fldCharType="separate"/>
      </w:r>
      <w:r w:rsidR="000D5A0F" w:rsidRPr="006F5CEE">
        <w:rPr>
          <w:noProof/>
        </w:rPr>
        <w:t>(Seli, Risko, Smilek, &amp; Schacter, 2016)</w:t>
      </w:r>
      <w:r w:rsidR="00EE49CD" w:rsidRPr="006F5CEE">
        <w:fldChar w:fldCharType="end"/>
      </w:r>
      <w:r w:rsidR="00EE49CD" w:rsidRPr="006F5CEE">
        <w:t xml:space="preserve">. </w:t>
      </w:r>
      <w:r w:rsidR="00115448" w:rsidRPr="006F5CEE">
        <w:t xml:space="preserve">A fourth approach </w:t>
      </w:r>
      <w:r w:rsidR="00796A0F" w:rsidRPr="006F5CEE">
        <w:t>defines</w:t>
      </w:r>
      <w:r w:rsidR="00DD2270" w:rsidRPr="006F5CEE">
        <w:t xml:space="preserve"> </w:t>
      </w:r>
      <w:r w:rsidR="00CC21BD" w:rsidRPr="006F5CEE">
        <w:t>mind-wandering</w:t>
      </w:r>
      <w:r w:rsidR="00DD2270" w:rsidRPr="006F5CEE">
        <w:t xml:space="preserve"> </w:t>
      </w:r>
      <w:r w:rsidR="00796A0F" w:rsidRPr="006F5CEE">
        <w:t>as</w:t>
      </w:r>
      <w:r w:rsidR="00DD2270" w:rsidRPr="006F5CEE">
        <w:t xml:space="preserve"> dynamically unguided thought</w:t>
      </w:r>
      <w:r w:rsidR="00EE49CD" w:rsidRPr="006F5CEE">
        <w:t xml:space="preserve"> </w:t>
      </w:r>
      <w:r w:rsidR="00EE49CD" w:rsidRPr="006F5CEE">
        <w:fldChar w:fldCharType="begin" w:fldLock="1"/>
      </w:r>
      <w:r w:rsidR="008F40BF" w:rsidRPr="006F5CEE">
        <w:instrText>ADDIN CSL_CITATION {"citationItems":[{"id":"ITEM-1","itemData":{"DOI":"10.1038/nrn.2016.113","ISSN":"14710048","abstract":"© 2016 Macmillan Publishers Limited, part of Springer Nature. Most research on mind-wandering has characterized it as a mental state with contents that are task unrelated or stimulus independent. However, the dynamics of mind-wandering-how mental states change over time-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N.","non-dropping-particle":"","parse-names":false,"suffix":""},{"dropping-particle":"","family":"Andrews-Hanna","given":"J.R.","non-dropping-particle":"","parse-names":false,"suffix":""}],"container-title":"Nature Reviews Neuroscience","id":"ITEM-1","issue":"11","issued":{"date-parts":[["2016"]]},"title":"Mind-wandering as spontaneous thought: A dynamic framework","type":"article-journal","volume":"17"},"uris":["http://www.mendeley.com/documents/?uuid=70962630-7834-38d6-948a-70bc32ca73bf"]},{"id":"ITEM-2","itemData":{"abstract":"© 2015, Springer Science+Business Media Dordrecht. Although mind-wandering occupies up to half of our waking thoughts, it is seldom discussed in philosophy. My paper brings these neglected thoughts into focus. I propose that mind-wandering is unguided attention. Guidance in my sense concerns how attention is monitored and regulated as it unfolds over time. Roughly speaking, someone’s attention is guided if she would feel pulled back, were she distracted from her current focus. Because our wandering thoughts drift unchecked from topic to topic, they are unguided. One motivation for my theory is what I call the “Puzzle of the Purposeful Wanderer”. On the one hand, mind-wandering seems essentially purposeless; almost by definition, it contrasts with goal-directed cognition. On the other hand, empirical evidence suggests that our minds frequently wander to our goals. My solution to the puzzle is this: mind-wandering is purposeless in one way—it is unguided—but purposeful in another—it is frequently caused, and thus motivated, by our goals. Another motivation for my theory is to distinguish mind-wandering from two antithetical forms of cognition: absorption (e.g. engrossment in an intellectual idea) and rumination (e.g. fixation on one’s distress). Surprisingly, previous theories cannot capture these distinctions. I can: on my view, absorption and rumination are guided, whereas mind-wandering is not. My paper has four parts. Section 1 spells out the puzzle. Sections 2 and 3 explicate two extant views of mind-wandering—the first held by most cognitive scientists, the second by Thomas Metzinger. Section 4 uses the limitations of these theories to motivate my own: mind-wandering is unguided attention.","author":[{"dropping-particle":"","family":"Irving","given":"Zachary C.","non-dropping-particle":"","parse-names":false,"suffix":""}],"container-title":"Philosophical Studies","id":"ITEM-2","issue":"2","issued":{"date-parts":[["2016"]]},"page":"547–571","title":"Mind-wandering is unguided attention: accounting for the “purposeful” wanderer","type":"article-journal","volume":"173"},"uris":["http://www.mendeley.com/documents/?uuid=dc4866dc-5b72-46e7-b116-a18ae25b8ad1"]},{"id":"ITEM-3","itemData":{"author":[{"dropping-particle":"","family":"Irving","given":"Zachary C.","non-dropping-particle":"","parse-names":false,"suffix":""},{"dropping-particle":"","family":"Thompson","given":"Evan","non-dropping-particle":"","parse-names":false,"suffix":""}],"container-title":"Oxford Handbook of Spontaneous Thought","id":"ITEM-3","issued":{"date-parts":[["2018"]]},"publisher":"Oxford University Press","title":"The Philosophy of Mind-Wandering","type":"chapter"},"uris":["http://www.mendeley.com/documents/?uuid=8027e5af-4316-4ab5-bf1e-2c0d0c0775ba"]},{"id":"ITEM-4","itemData":{"author":[{"dropping-particle":"","family":"Sripada","given":"Chandra","non-dropping-particle":"","parse-names":false,"suffix":""}],"container-title":"Oxford Handbook of Spontaneous Thought and Creativity","editor":[{"dropping-particle":"","family":"Fox","given":"Kieran C R","non-dropping-particle":"","parse-names":false,"suffix":""},{"dropping-particle":"","family":"Christoff","given":"Kalina","non-dropping-particle":"","parse-names":false,"suffix":""}],"id":"ITEM-4","issued":{"date-parts":[["2018"]]},"publisher":"Oxford University Press","title":"An Exploration/Exploitation Tradeoff Between Mind Wandering and Task-Directed Thinking","type":"chapter"},"uris":["http://www.mendeley.com/documents/?uuid=b6274f17-894a-4dd1-9d61-f82375abfc48"]},{"id":"ITEM-5","itemData":{"author":[{"dropping-particle":"","family":"Mills","given":"Caitlin","non-dropping-particle":"","parse-names":false,"suffix":""},{"dropping-particle":"","family":"Raffaelli","given":"Quentin","non-dropping-particle":"","parse-names":false,"suffix":""},{"dropping-particle":"","family":"Irving","given":"Zachary C","non-dropping-particle":"","parse-names":false,"suffix":""},{"dropping-particle":"","family":"Stan","given":"Dylan","non-dropping-particle":"","parse-names":false,"suffix":""},{"dropping-particle":"","family":"Christoff","given":"Kalina","non-dropping-particle":"","parse-names":false,"suffix":""}],"container-title":"Consciousness and cognition","id":"ITEM-5","issued":{"date-parts":[["2017"]]},"publisher":"Elsevier","title":"Is an off-task mind a freely-moving mind? Examining the relationship between different dimensions of thought","type":"article-journal"},"uris":["http://www.mendeley.com/documents/?uuid=da17d2fd-ab44-4332-914a-dfea92756cf0"]}],"mendeley":{"formattedCitation":"(Christoff et al., 2016; Irving, 2016; Irving &amp; Thompson, 2018; Mills et al., 2017; Sripada, 2018)","plainTextFormattedCitation":"(Christoff et al., 2016; Irving, 2016; Irving &amp; Thompson, 2018; Mills et al., 2017; Sripada, 2018)","previouslyFormattedCitation":"(Christoff et al., 2016; Irving, 2016; Irving &amp; Thompson, 2018; Mills et al., 2017; Sripada, 2018)"},"properties":{"noteIndex":0},"schema":"https://github.com/citation-style-language/schema/raw/master/csl-citation.json"}</w:instrText>
      </w:r>
      <w:r w:rsidR="00EE49CD" w:rsidRPr="006F5CEE">
        <w:fldChar w:fldCharType="separate"/>
      </w:r>
      <w:r w:rsidR="000D5A0F" w:rsidRPr="006F5CEE">
        <w:rPr>
          <w:noProof/>
        </w:rPr>
        <w:t>(Christoff et al., 2016; Irving, 2016; Irving &amp; Thompson, 2018; Mills et al., 2017; Sripada, 2018)</w:t>
      </w:r>
      <w:r w:rsidR="00EE49CD" w:rsidRPr="006F5CEE">
        <w:fldChar w:fldCharType="end"/>
      </w:r>
      <w:r w:rsidR="00EE49CD" w:rsidRPr="006F5CEE">
        <w:t xml:space="preserve">. </w:t>
      </w:r>
    </w:p>
    <w:p w14:paraId="14CFF526" w14:textId="77777777" w:rsidR="00DD2270" w:rsidRPr="006F5CEE" w:rsidRDefault="00DD2270" w:rsidP="00727CC6">
      <w:pPr>
        <w:tabs>
          <w:tab w:val="left" w:pos="4182"/>
        </w:tabs>
        <w:spacing w:line="480" w:lineRule="auto"/>
      </w:pPr>
    </w:p>
    <w:p w14:paraId="62A17492" w14:textId="7C9F8C5E" w:rsidR="00B05BD1" w:rsidRPr="006F5CEE" w:rsidRDefault="002A74B5" w:rsidP="00727CC6">
      <w:pPr>
        <w:tabs>
          <w:tab w:val="left" w:pos="4182"/>
        </w:tabs>
        <w:spacing w:line="480" w:lineRule="auto"/>
      </w:pPr>
      <w:r w:rsidRPr="006F5CEE">
        <w:lastRenderedPageBreak/>
        <w:t xml:space="preserve">We investigated whether these theories cohere with </w:t>
      </w:r>
      <w:r w:rsidR="00AE18FA" w:rsidRPr="006F5CEE">
        <w:t>ordinary people’</w:t>
      </w:r>
      <w:r w:rsidR="001C4D88" w:rsidRPr="006F5CEE">
        <w:t xml:space="preserve">s understanding of </w:t>
      </w:r>
      <w:r w:rsidR="00CC21BD" w:rsidRPr="006F5CEE">
        <w:t>mind-wandering</w:t>
      </w:r>
      <w:r w:rsidR="00DD2270" w:rsidRPr="006F5CEE">
        <w:t>.</w:t>
      </w:r>
      <w:r w:rsidR="001C4D88" w:rsidRPr="006F5CEE">
        <w:t xml:space="preserve"> </w:t>
      </w:r>
      <w:r w:rsidR="00AB4D30" w:rsidRPr="006F5CEE">
        <w:t>Studies one</w:t>
      </w:r>
      <w:r w:rsidR="00985BE9" w:rsidRPr="006F5CEE">
        <w:t xml:space="preserve"> and</w:t>
      </w:r>
      <w:r w:rsidR="00AB4D30" w:rsidRPr="006F5CEE">
        <w:t xml:space="preserve"> two</w:t>
      </w:r>
      <w:r w:rsidR="004844D6" w:rsidRPr="006F5CEE">
        <w:t xml:space="preserve"> </w:t>
      </w:r>
      <w:r w:rsidR="00EE49CD" w:rsidRPr="006F5CEE">
        <w:t xml:space="preserve">found </w:t>
      </w:r>
      <w:r w:rsidRPr="006F5CEE">
        <w:t xml:space="preserve">that the dynamic view explained by far the most variance in folk mind-wandering judgments. </w:t>
      </w:r>
      <w:r w:rsidR="009E6653" w:rsidRPr="006F5CEE">
        <w:t>Study three</w:t>
      </w:r>
      <w:r w:rsidR="004844D6" w:rsidRPr="006F5CEE">
        <w:t xml:space="preserve"> </w:t>
      </w:r>
      <w:r w:rsidR="00F5536A" w:rsidRPr="006F5CEE">
        <w:t xml:space="preserve">found that ordinary people agree with a </w:t>
      </w:r>
      <w:r w:rsidR="004844D6" w:rsidRPr="006F5CEE">
        <w:t xml:space="preserve">unique </w:t>
      </w:r>
      <w:r w:rsidR="00F5536A" w:rsidRPr="006F5CEE">
        <w:t>prediction of the dynamic view</w:t>
      </w:r>
      <w:r w:rsidR="007B109A" w:rsidRPr="006F5CEE">
        <w:t>—</w:t>
      </w:r>
      <w:r w:rsidR="00F5536A" w:rsidRPr="006F5CEE">
        <w:t>obsessive</w:t>
      </w:r>
      <w:r w:rsidR="00E47154" w:rsidRPr="006F5CEE">
        <w:t xml:space="preserve"> rumination</w:t>
      </w:r>
      <w:r w:rsidR="00F5536A" w:rsidRPr="006F5CEE">
        <w:t xml:space="preserve"> contrasts with mind-wandering</w:t>
      </w:r>
      <w:r w:rsidR="00FD0F0F" w:rsidRPr="006F5CEE">
        <w:t>.</w:t>
      </w:r>
      <w:r w:rsidR="00985BE9" w:rsidRPr="006F5CEE">
        <w:t xml:space="preserve"> </w:t>
      </w:r>
      <w:r w:rsidR="00C71FD6" w:rsidRPr="006F5CEE">
        <w:t>Study four</w:t>
      </w:r>
      <w:r w:rsidR="00E94761" w:rsidRPr="006F5CEE">
        <w:t xml:space="preserve"> used vignettes designed to mirror experimental mind-wandering research</w:t>
      </w:r>
      <w:r w:rsidR="00644C05" w:rsidRPr="006F5CEE">
        <w:t xml:space="preserve">. Here, the effect of dynamics remained significant and large, whereas task-relatedness became insignificant. </w:t>
      </w:r>
      <w:r w:rsidR="00796A0F" w:rsidRPr="006F5CEE">
        <w:t>These</w:t>
      </w:r>
      <w:r w:rsidR="008130F6" w:rsidRPr="006F5CEE">
        <w:t xml:space="preserve"> stud</w:t>
      </w:r>
      <w:r w:rsidR="00796A0F" w:rsidRPr="006F5CEE">
        <w:t>ies represent</w:t>
      </w:r>
      <w:r w:rsidR="008130F6" w:rsidRPr="006F5CEE">
        <w:t xml:space="preserve"> the first empirical investigation into what ordina</w:t>
      </w:r>
      <w:r w:rsidR="009F4D18" w:rsidRPr="006F5CEE">
        <w:t xml:space="preserve">ry people mean by </w:t>
      </w:r>
      <w:r w:rsidR="00796A0F" w:rsidRPr="006F5CEE">
        <w:t>“</w:t>
      </w:r>
      <w:r w:rsidR="00CC21BD" w:rsidRPr="006F5CEE">
        <w:t>mind-wandering</w:t>
      </w:r>
      <w:r w:rsidR="00796A0F" w:rsidRPr="006F5CEE">
        <w:t>”</w:t>
      </w:r>
      <w:r w:rsidR="00C71FD6" w:rsidRPr="006F5CEE">
        <w:t xml:space="preserve">. </w:t>
      </w:r>
    </w:p>
    <w:p w14:paraId="5A2CB624" w14:textId="77777777" w:rsidR="002F1BBA" w:rsidRPr="006F5CEE" w:rsidRDefault="002F1BBA" w:rsidP="00727CC6">
      <w:pPr>
        <w:tabs>
          <w:tab w:val="left" w:pos="7440"/>
        </w:tabs>
        <w:spacing w:line="480" w:lineRule="auto"/>
      </w:pPr>
    </w:p>
    <w:p w14:paraId="330A314E" w14:textId="69D7F4AE" w:rsidR="009954E2" w:rsidRPr="006F5CEE" w:rsidRDefault="00644C05" w:rsidP="00727CC6">
      <w:pPr>
        <w:tabs>
          <w:tab w:val="left" w:pos="7440"/>
        </w:tabs>
        <w:spacing w:line="480" w:lineRule="auto"/>
      </w:pPr>
      <w:r w:rsidRPr="006F5CEE">
        <w:t>Our results are concerning because</w:t>
      </w:r>
      <w:r w:rsidR="00981573" w:rsidRPr="006F5CEE">
        <w:t xml:space="preserve"> confusions </w:t>
      </w:r>
      <w:r w:rsidRPr="006F5CEE">
        <w:t>can</w:t>
      </w:r>
      <w:r w:rsidR="00981573" w:rsidRPr="006F5CEE">
        <w:t xml:space="preserve"> arise when </w:t>
      </w:r>
      <w:r w:rsidR="00C71FD6" w:rsidRPr="006F5CEE">
        <w:t>scientific terminology diverges from</w:t>
      </w:r>
      <w:r w:rsidR="00E74424" w:rsidRPr="006F5CEE">
        <w:t xml:space="preserve"> </w:t>
      </w:r>
      <w:r w:rsidR="00C71FD6" w:rsidRPr="006F5CEE">
        <w:t xml:space="preserve">ordinary </w:t>
      </w:r>
      <w:r w:rsidR="00036A82" w:rsidRPr="006F5CEE">
        <w:t>meaning</w:t>
      </w:r>
      <w:r w:rsidR="00E74424" w:rsidRPr="006F5CEE">
        <w:t xml:space="preserve">. </w:t>
      </w:r>
      <w:r w:rsidRPr="006F5CEE">
        <w:t>S</w:t>
      </w:r>
      <w:r w:rsidR="003512D5" w:rsidRPr="006F5CEE">
        <w:t>cientists</w:t>
      </w:r>
      <w:r w:rsidR="002F1BBA" w:rsidRPr="006F5CEE">
        <w:t xml:space="preserve"> who define </w:t>
      </w:r>
      <w:r w:rsidR="00796A0F" w:rsidRPr="006F5CEE">
        <w:t>“</w:t>
      </w:r>
      <w:r w:rsidR="002F1BBA" w:rsidRPr="006F5CEE">
        <w:t>mind-wandering</w:t>
      </w:r>
      <w:r w:rsidR="00796A0F" w:rsidRPr="006F5CEE">
        <w:t>”</w:t>
      </w:r>
      <w:r w:rsidR="002F1BBA" w:rsidRPr="006F5CEE">
        <w:t xml:space="preserve"> as task-unrelated, stimulus-independent</w:t>
      </w:r>
      <w:r w:rsidR="00DB74B6" w:rsidRPr="006F5CEE">
        <w:t>, or unintentional</w:t>
      </w:r>
      <w:r w:rsidR="002F1BBA" w:rsidRPr="006F5CEE">
        <w:t xml:space="preserve"> thought may </w:t>
      </w:r>
      <w:r w:rsidRPr="006F5CEE">
        <w:t>talk past</w:t>
      </w:r>
      <w:r w:rsidR="002F1BBA" w:rsidRPr="006F5CEE">
        <w:t xml:space="preserve"> </w:t>
      </w:r>
      <w:r w:rsidR="00C71FD6" w:rsidRPr="006F5CEE">
        <w:t>their lay audiences and colleagues, who centrally understand mind-wandering</w:t>
      </w:r>
      <w:r w:rsidRPr="006F5CEE">
        <w:t xml:space="preserve"> in dynamic terms</w:t>
      </w:r>
      <w:r w:rsidR="00C71FD6" w:rsidRPr="006F5CEE">
        <w:t xml:space="preserve">. </w:t>
      </w:r>
      <w:r w:rsidR="003512D5" w:rsidRPr="006F5CEE">
        <w:t xml:space="preserve">Such crosstalk may invite audiences to draw unwarranted inferences. </w:t>
      </w:r>
      <w:r w:rsidR="000C3B14" w:rsidRPr="006F5CEE">
        <w:t>Researchers</w:t>
      </w:r>
      <w:r w:rsidR="00744F45" w:rsidRPr="006F5CEE">
        <w:t xml:space="preserve"> </w:t>
      </w:r>
      <w:r w:rsidR="004C2B7F" w:rsidRPr="006F5CEE">
        <w:t xml:space="preserve">have </w:t>
      </w:r>
      <w:r w:rsidR="000C3B14" w:rsidRPr="006F5CEE">
        <w:t>drawn fascinating</w:t>
      </w:r>
      <w:r w:rsidR="00251518" w:rsidRPr="006F5CEE">
        <w:t xml:space="preserve"> conclusions</w:t>
      </w:r>
      <w:r w:rsidR="000C3B14" w:rsidRPr="006F5CEE">
        <w:t xml:space="preserve"> about task-unrelated thought</w:t>
      </w:r>
      <w:r w:rsidR="00744F45" w:rsidRPr="006F5CEE">
        <w:t xml:space="preserve">. </w:t>
      </w:r>
      <w:r w:rsidR="00740466" w:rsidRPr="006F5CEE">
        <w:t xml:space="preserve">Because researchers </w:t>
      </w:r>
      <w:r w:rsidR="000C3B14" w:rsidRPr="006F5CEE">
        <w:t>call</w:t>
      </w:r>
      <w:r w:rsidR="00740466" w:rsidRPr="006F5CEE">
        <w:t xml:space="preserve"> </w:t>
      </w:r>
      <w:r w:rsidR="000C3B14" w:rsidRPr="006F5CEE">
        <w:t xml:space="preserve">task-unrelated thought </w:t>
      </w:r>
      <w:r w:rsidR="00740466" w:rsidRPr="006F5CEE">
        <w:t>“</w:t>
      </w:r>
      <w:r w:rsidR="00CC21BD" w:rsidRPr="006F5CEE">
        <w:t>mind-wandering</w:t>
      </w:r>
      <w:r w:rsidR="00740466" w:rsidRPr="006F5CEE">
        <w:t>”,</w:t>
      </w:r>
      <w:r w:rsidR="00FD0F0F" w:rsidRPr="006F5CEE">
        <w:t xml:space="preserve"> however,</w:t>
      </w:r>
      <w:r w:rsidR="00740466" w:rsidRPr="006F5CEE">
        <w:t xml:space="preserve"> </w:t>
      </w:r>
      <w:r w:rsidR="008A32DF" w:rsidRPr="006F5CEE">
        <w:t xml:space="preserve">audiences may inappropriately generalize </w:t>
      </w:r>
      <w:r w:rsidR="008F40BF" w:rsidRPr="006F5CEE">
        <w:t>the</w:t>
      </w:r>
      <w:r w:rsidR="008A32DF" w:rsidRPr="006F5CEE">
        <w:t xml:space="preserve"> conclusions to dynamically unguided thought.</w:t>
      </w:r>
      <w:r w:rsidR="00F01318" w:rsidRPr="006F5CEE">
        <w:t xml:space="preserve"> Consider the following cases: </w:t>
      </w:r>
    </w:p>
    <w:p w14:paraId="69E8B713" w14:textId="77777777" w:rsidR="000654B4" w:rsidRPr="006F5CEE" w:rsidRDefault="000654B4" w:rsidP="00727CC6">
      <w:pPr>
        <w:tabs>
          <w:tab w:val="left" w:pos="7440"/>
        </w:tabs>
        <w:spacing w:line="480" w:lineRule="auto"/>
      </w:pPr>
    </w:p>
    <w:p w14:paraId="6DCFAAC3" w14:textId="1DA8CE7F" w:rsidR="00570B0D" w:rsidRPr="006F5CEE" w:rsidRDefault="00C37BEF" w:rsidP="00727CC6">
      <w:pPr>
        <w:pStyle w:val="ListParagraph"/>
        <w:numPr>
          <w:ilvl w:val="0"/>
          <w:numId w:val="4"/>
        </w:numPr>
        <w:tabs>
          <w:tab w:val="left" w:pos="7440"/>
        </w:tabs>
        <w:spacing w:line="480" w:lineRule="auto"/>
      </w:pPr>
      <w:r w:rsidRPr="006F5CEE">
        <w:t>R</w:t>
      </w:r>
      <w:r w:rsidR="00101661" w:rsidRPr="006F5CEE">
        <w:t xml:space="preserve">esearchers </w:t>
      </w:r>
      <w:r w:rsidR="00796A0F" w:rsidRPr="006F5CEE">
        <w:t>routinely</w:t>
      </w:r>
      <w:r w:rsidRPr="006F5CEE">
        <w:t xml:space="preserve"> </w:t>
      </w:r>
      <w:r w:rsidR="00101661" w:rsidRPr="006F5CEE">
        <w:t xml:space="preserve">claim that people </w:t>
      </w:r>
      <w:r w:rsidR="00E77443" w:rsidRPr="006F5CEE">
        <w:t xml:space="preserve">spend 30–50% of their waking lives “mind-wandering” </w:t>
      </w:r>
      <w:r w:rsidR="008F40BF" w:rsidRPr="006F5CEE">
        <w:t>because</w:t>
      </w:r>
      <w:r w:rsidR="00E77443" w:rsidRPr="006F5CEE">
        <w:t xml:space="preserve"> task-unrelated thought is this pervasive </w:t>
      </w:r>
      <w:r w:rsidR="00E77443" w:rsidRPr="006F5CEE">
        <w:fldChar w:fldCharType="begin" w:fldLock="1"/>
      </w:r>
      <w:r w:rsidR="008F40BF" w:rsidRPr="006F5CEE">
        <w:instrText>ADDIN CSL_CITATION {"citationItems":[{"id":"ITEM-1","itemData":{"author":[{"dropping-particle":"","family":"Klinger","given":"E","non-dropping-particle":"","parse-names":false,"suffix":""},{"dropping-particle":"","family":"and Cox","given":"W M","non-dropping-particle":"","parse-names":false,"suffix":""}],"container-title":"Imagination, Cognition and Personality","id":"ITEM-1","issue":"2","issued":{"date-parts":[["1987"]]},"page":"105-128","title":"Dimensions of thought flow in everyday life","type":"article-journal","volume":"7"},"uris":["http://www.mendeley.com/documents/?uuid=fafee55f-b93a-46a4-a7de-8d4e83c212e4"]},{"id":"ITEM-2","itemData":{"author":[{"dropping-particle":"","family":"Killingsworth","given":"M. A.","non-dropping-particle":"","parse-names":false,"suffix":""},{"dropping-particle":"","family":"Gilbert","given":"D. T.","non-dropping-particle":"","parse-names":false,"suffix":""}],"container-title":"Science","id":"ITEM-2","issue":"6006","issued":{"date-parts":[["2010"]]},"page":"932–932","title":"A wandering mind is an unhappy mind","type":"article-journal","volume":"330"},"uris":["http://www.mendeley.com/documents/?uuid=4b794d6e-649f-457c-8976-8f2f36350c2f"]},{"id":"ITEM-3","itemData":{"author":[{"dropping-particle":"","family":"Kane","given":"Michael J","non-dropping-particle":"","parse-names":false,"suffix":""},{"dropping-particle":"","family":"Brown","given":"Leslie H","non-dropping-particle":"","parse-names":false,"suffix":""},{"dropping-particle":"","family":"McVay","given":"Jennifer C","non-dropping-particle":"","parse-names":false,"suffix":""},{"dropping-particle":"","family":"Silvia","given":"Paul J","non-dropping-particle":"","parse-names":false,"suffix":""},{"dropping-particle":"","family":"Myin-Germeys","given":"Inez","non-dropping-particle":"","parse-names":false,"suffix":""},{"dropping-particle":"","family":"and Thomas R. Kwapil","given":"","non-dropping-particle":"","parse-names":false,"suffix":""}],"container-title":"Psychological Science","id":"ITEM-3","issue":"7","issued":{"date-parts":[["2007"]]},"page":"614-621","title":"For whom the mind wanders, and when: An experience-sampling study of working memory and executive control in daily life","type":"article-journal","volume":"18"},"uris":["http://www.mendeley.com/documents/?uuid=319abd42-1373-44d2-a9a2-a61aafafecaf"]}],"mendeley":{"formattedCitation":"(Kane et al., 2007; Killingsworth &amp; Gilbert, 2010; Klinger &amp; and Cox, 1987)","plainTextFormattedCitation":"(Kane et al., 2007; Killingsworth &amp; Gilbert, 2010; Klinger &amp; and Cox, 1987)","previouslyFormattedCitation":"(Kane et al., 2007; Killingsworth &amp; Gilbert, 2010; Klinger &amp; and Cox, 1987)"},"properties":{"noteIndex":0},"schema":"https://github.com/citation-style-language/schema/raw/master/csl-citation.json"}</w:instrText>
      </w:r>
      <w:r w:rsidR="00E77443" w:rsidRPr="006F5CEE">
        <w:fldChar w:fldCharType="separate"/>
      </w:r>
      <w:r w:rsidR="000D5A0F" w:rsidRPr="006F5CEE">
        <w:rPr>
          <w:noProof/>
        </w:rPr>
        <w:t>(Kane et al., 2007; Killingsworth &amp; Gilbert, 2010; Klinger &amp; and Cox, 1987)</w:t>
      </w:r>
      <w:r w:rsidR="00E77443" w:rsidRPr="006F5CEE">
        <w:fldChar w:fldCharType="end"/>
      </w:r>
      <w:r w:rsidR="00E77443" w:rsidRPr="006F5CEE">
        <w:t xml:space="preserve">. </w:t>
      </w:r>
      <w:r w:rsidR="008A32DF" w:rsidRPr="006F5CEE">
        <w:t xml:space="preserve">Yet many task-unrelated thoughts are likely goal-directed or ruminative, categories that </w:t>
      </w:r>
      <w:r w:rsidR="00E9712F" w:rsidRPr="006F5CEE">
        <w:t xml:space="preserve">lay people contrast with mind-wandering. </w:t>
      </w:r>
    </w:p>
    <w:p w14:paraId="74184220" w14:textId="77777777" w:rsidR="00FF7749" w:rsidRPr="006F5CEE" w:rsidRDefault="00FF7749" w:rsidP="00727CC6">
      <w:pPr>
        <w:pStyle w:val="ListParagraph"/>
        <w:tabs>
          <w:tab w:val="left" w:pos="7440"/>
        </w:tabs>
        <w:spacing w:line="480" w:lineRule="auto"/>
      </w:pPr>
    </w:p>
    <w:p w14:paraId="7B8C1EB1" w14:textId="7224227E" w:rsidR="00F01318" w:rsidRPr="006F5CEE" w:rsidRDefault="00FF7749" w:rsidP="00727CC6">
      <w:pPr>
        <w:pStyle w:val="ListParagraph"/>
        <w:numPr>
          <w:ilvl w:val="0"/>
          <w:numId w:val="4"/>
        </w:numPr>
        <w:tabs>
          <w:tab w:val="left" w:pos="7440"/>
        </w:tabs>
        <w:spacing w:line="480" w:lineRule="auto"/>
      </w:pPr>
      <w:r w:rsidRPr="006F5CEE">
        <w:t xml:space="preserve">Researchers </w:t>
      </w:r>
      <w:r w:rsidR="00D314E4" w:rsidRPr="006F5CEE">
        <w:t xml:space="preserve">hotly </w:t>
      </w:r>
      <w:r w:rsidR="000C3B14" w:rsidRPr="006F5CEE">
        <w:t>debated</w:t>
      </w:r>
      <w:r w:rsidR="00D314E4" w:rsidRPr="006F5CEE">
        <w:t xml:space="preserve"> evidence that </w:t>
      </w:r>
      <w:r w:rsidR="000C3B14" w:rsidRPr="006F5CEE">
        <w:t>“</w:t>
      </w:r>
      <w:r w:rsidR="00CC21BD" w:rsidRPr="006F5CEE">
        <w:t>mind-wandering</w:t>
      </w:r>
      <w:r w:rsidR="000C3B14" w:rsidRPr="006F5CEE">
        <w:t>"</w:t>
      </w:r>
      <w:r w:rsidRPr="006F5CEE">
        <w:t xml:space="preserve"> recruits the executive network </w:t>
      </w:r>
      <w:r w:rsidRPr="006F5CEE">
        <w:fldChar w:fldCharType="begin" w:fldLock="1"/>
      </w:r>
      <w:r w:rsidR="00952D9B" w:rsidRPr="006F5CEE">
        <w:instrText>ADDIN CSL_CITATION {"citationItems":[{"id":"ITEM-1","itemData":{"author":[{"dropping-particle":"","family":"Christoff","given":"Kalina","non-dropping-particle":"","parse-names":false,"suffix":""},{"dropping-particle":"","family":"Gordon","given":"A M","non-dropping-particle":"","parse-names":false,"suffix":""},{"dropping-particle":"","family":"Smallwood","given":"J","non-dropping-particle":"","parse-names":false,"suffix":""},{"dropping-particle":"","family":"Smith","given":"R","non-dropping-particle":"","parse-names":false,"suffix":""},{"dropping-particle":"","family":"Schooler","given":"J W","non-dropping-particle":"","parse-names":false,"suffix":""}],"container-title":"Proceedings of the National Academy of Sciences","id":"ITEM-1","issue":"21","issued":{"date-parts":[["2009"]]},"page":"8719-8724","publisher":"National Acad Sciences","title":"Experience sampling during fMRI reveals default network and executive system contributions to mind wandering","type":"article-journal","volume":"106"},"uris":["http://www.mendeley.com/documents/?uuid=df56a4d2-a909-48fb-8079-518ca2c6daaf"]},{"id":"ITEM-2","itemData":{"author":[{"dropping-particle":"","family":"Fox","given":"Kieran C. R.","non-dropping-particle":"","parse-names":false,"suffix":""},{"dropping-particle":"","family":"Spreng","given":"R Nathan","non-dropping-particle":"","parse-names":false,"suffix":""},{"dropping-particle":"","family":"Ellamil","given":"Melissa","non-dropping-particle":"","parse-names":false,"suffix":""},{"dropping-particle":"","family":"Andrews-Hanna","given":"Jessica R","non-dropping-particle":"","parse-names":false,"suffix":""},{"dropping-particle":"","family":"Christoff","given":"Kalina","non-dropping-particle":"","parse-names":false,"suffix":""}],"container-title":"NeuroImage","id":"ITEM-2","issued":{"date-parts":[["2015"]]},"page":"611-621","publisher":"Elsevier","title":"The wandering brain: Meta-analysis of functional neuroimaging studies of mind-wandering and related spontaneous thought processes","type":"article-journal","volume":"111"},"uris":["http://www.mendeley.com/documents/?uuid=19779792-e7d2-407f-beb6-6c9cd42038b1"]},{"id":"ITEM-3","itemData":{"author":[{"dropping-particle":"","family":"McVay","given":"Jennifer C.","non-dropping-particle":"","parse-names":false,"suffix":""},{"dropping-particle":"","family":"Kane","given":"Michael J.","non-dropping-particle":"","parse-names":false,"suffix":""}],"container-title":"Psychological Bulletin","id":"ITEM-3","issue":"2","issued":{"date-parts":[["2010"]]},"page":"188-197","publisher":"American Psychological Association","title":"Does mind wandering reflect executive function or executive failure? Comment on Smallwood and Schooler (2006) and Watkins (2008).","type":"article-journal","volume":"136"},"uris":["http://www.mendeley.com/documents/?uuid=15fcc267-983b-4a55-971d-e3735f29dff5"]},{"id":"ITEM-4","itemData":{"author":[{"dropping-particle":"","family":"Smallwood","given":"Jonathan","non-dropping-particle":"","parse-names":false,"suffix":""},{"dropping-particle":"","family":"Schooler","given":"Jonathan W","non-dropping-particle":"","parse-names":false,"suffix":""}],"container-title":"Psychological Bulletin","id":"ITEM-4","issue":"6","issued":{"date-parts":[["2006"]]},"page":"946-958","title":"The restless mind","type":"article-journal","volume":"132"},"uris":["http://www.mendeley.com/documents/?uuid=e9b03667-76ab-4a5f-9c5d-8a51ddce07c2"]},{"id":"ITEM-5","itemData":{"author":[{"dropping-particle":"","family":"Smallwood","given":"Jonathan","non-dropping-particle":"","parse-names":false,"suffix":""}],"container-title":"Psychological Bulletin","id":"ITEM-5","issue":"2","issued":{"date-parts":[["2010"]]},"page":"202-207","publisher":"American Psychological Association","title":"Why the global availability of mind wandering necessitates resource competition: Reply to McVay and Kane (2010).","type":"article-journal","volume":"136"},"uris":["http://www.mendeley.com/documents/?uuid=a27ccd9d-36bd-41b1-bf02-927d67c78f38"]}],"mendeley":{"formattedCitation":"(Christoff, Gordon, Smallwood, Smith, &amp; Schooler, 2009; K. C. R. Fox, Spreng, Ellamil, Andrews-Hanna, &amp; Christoff, 2015; McVay &amp; Kane, 2010; Smallwood, 2010; Smallwood &amp; Schooler, 2006)","plainTextFormattedCitation":"(Christoff, Gordon, Smallwood, Smith, &amp; Schooler, 2009; K. C. R. Fox, Spreng, Ellamil, Andrews-Hanna, &amp; Christoff, 2015; McVay &amp; Kane, 2010; Smallwood, 2010; Smallwood &amp; Schooler, 2006)","previouslyFormattedCitation":"(Christoff, Gordon, Smallwood, Smith, &amp; Schooler, 2009; K. C. R. Fox, Spreng, Ellamil, Andrews-Hanna, &amp; Christoff, 2015; McVay &amp; Kane, 2010; Smallwood, 2010; Smallwood &amp; Schooler, 2006)"},"properties":{"noteIndex":0},"schema":"https://github.com/citation-style-language/schema/raw/master/csl-citation.json"}</w:instrText>
      </w:r>
      <w:r w:rsidRPr="006F5CEE">
        <w:fldChar w:fldCharType="separate"/>
      </w:r>
      <w:r w:rsidR="00D314E4" w:rsidRPr="006F5CEE">
        <w:rPr>
          <w:noProof/>
        </w:rPr>
        <w:t>(Christoff, Gordon, Smallwood, Smith, &amp; Schooler, 2009; K. C. R. Fox, Spreng, Ellamil, Andrews-Hanna, &amp; Christoff, 2015; McVay &amp; Kane, 2010; Smallwood, 2010; Smallwood &amp; Schooler, 2006)</w:t>
      </w:r>
      <w:r w:rsidRPr="006F5CEE">
        <w:fldChar w:fldCharType="end"/>
      </w:r>
      <w:r w:rsidR="00D314E4" w:rsidRPr="006F5CEE">
        <w:t>.</w:t>
      </w:r>
      <w:r w:rsidRPr="006F5CEE">
        <w:t xml:space="preserve"> </w:t>
      </w:r>
      <w:r w:rsidR="00D314E4" w:rsidRPr="006F5CEE">
        <w:t>The executive–mind-wandering connection</w:t>
      </w:r>
      <w:r w:rsidR="008F40BF" w:rsidRPr="006F5CEE">
        <w:t xml:space="preserve"> may surprise audiences who endorse the dynamic/folk </w:t>
      </w:r>
      <w:r w:rsidR="00D314E4" w:rsidRPr="006F5CEE">
        <w:t>view</w:t>
      </w:r>
      <w:r w:rsidR="008F40BF" w:rsidRPr="006F5CEE">
        <w:t xml:space="preserve">, since the executive typically supports focused, goal-directed, thought </w:t>
      </w:r>
      <w:r w:rsidRPr="006F5CEE">
        <w:fldChar w:fldCharType="begin" w:fldLock="1"/>
      </w:r>
      <w:r w:rsidR="008F40BF" w:rsidRPr="006F5CEE">
        <w:instrText>ADDIN CSL_CITATION {"citationItems":[{"id":"ITEM-1","itemData":{"DOI":"10.1016/j.neuroimage.2011.11.050","ISBN":"1053-8119","ISSN":"10538119","PMID":"22178808","abstract":"Working memory subsumes the capability to memorize, retrieve and utilize information for a limited period of time which is essential to many human behaviours. Moreover, impairments of working memory functions may be found in nearly all neurological and psychiatric diseases. To examine what brain regions are commonly and differently active during various working memory tasks, we performed a coordinate-based meta-analysis over 189 fMRI experiments on healthy subjects. The main effect yielded a widespread bilateral fronto-parietal network. Further meta-analyses revealed that several regions were sensitive to specific task components, e.g. Broca's region was selectively active during verbal tasks or ventral and dorsal premotor cortex were preferentially involved in memory for object identity and location, respectively. Moreover, the lateral prefrontal cortex showed a division in a rostral and a caudal part based on differential involvement in task set and load effects. Nevertheless, a consistent but more restricted \"core\" network emerged from conjunctions across analyses of specific task designs and contrasts. This \"core\" network appears to comprise the quintessence of regions, which are necessary during working memory tasks. It may be argued that the core regions form a distributed executive network with potentially generalized functions for focussing on competing representations in the brain. The present study demonstrates that meta-analyses are a powerful tool to integrate the data of functional imaging studies on a (broader) psychological construct, probing the consistency across various paradigms as well as the differential effects of different experimental implementations. ?? 2011 Elsevier Inc.","author":[{"dropping-particle":"","family":"Rottschy","given":"C.","non-dropping-particle":"","parse-names":false,"suffix":""},{"dropping-particle":"","family":"Langner","given":"R.","non-dropping-particle":"","parse-names":false,"suffix":""},{"dropping-particle":"","family":"Dogan","given":"I.","non-dropping-particle":"","parse-names":false,"suffix":""},{"dropping-particle":"","family":"Reetz","given":"K.","non-dropping-particle":"","parse-names":false,"suffix":""},{"dropping-particle":"","family":"Laird","given":"a. R.","non-dropping-particle":"","parse-names":false,"suffix":""},{"dropping-particle":"","family":"Schulz","given":"J. B.","non-dropping-particle":"","parse-names":false,"suffix":""},{"dropping-particle":"","family":"Fox","given":"P. T.","non-dropping-particle":"","parse-names":false,"suffix":""},{"dropping-particle":"","family":"Eickhoff","given":"S. B.","non-dropping-particle":"","parse-names":false,"suffix":""}],"container-title":"NeuroImage","id":"ITEM-1","issue":"1","issued":{"date-parts":[["2012"]]},"page":"830-846","publisher":"Elsevier Inc.","title":"Modelling neural correlates of working memory: A coordinate-based meta-analysis","type":"article-journal","volume":"60"},"uris":["http://www.mendeley.com/documents/?uuid=9f4a7768-ce39-4a7b-aece-a7304352d4f2"]},{"id":"ITEM-2","itemData":{"author":[{"dropping-particle":"","family":"Owen","given":"Adrian M","non-dropping-particle":"","parse-names":false,"suffix":""},{"dropping-particle":"","family":"McMillan","given":"Kathryn M","non-dropping-particle":"","parse-names":false,"suffix":""},{"dropping-particle":"","family":"Laird","given":"Angela R","non-dropping-particle":"","parse-names":false,"suffix":""},{"dropping-particle":"","family":"Bullmore","given":"Ed","non-dropping-particle":"","parse-names":false,"suffix":""}],"container-title":"Human brain mapping","id":"ITEM-2","issue":"1","issued":{"date-parts":[["2005"]]},"page":"46-59","publisher":"Wiley Online Library","title":"N-back working memory paradigm: A meta-analysis of normative functional neuroimaging studies","type":"article-journal","volume":"25"},"uris":["http://www.mendeley.com/documents/?uuid=d4104e83-728a-4a40-9390-3ca5e94376b0"]}],"mendeley":{"formattedCitation":"(Owen, McMillan, Laird, &amp; Bullmore, 2005; Rottschy et al., 2012)","plainTextFormattedCitation":"(Owen, McMillan, Laird, &amp; Bullmore, 2005; Rottschy et al., 2012)","previouslyFormattedCitation":"(Owen, McMillan, Laird, &amp; Bullmore, 2005; Rottschy et al., 2012)"},"properties":{"noteIndex":0},"schema":"https://github.com/citation-style-language/schema/raw/master/csl-citation.json"}</w:instrText>
      </w:r>
      <w:r w:rsidRPr="006F5CEE">
        <w:fldChar w:fldCharType="separate"/>
      </w:r>
      <w:r w:rsidR="000D5A0F" w:rsidRPr="006F5CEE">
        <w:rPr>
          <w:noProof/>
        </w:rPr>
        <w:t>(Owen, McMillan, Laird, &amp; Bullmore, 2005; Rottschy et al., 2012)</w:t>
      </w:r>
      <w:r w:rsidRPr="006F5CEE">
        <w:fldChar w:fldCharType="end"/>
      </w:r>
      <w:r w:rsidR="00036A82" w:rsidRPr="006F5CEE">
        <w:t>.</w:t>
      </w:r>
      <w:r w:rsidR="00CD4738" w:rsidRPr="006F5CEE">
        <w:t xml:space="preserve"> </w:t>
      </w:r>
      <w:r w:rsidR="00D314E4" w:rsidRPr="006F5CEE">
        <w:t>One explanation of this connection</w:t>
      </w:r>
      <w:r w:rsidR="00CD4738" w:rsidRPr="006F5CEE">
        <w:t xml:space="preserve"> is that the executive supports </w:t>
      </w:r>
      <w:r w:rsidR="00CD4738" w:rsidRPr="006F5CEE">
        <w:rPr>
          <w:i/>
        </w:rPr>
        <w:t>goal-directed</w:t>
      </w:r>
      <w:r w:rsidR="00CD4738" w:rsidRPr="006F5CEE">
        <w:t xml:space="preserve"> task-unrelated thought, not dynamically unguided thought</w:t>
      </w:r>
      <w:r w:rsidR="008F40BF" w:rsidRPr="006F5CEE">
        <w:t>,</w:t>
      </w:r>
      <w:r w:rsidR="00CD4738" w:rsidRPr="006F5CEE">
        <w:t xml:space="preserve"> </w:t>
      </w:r>
      <w:r w:rsidR="008F40BF" w:rsidRPr="006F5CEE">
        <w:t>which</w:t>
      </w:r>
      <w:r w:rsidR="00CD4738" w:rsidRPr="006F5CEE">
        <w:t xml:space="preserve"> ordinary people associate with mind-wandering. </w:t>
      </w:r>
    </w:p>
    <w:p w14:paraId="67010292" w14:textId="77777777" w:rsidR="00FF0FD5" w:rsidRPr="006F5CEE" w:rsidRDefault="00FF0FD5" w:rsidP="00727CC6">
      <w:pPr>
        <w:tabs>
          <w:tab w:val="left" w:pos="7440"/>
        </w:tabs>
        <w:spacing w:line="480" w:lineRule="auto"/>
      </w:pPr>
    </w:p>
    <w:p w14:paraId="2362EFE9" w14:textId="18231739" w:rsidR="000407A1" w:rsidRPr="006F5CEE" w:rsidRDefault="008A32DF" w:rsidP="00727CC6">
      <w:pPr>
        <w:tabs>
          <w:tab w:val="left" w:pos="7440"/>
        </w:tabs>
        <w:spacing w:line="480" w:lineRule="auto"/>
      </w:pPr>
      <w:r w:rsidRPr="006F5CEE">
        <w:t>Our stud</w:t>
      </w:r>
      <w:r w:rsidR="000C3B14" w:rsidRPr="006F5CEE">
        <w:t>ies</w:t>
      </w:r>
      <w:r w:rsidRPr="006F5CEE">
        <w:t xml:space="preserve"> </w:t>
      </w:r>
      <w:proofErr w:type="gramStart"/>
      <w:r w:rsidRPr="006F5CEE">
        <w:t>suggests</w:t>
      </w:r>
      <w:proofErr w:type="gramEnd"/>
      <w:r w:rsidRPr="006F5CEE">
        <w:t xml:space="preserve"> that the dynamic theory of mind-wandering has </w:t>
      </w:r>
      <w:r w:rsidR="00036A82" w:rsidRPr="006F5CEE">
        <w:t>an advantage</w:t>
      </w:r>
      <w:r w:rsidR="003443FD" w:rsidRPr="006F5CEE">
        <w:t>: It</w:t>
      </w:r>
      <w:r w:rsidR="00036A82" w:rsidRPr="006F5CEE">
        <w:t xml:space="preserve"> </w:t>
      </w:r>
      <w:r w:rsidR="009340DB" w:rsidRPr="006F5CEE">
        <w:t xml:space="preserve">tracks </w:t>
      </w:r>
      <w:r w:rsidR="00036A82" w:rsidRPr="006F5CEE">
        <w:t xml:space="preserve">ordinary </w:t>
      </w:r>
      <w:r w:rsidR="00A91901" w:rsidRPr="006F5CEE">
        <w:t>usage</w:t>
      </w:r>
      <w:r w:rsidR="00374631" w:rsidRPr="006F5CEE">
        <w:t>.</w:t>
      </w:r>
      <w:r w:rsidR="00F5536A" w:rsidRPr="006F5CEE">
        <w:t xml:space="preserve"> </w:t>
      </w:r>
      <w:r w:rsidR="00A91901" w:rsidRPr="006F5CEE">
        <w:t>T</w:t>
      </w:r>
      <w:r w:rsidR="00036A82" w:rsidRPr="006F5CEE">
        <w:t xml:space="preserve">he dynamic </w:t>
      </w:r>
      <w:r w:rsidR="003512D5" w:rsidRPr="006F5CEE">
        <w:t>theory</w:t>
      </w:r>
      <w:r w:rsidR="00036A82" w:rsidRPr="006F5CEE">
        <w:t xml:space="preserve"> </w:t>
      </w:r>
      <w:r w:rsidR="00921D85" w:rsidRPr="006F5CEE">
        <w:t xml:space="preserve">also </w:t>
      </w:r>
      <w:r w:rsidR="00036A82" w:rsidRPr="006F5CEE">
        <w:t>has</w:t>
      </w:r>
      <w:r w:rsidR="00374631" w:rsidRPr="006F5CEE">
        <w:t xml:space="preserve"> </w:t>
      </w:r>
      <w:r w:rsidR="003512D5" w:rsidRPr="006F5CEE">
        <w:t xml:space="preserve">scientific </w:t>
      </w:r>
      <w:r w:rsidR="00374631" w:rsidRPr="006F5CEE">
        <w:t xml:space="preserve">advantages </w:t>
      </w:r>
      <w:r w:rsidR="00E71A9F" w:rsidRPr="006F5CEE">
        <w:fldChar w:fldCharType="begin" w:fldLock="1"/>
      </w:r>
      <w:r w:rsidR="008F40BF" w:rsidRPr="006F5CEE">
        <w:instrText>ADDIN CSL_CITATION {"citationItems":[{"id":"ITEM-1","itemData":{"abstract":"© 2015, Springer Science+Business Media Dordrecht. Although mind-wandering occupies up to half of our waking thoughts, it is seldom discussed in philosophy. My paper brings these neglected thoughts into focus. I propose that mind-wandering is unguided attention. Guidance in my sense concerns how attention is monitored and regulated as it unfolds over time. Roughly speaking, someone’s attention is guided if she would feel pulled back, were she distracted from her current focus. Because our wandering thoughts drift unchecked from topic to topic, they are unguided. One motivation for my theory is what I call the “Puzzle of the Purposeful Wanderer”. On the one hand, mind-wandering seems essentially purposeless; almost by definition, it contrasts with goal-directed cognition. On the other hand, empirical evidence suggests that our minds frequently wander to our goals. My solution to the puzzle is this: mind-wandering is purposeless in one way—it is unguided—but purposeful in another—it is frequently caused, and thus motivated, by our goals. Another motivation for my theory is to distinguish mind-wandering from two antithetical forms of cognition: absorption (e.g. engrossment in an intellectual idea) and rumination (e.g. fixation on one’s distress). Surprisingly, previous theories cannot capture these distinctions. I can: on my view, absorption and rumination are guided, whereas mind-wandering is not. My paper has four parts. Section 1 spells out the puzzle. Sections 2 and 3 explicate two extant views of mind-wandering—the first held by most cognitive scientists, the second by Thomas Metzinger. Section 4 uses the limitations of these theories to motivate my own: mind-wandering is unguided attention.","author":[{"dropping-particle":"","family":"Irving","given":"Zachary C.","non-dropping-particle":"","parse-names":false,"suffix":""}],"container-title":"Philosophical Studies","id":"ITEM-1","issue":"2","issued":{"date-parts":[["2016"]]},"page":"547–571","title":"Mind-wandering is unguided attention: accounting for the “purposeful” wanderer","type":"article-journal","volume":"173"},"uris":["http://www.mendeley.com/documents/?uuid=dc4866dc-5b72-46e7-b116-a18ae25b8ad1"]},{"id":"ITEM-2","itemData":{"DOI":"10.1038/nrn.2016.113","ISSN":"14710048","abstract":"© 2016 Macmillan Publishers Limited, part of Springer Nature. Most research on mind-wandering has characterized it as a mental state with contents that are task unrelated or stimulus independent. However, the dynamics of mind-wandering-how mental states change over time-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N.","non-dropping-particle":"","parse-names":false,"suffix":""},{"dropping-particle":"","family":"Andrews-Hanna","given":"J.R.","non-dropping-particle":"","parse-names":false,"suffix":""}],"container-title":"Nature Reviews Neuroscience","id":"ITEM-2","issue":"11","issued":{"date-parts":[["2016"]]},"title":"Mind-wandering as spontaneous thought: A dynamic framework","type":"article-journal","volume":"17"},"uris":["http://www.mendeley.com/documents/?uuid=70962630-7834-38d6-948a-70bc32ca73bf"]}],"mendeley":{"formattedCitation":"(Christoff et al., 2016; Irving, 2016)","plainTextFormattedCitation":"(Christoff et al., 2016; Irving, 2016)","previouslyFormattedCitation":"(Christoff et al., 2016; Irving, 2016)"},"properties":{"noteIndex":0},"schema":"https://github.com/citation-style-language/schema/raw/master/csl-citation.json"}</w:instrText>
      </w:r>
      <w:r w:rsidR="00E71A9F" w:rsidRPr="006F5CEE">
        <w:fldChar w:fldCharType="separate"/>
      </w:r>
      <w:r w:rsidR="000D5A0F" w:rsidRPr="006F5CEE">
        <w:rPr>
          <w:noProof/>
        </w:rPr>
        <w:t>(Christoff et al., 2016; Irving, 2016)</w:t>
      </w:r>
      <w:r w:rsidR="00E71A9F" w:rsidRPr="006F5CEE">
        <w:fldChar w:fldCharType="end"/>
      </w:r>
      <w:r w:rsidR="00E71A9F" w:rsidRPr="006F5CEE">
        <w:t>.</w:t>
      </w:r>
      <w:r w:rsidR="004C7190" w:rsidRPr="006F5CEE">
        <w:t xml:space="preserve"> </w:t>
      </w:r>
      <w:r w:rsidRPr="006F5CEE">
        <w:t>Recall that</w:t>
      </w:r>
      <w:r w:rsidR="0001779E" w:rsidRPr="006F5CEE">
        <w:t xml:space="preserve"> standard </w:t>
      </w:r>
      <w:r w:rsidRPr="006F5CEE">
        <w:t>theories</w:t>
      </w:r>
      <w:r w:rsidR="0001779E" w:rsidRPr="006F5CEE">
        <w:t xml:space="preserve"> </w:t>
      </w:r>
      <w:r w:rsidRPr="006F5CEE">
        <w:t>of mind-wandering bundle</w:t>
      </w:r>
      <w:r w:rsidR="0001779E" w:rsidRPr="006F5CEE">
        <w:t xml:space="preserve"> together </w:t>
      </w:r>
      <w:r w:rsidR="000407A1" w:rsidRPr="006F5CEE">
        <w:t xml:space="preserve">disparate </w:t>
      </w:r>
      <w:r w:rsidR="004C7190" w:rsidRPr="006F5CEE">
        <w:t>phenomena</w:t>
      </w:r>
      <w:r w:rsidR="000407A1" w:rsidRPr="006F5CEE">
        <w:t xml:space="preserve">. </w:t>
      </w:r>
      <w:r w:rsidR="00254A53" w:rsidRPr="006F5CEE">
        <w:t xml:space="preserve">When someone is “off-task”, </w:t>
      </w:r>
      <w:r w:rsidR="000C3B14" w:rsidRPr="006F5CEE">
        <w:t>she</w:t>
      </w:r>
      <w:r w:rsidR="00A91901" w:rsidRPr="006F5CEE">
        <w:t xml:space="preserve"> may meander between topics, concentrate on a goal, or</w:t>
      </w:r>
      <w:r w:rsidR="000C3B14" w:rsidRPr="006F5CEE">
        <w:t xml:space="preserve"> </w:t>
      </w:r>
      <w:r w:rsidR="00A91901" w:rsidRPr="006F5CEE">
        <w:t xml:space="preserve">endlessly ruminate. </w:t>
      </w:r>
      <w:r w:rsidR="00254A53" w:rsidRPr="006F5CEE">
        <w:t xml:space="preserve">These experiences have </w:t>
      </w:r>
      <w:r w:rsidR="00952D9B" w:rsidRPr="006F5CEE">
        <w:t>contrary</w:t>
      </w:r>
      <w:r w:rsidR="00254A53" w:rsidRPr="006F5CEE">
        <w:t xml:space="preserve"> </w:t>
      </w:r>
      <w:r w:rsidR="004C7190" w:rsidRPr="006F5CEE">
        <w:t xml:space="preserve">phenomenology, costs and benefits, </w:t>
      </w:r>
      <w:r w:rsidR="00AE7985" w:rsidRPr="006F5CEE">
        <w:t>psychological and neural mechanisms, and so on.</w:t>
      </w:r>
      <w:r w:rsidR="004C7190" w:rsidRPr="006F5CEE">
        <w:t xml:space="preserve"> </w:t>
      </w:r>
    </w:p>
    <w:p w14:paraId="364DA63F" w14:textId="77777777" w:rsidR="000407A1" w:rsidRPr="006F5CEE" w:rsidRDefault="000407A1" w:rsidP="00727CC6">
      <w:pPr>
        <w:tabs>
          <w:tab w:val="left" w:pos="7440"/>
        </w:tabs>
        <w:spacing w:line="480" w:lineRule="auto"/>
      </w:pPr>
    </w:p>
    <w:p w14:paraId="00B4449F" w14:textId="04389820" w:rsidR="000407A1" w:rsidRDefault="000407A1" w:rsidP="00727CC6">
      <w:pPr>
        <w:tabs>
          <w:tab w:val="left" w:pos="7440"/>
        </w:tabs>
        <w:spacing w:line="480" w:lineRule="auto"/>
      </w:pPr>
      <w:r w:rsidRPr="006F5CEE">
        <w:t xml:space="preserve">In contrast, dynamically unguided thought </w:t>
      </w:r>
      <w:r w:rsidR="00254A53" w:rsidRPr="006F5CEE">
        <w:t>has relatively</w:t>
      </w:r>
      <w:r w:rsidRPr="006F5CEE">
        <w:t xml:space="preserve"> cohesive attributes. </w:t>
      </w:r>
      <w:r w:rsidR="00952D9B" w:rsidRPr="006F5CEE">
        <w:t>Unguided</w:t>
      </w:r>
      <w:r w:rsidRPr="006F5CEE">
        <w:t xml:space="preserve"> thought is </w:t>
      </w:r>
      <w:r w:rsidR="00287CAE" w:rsidRPr="006F5CEE">
        <w:t xml:space="preserve">linked to specific forms of agency </w:t>
      </w:r>
      <w:r w:rsidR="00287CAE" w:rsidRPr="006F5CEE">
        <w:fldChar w:fldCharType="begin" w:fldLock="1"/>
      </w:r>
      <w:r w:rsidR="008F40BF" w:rsidRPr="006F5CEE">
        <w:instrText>ADDIN CSL_CITATION {"citationItems":[{"id":"ITEM-1","itemData":{"abstract":"© 2015, Springer Science+Business Media Dordrecht. Although mind-wandering occupies up to half of our waking thoughts, it is seldom discussed in philosophy. My paper brings these neglected thoughts into focus. I propose that mind-wandering is unguided attention. Guidance in my sense concerns how attention is monitored and regulated as it unfolds over time. Roughly speaking, someone’s attention is guided if she would feel pulled back, were she distracted from her current focus. Because our wandering thoughts drift unchecked from topic to topic, they are unguided. One motivation for my theory is what I call the “Puzzle of the Purposeful Wanderer”. On the one hand, mind-wandering seems essentially purposeless; almost by definition, it contrasts with goal-directed cognition. On the other hand, empirical evidence suggests that our minds frequently wander to our goals. My solution to the puzzle is this: mind-wandering is purposeless in one way—it is unguided—but purposeful in another—it is frequently caused, and thus motivated, by our goals. Another motivation for my theory is to distinguish mind-wandering from two antithetical forms of cognition: absorption (e.g. engrossment in an intellectual idea) and rumination (e.g. fixation on one’s distress). Surprisingly, previous theories cannot capture these distinctions. I can: on my view, absorption and rumination are guided, whereas mind-wandering is not. My paper has four parts. Section 1 spells out the puzzle. Sections 2 and 3 explicate two extant views of mind-wandering—the first held by most cognitive scientists, the second by Thomas Metzinger. Section 4 uses the limitations of these theories to motivate my own: mind-wandering is unguided attention.","author":[{"dropping-particle":"","family":"Irving","given":"Zachary C.","non-dropping-particle":"","parse-names":false,"suffix":""}],"container-title":"Philosophical Studies","id":"ITEM-1","issue":"2","issued":{"date-parts":[["2016"]]},"page":"547–571","title":"Mind-wandering is unguided attention: accounting for the “purposeful” wanderer","type":"article-journal","volume":"173"},"uris":["http://www.mendeley.com/documents/?uuid=dc4866dc-5b72-46e7-b116-a18ae25b8ad1"]}],"mendeley":{"formattedCitation":"(Irving, 2016)","plainTextFormattedCitation":"(Irving, 2016)","previouslyFormattedCitation":"(Irving, 2016)"},"properties":{"noteIndex":0},"schema":"https://github.com/citation-style-language/schema/raw/master/csl-citation.json"}</w:instrText>
      </w:r>
      <w:r w:rsidR="00287CAE" w:rsidRPr="006F5CEE">
        <w:fldChar w:fldCharType="separate"/>
      </w:r>
      <w:r w:rsidR="000D5A0F" w:rsidRPr="006F5CEE">
        <w:rPr>
          <w:noProof/>
        </w:rPr>
        <w:t>(Irving, 2016)</w:t>
      </w:r>
      <w:r w:rsidR="00287CAE" w:rsidRPr="006F5CEE">
        <w:fldChar w:fldCharType="end"/>
      </w:r>
      <w:r w:rsidR="00287CAE" w:rsidRPr="006F5CEE">
        <w:t xml:space="preserve"> and creativity </w:t>
      </w:r>
      <w:r w:rsidR="00287CAE" w:rsidRPr="006F5CEE">
        <w:fldChar w:fldCharType="begin" w:fldLock="1"/>
      </w:r>
      <w:r w:rsidR="008F40BF" w:rsidRPr="006F5CEE">
        <w:instrText>ADDIN CSL_CITATION {"citationItems":[{"id":"ITEM-1","itemData":{"author":[{"dropping-particle":"","family":"Sripada","given":"Chandra","non-dropping-particle":"","parse-names":false,"suffix":""}],"container-title":"Oxford Handbook of Spontaneous Thought and Creativity","editor":[{"dropping-particle":"","family":"Fox","given":"Kieran C R","non-dropping-particle":"","parse-names":false,"suffix":""},{"dropping-particle":"","family":"Christoff","given":"Kalina","non-dropping-particle":"","parse-names":false,"suffix":""}],"id":"ITEM-1","issued":{"date-parts":[["2018"]]},"publisher":"Oxford University Press","title":"An Exploration/Exploitation Tradeoff Between Mind Wandering and Task-Directed Thinking","type":"chapter"},"uris":["http://www.mendeley.com/documents/?uuid=b6274f17-894a-4dd1-9d61-f82375abfc48"]},{"id":"ITEM-2","itemData":{"DOI":"10.1038/nrn.2016.113","ISSN":"14710048","abstract":"© 2016 Macmillan Publishers Limited, part of Springer Nature. Most research on mind-wandering has characterized it as a mental state with contents that are task unrelated or stimulus independent. However, the dynamics of mind-wandering-how mental states change over time-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N.","non-dropping-particle":"","parse-names":false,"suffix":""},{"dropping-particle":"","family":"Andrews-Hanna","given":"J.R.","non-dropping-particle":"","parse-names":false,"suffix":""}],"container-title":"Nature Reviews Neuroscience","id":"ITEM-2","issue":"11","issued":{"date-parts":[["2016"]]},"title":"Mind-wandering as spontaneous thought: A dynamic framework","type":"article-journal","volume":"17"},"uris":["http://www.mendeley.com/documents/?uuid=70962630-7834-38d6-948a-70bc32ca73bf"]}],"mendeley":{"formattedCitation":"(Christoff et al., 2016; Sripada, 2018)","plainTextFormattedCitation":"(Christoff et al., 2016; Sripada, 2018)","previouslyFormattedCitation":"(Christoff et al., 2016; Sripada, 2018)"},"properties":{"noteIndex":0},"schema":"https://github.com/citation-style-language/schema/raw/master/csl-citation.json"}</w:instrText>
      </w:r>
      <w:r w:rsidR="00287CAE" w:rsidRPr="006F5CEE">
        <w:fldChar w:fldCharType="separate"/>
      </w:r>
      <w:r w:rsidR="000D5A0F" w:rsidRPr="006F5CEE">
        <w:rPr>
          <w:noProof/>
        </w:rPr>
        <w:t>(Christoff et al., 2016; Sripada, 2018)</w:t>
      </w:r>
      <w:r w:rsidR="00287CAE" w:rsidRPr="006F5CEE">
        <w:fldChar w:fldCharType="end"/>
      </w:r>
      <w:r w:rsidR="00287CAE" w:rsidRPr="006F5CEE">
        <w:t xml:space="preserve">. </w:t>
      </w:r>
      <w:r w:rsidRPr="006F5CEE">
        <w:t xml:space="preserve">It is closely associated with the </w:t>
      </w:r>
      <w:r w:rsidR="009340DB" w:rsidRPr="006F5CEE">
        <w:t>default network</w:t>
      </w:r>
      <w:r w:rsidRPr="006F5CEE">
        <w:t xml:space="preserve">. And it </w:t>
      </w:r>
      <w:r w:rsidR="00B35E4A" w:rsidRPr="006F5CEE">
        <w:t xml:space="preserve">is </w:t>
      </w:r>
      <w:r w:rsidRPr="006F5CEE">
        <w:t>elevated in disorders such as</w:t>
      </w:r>
      <w:r w:rsidR="00831B54" w:rsidRPr="006F5CEE">
        <w:t xml:space="preserve"> </w:t>
      </w:r>
      <w:r w:rsidR="009340DB" w:rsidRPr="006F5CEE">
        <w:t>Attention Deficit Disorder</w:t>
      </w:r>
      <w:r w:rsidR="00287CAE" w:rsidRPr="006F5CEE">
        <w:t xml:space="preserve"> </w:t>
      </w:r>
      <w:r w:rsidR="00287CAE" w:rsidRPr="006F5CEE">
        <w:fldChar w:fldCharType="begin" w:fldLock="1"/>
      </w:r>
      <w:r w:rsidR="008F40BF" w:rsidRPr="006F5CEE">
        <w:instrText>ADDIN CSL_CITATION {"citationItems":[{"id":"ITEM-1","itemData":{"DOI":"10.1038/nrn.2016.113","ISSN":"14710048","abstract":"© 2016 Macmillan Publishers Limited, part of Springer Nature. Most research on mind-wandering has characterized it as a mental state with contents that are task unrelated or stimulus independent. However, the dynamics of mind-wandering-how mental states change over time-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N.","non-dropping-particle":"","parse-names":false,"suffix":""},{"dropping-particle":"","family":"Andrews-Hanna","given":"J.R.","non-dropping-particle":"","parse-names":false,"suffix":""}],"container-title":"Nature Reviews Neuroscience","id":"ITEM-1","issue":"11","issued":{"date-parts":[["2016"]]},"title":"Mind-wandering as spontaneous thought: A dynamic framework","type":"article-journal","volume":"17"},"uris":["http://www.mendeley.com/documents/?uuid=70962630-7834-38d6-948a-70bc32ca73bf"]},{"id":"ITEM-2","itemData":{"author":[{"dropping-particle":"","family":"Andrews-Hanna","given":"Jessica R","non-dropping-particle":"","parse-names":false,"suffix":""},{"dropping-particle":"","family":"Irving","given":"Zachary C.","non-dropping-particle":"","parse-names":false,"suffix":""},{"dropping-particle":"","family":"Fox","given":"Kieran C. R.","non-dropping-particle":"","parse-names":false,"suffix":""},{"dropping-particle":"","family":"Spreng","given":"Nathan","non-dropping-particle":"","parse-names":false,"suffix":""},{"dropping-particle":"","family":"Christoff","given":"Kalina","non-dropping-particle":"","parse-names":false,"suffix":""}],"container-title":"Oxford Handbook of Spontaneous Thought and Creativity","editor":[{"dropping-particle":"","family":"Fox","given":"Kieran","non-dropping-particle":"","parse-names":false,"suffix":""},{"dropping-particle":"","family":"Christoff","given":"Kalina","non-dropping-particle":"","parse-names":false,"suffix":""}],"id":"ITEM-2","issued":{"date-parts":[["2018"]]},"publisher":"Oxford University Press","title":"The Neuroscience of Spontaneous Thought: An Evolving, Interdisciplinary Field","type":"chapter"},"uris":["http://www.mendeley.com/documents/?uuid=22d3de86-e4b4-49cf-8738-bc49fce56b20"]}],"mendeley":{"formattedCitation":"(Andrews-Hanna, Irving, Fox, Spreng, &amp; Christoff, 2018; Christoff et al., 2016)","plainTextFormattedCitation":"(Andrews-Hanna, Irving, Fox, Spreng, &amp; Christoff, 2018; Christoff et al., 2016)","previouslyFormattedCitation":"(Andrews-Hanna, Irving, Fox, Spreng, &amp; Christoff, 2018; Christoff et al., 2016)"},"properties":{"noteIndex":0},"schema":"https://github.com/citation-style-language/schema/raw/master/csl-citation.json"}</w:instrText>
      </w:r>
      <w:r w:rsidR="00287CAE" w:rsidRPr="006F5CEE">
        <w:fldChar w:fldCharType="separate"/>
      </w:r>
      <w:r w:rsidR="000D5A0F" w:rsidRPr="006F5CEE">
        <w:rPr>
          <w:noProof/>
        </w:rPr>
        <w:t xml:space="preserve">(Andrews-Hanna, Irving, Fox, Spreng, &amp; Christoff, 2018; Christoff et </w:t>
      </w:r>
      <w:r w:rsidR="000D5A0F" w:rsidRPr="006F5CEE">
        <w:rPr>
          <w:noProof/>
        </w:rPr>
        <w:lastRenderedPageBreak/>
        <w:t>al., 2016)</w:t>
      </w:r>
      <w:r w:rsidR="00287CAE" w:rsidRPr="006F5CEE">
        <w:fldChar w:fldCharType="end"/>
      </w:r>
      <w:r w:rsidRPr="006F5CEE">
        <w:t>.</w:t>
      </w:r>
      <w:r w:rsidR="00831B54" w:rsidRPr="006F5CEE">
        <w:t xml:space="preserve"> </w:t>
      </w:r>
      <w:r w:rsidR="008A32DF" w:rsidRPr="006F5CEE">
        <w:t>If we understand</w:t>
      </w:r>
      <w:r w:rsidR="00831B54" w:rsidRPr="006F5CEE">
        <w:t xml:space="preserve"> </w:t>
      </w:r>
      <w:r w:rsidR="004C7190" w:rsidRPr="006F5CEE">
        <w:t>mind-wandering as dynamically unguided thought</w:t>
      </w:r>
      <w:r w:rsidR="00AE7985" w:rsidRPr="006F5CEE">
        <w:t>, it</w:t>
      </w:r>
      <w:r w:rsidR="004C7190" w:rsidRPr="006F5CEE">
        <w:t xml:space="preserve"> </w:t>
      </w:r>
      <w:r w:rsidR="00133534" w:rsidRPr="006F5CEE">
        <w:t>may</w:t>
      </w:r>
      <w:r w:rsidR="004C7190" w:rsidRPr="006F5CEE">
        <w:t xml:space="preserve"> prove considerably more unified</w:t>
      </w:r>
      <w:r w:rsidR="005F52C1">
        <w:t>, philosophically defensible,</w:t>
      </w:r>
      <w:r w:rsidR="00E71A9F" w:rsidRPr="006F5CEE">
        <w:t xml:space="preserve"> </w:t>
      </w:r>
      <w:r w:rsidR="001E29B3" w:rsidRPr="006F5CEE">
        <w:t xml:space="preserve">and empirically tractable. </w:t>
      </w:r>
      <w:r w:rsidR="004C7190" w:rsidRPr="006F5CEE">
        <w:t xml:space="preserve"> </w:t>
      </w:r>
    </w:p>
    <w:p w14:paraId="0A30AF03" w14:textId="77777777" w:rsidR="005F52C1" w:rsidRPr="006F5CEE" w:rsidRDefault="005F52C1" w:rsidP="00727CC6">
      <w:pPr>
        <w:tabs>
          <w:tab w:val="left" w:pos="7440"/>
        </w:tabs>
        <w:spacing w:line="480" w:lineRule="auto"/>
      </w:pPr>
    </w:p>
    <w:p w14:paraId="229333D8" w14:textId="77777777" w:rsidR="005F52C1" w:rsidRPr="00C248F8" w:rsidRDefault="005F52C1" w:rsidP="005F52C1">
      <w:pPr>
        <w:spacing w:line="480" w:lineRule="auto"/>
      </w:pPr>
      <w:r w:rsidRPr="00C248F8">
        <w:t xml:space="preserve">It may be no coincidence that the commonsense theory of mind-wandering has substantive philosophical and scientific advantages. Philosophers regularly rely on </w:t>
      </w:r>
      <w:r w:rsidRPr="00C248F8">
        <w:rPr>
          <w:i/>
        </w:rPr>
        <w:t>common sense intuitions</w:t>
      </w:r>
      <w:r w:rsidRPr="00C248F8">
        <w:t xml:space="preserve"> when we theorize about psychological entities such as perception, attention, memory, imagination, emotion, or mind-wandering. Consider how philosophers appeal to intuitions about what cases do (and don’t) fall under psychological categories. Such intuitions are ultimately grounded in one’s grasp of folk psychology, albeit filtered through philosophical training. Our vignette-based experiments complement this armchair case method, since experiments give us empirical evidence about the boundaries of folk-psychological concepts. Similarly, our linguistic corpora analysis provides evidence about how the folk speak, and is therefore a rigorous alternative to ordinary language philosophy of psychology. Our empirical conceptual analysis is thus an extension of orthodox commonsense methods in the philosophy of psychology. And commonsense aligns most closely with the dynamic theory of mind-wandering. </w:t>
      </w:r>
    </w:p>
    <w:p w14:paraId="69C5EB9D" w14:textId="77777777" w:rsidR="005F52C1" w:rsidRPr="006F5CEE" w:rsidRDefault="005F52C1" w:rsidP="00727CC6">
      <w:pPr>
        <w:tabs>
          <w:tab w:val="left" w:pos="7440"/>
        </w:tabs>
        <w:spacing w:line="480" w:lineRule="auto"/>
      </w:pPr>
    </w:p>
    <w:p w14:paraId="645667BD" w14:textId="69808E8B" w:rsidR="00952D9B" w:rsidRPr="006F5CEE" w:rsidRDefault="00B969ED" w:rsidP="00727CC6">
      <w:pPr>
        <w:tabs>
          <w:tab w:val="left" w:pos="7440"/>
        </w:tabs>
        <w:spacing w:line="480" w:lineRule="auto"/>
      </w:pPr>
      <w:r w:rsidRPr="006F5CEE">
        <w:t xml:space="preserve">Finally, our results bear upon whether mind-wandering is a “family resemblance” concept </w:t>
      </w:r>
      <w:r w:rsidRPr="006F5CEE">
        <w:fldChar w:fldCharType="begin" w:fldLock="1"/>
      </w:r>
      <w:r w:rsidR="000C3B14" w:rsidRPr="006F5CEE">
        <w:instrText>ADDIN CSL_CITATION {"citationItems":[{"id":"ITEM-1","itemData":{"abstract":"As empirical research on mind-wandering accelerates, we draw attention to an emerging trend in how mind-wandering is conceptualized. Previously articulated definitions of mind-wandering differ from each other in important ways, yet they also maintain overlapping characteristics. This conceptual structure suggests that mind-wandering is best considered from a family-resemblances perspective, which entails treating it as a graded, heterogeneous construct and clearly measuring and describing the specific aspect(s) of mind-wandering that researchers are investigating. We believe that adopting this family-resemblances approach will increase conceptual and methodological connections among related phenomena in the mind-wandering family and encourage a more nuanced and precise understanding of the many varieties of mind-wandering.","author":[{"dropping-particle":"","family":"Seli","given":"Paul","non-dropping-particle":"","parse-names":false,"suffix":""},{"dropping-particle":"","family":"Kane","given":"Michael J.","non-dropping-particle":"","parse-names":false,"suffix":""},{"dropping-particle":"","family":"Smallwood","given":"Jonathan","non-dropping-particle":"","parse-names":false,"suffix":""},{"dropping-particle":"","family":"Schacter","given":"Daniel L.","non-dropping-particle":"","parse-names":false,"suffix":""},{"dropping-particle":"","family":"Maillet","given":"David","non-dropping-particle":"","parse-names":false,"suffix":""},{"dropping-particle":"","family":"Schooler","given":"Jonathan","non-dropping-particle":"","parse-names":false,"suffix":""},{"dropping-particle":"","family":"Smilek","given":"Daniel","non-dropping-particle":"","parse-names":false,"suffix":""}],"container-title":"Trends in Cognitive Sciences","id":"ITEM-1","issued":{"date-parts":[["2018"]]},"title":"Mind-wandering as a natural kind: A family-resemblances view","type":"article-journal"},"uris":["http://www.mendeley.com/documents/?uuid=9ec8918c-bdba-4dfc-a816-19c632ba258f"]},{"id":"ITEM-2","itemData":{"author":[{"dropping-particle":"","family":"Christoff","given":"Kalina","non-dropping-particle":"","parse-names":false,"suffix":""},{"dropping-particle":"","family":"Mills","given":"Caitlin","non-dropping-particle":"","parse-names":false,"suffix":""},{"dropping-particle":"","family":"Andrews-Hanna","given":"Jessica R","non-dropping-particle":"","parse-names":false,"suffix":""},{"dropping-particle":"","family":"Irving","given":"Zachary C","non-dropping-particle":"","parse-names":false,"suffix":""},{"dropping-particle":"","family":"Thompson","given":"Evan","non-dropping-particle":"","parse-names":false,"suffix":""},{"dropping-particle":"","family":"Fox","given":"Kieran C R","non-dropping-particle":"","parse-names":false,"suffix":""},{"dropping-particle":"","family":"Kam","given":"Julia W Y","non-dropping-particle":"","parse-names":false,"suffix":""}],"container-title":"Trends in Cognitive Science","id":"ITEM-2","issued":{"date-parts":[["2018"]]},"title":"Mind-wandering as a scientific concept: Cutting through the definitional haze","type":"article-journal"},"uris":["http://www.mendeley.com/documents/?uuid=8f731e20-bfdd-4596-b454-5bf4980a820c"]},{"id":"ITEM-3","itemData":{"author":[{"dropping-particle":"","family":"Irving","given":"Zachary C","non-dropping-particle":"","parse-names":false,"suffix":""},{"dropping-particle":"","family":"Glasser","given":"Aaron","non-dropping-particle":"","parse-names":false,"suffix":""}],"container-title":"Philosophy Compass","id":"ITEM-3","issued":{"date-parts":[["2019"]]},"title":"Mind-Wandering: A Guide For Philosophers","type":"article-journal"},"uris":["http://www.mendeley.com/documents/?uuid=99e6d996-a4d4-42bb-9be6-d22b1ee0fb36"]},{"id":"ITEM-4","itemData":{"author":[{"dropping-particle":"","family":"Metzinger","given":"Thomas","non-dropping-particle":"","parse-names":false,"suffix":""}],"container-title":"The Oxford handbook of spontaneous thought","id":"ITEM-4","issued":{"date-parts":[["2018"]]},"title":"Why is mind wandering interesting for philosophers","type":"article-journal"},"uris":["http://www.mendeley.com/documents/?uuid=b484cace-e58f-4f78-bbc6-a455052dbb0f"]}],"mendeley":{"formattedCitation":"(Christoff et al., 2018; Irving &amp; Glasser, 2019; Metzinger, 2018; Seli, Kane, Smallwood, et al., 2018)","plainTextFormattedCitation":"(Christoff et al., 2018; Irving &amp; Glasser, 2019; Metzinger, 2018; Seli, Kane, Smallwood, et al., 2018)","previouslyFormattedCitation":"(Christoff et al., 2018; Irving &amp; Glasser, 2019; Metzinger, 2018; Rosch &amp; Mervis, 1975; Seli, Kane, Smallwood, et al., 2018; Wittgenstein, 1953)"},"properties":{"noteIndex":0},"schema":"https://github.com/citation-style-language/schema/raw/master/csl-citation.json"}</w:instrText>
      </w:r>
      <w:r w:rsidRPr="006F5CEE">
        <w:fldChar w:fldCharType="separate"/>
      </w:r>
      <w:r w:rsidR="000C3B14" w:rsidRPr="006F5CEE">
        <w:rPr>
          <w:noProof/>
        </w:rPr>
        <w:t>(Christoff et al., 2018; Irving &amp; Glasser, 2019; Metzinger, 2018; Seli, Kane, Smallwood, et al., 2018)</w:t>
      </w:r>
      <w:r w:rsidRPr="006F5CEE">
        <w:fldChar w:fldCharType="end"/>
      </w:r>
      <w:r w:rsidR="00B35E4A" w:rsidRPr="006F5CEE">
        <w:t>.</w:t>
      </w:r>
      <w:r w:rsidRPr="006F5CEE">
        <w:t xml:space="preserve"> </w:t>
      </w:r>
      <w:r w:rsidR="007D3DEC" w:rsidRPr="006F5CEE">
        <w:t>Seli and colleagues</w:t>
      </w:r>
      <w:r w:rsidR="00952D9B" w:rsidRPr="006F5CEE">
        <w:t xml:space="preserve"> </w:t>
      </w:r>
      <w:r w:rsidR="00952D9B" w:rsidRPr="006F5CEE">
        <w:fldChar w:fldCharType="begin" w:fldLock="1"/>
      </w:r>
      <w:r w:rsidR="00965AE3" w:rsidRPr="006F5CEE">
        <w:instrText>ADDIN CSL_CITATION {"citationItems":[{"id":"ITEM-1","itemData":{"author":[{"dropping-particle":"","family":"Seli","given":"Paul","non-dropping-particle":"","parse-names":false,"suffix":""},{"dropping-particle":"","family":"Kane","given":"Michael J","non-dropping-particle":"","parse-names":false,"suffix":""},{"dropping-particle":"","family":"Metzinger","given":"Thomas","non-dropping-particle":"","parse-names":false,"suffix":""},{"dropping-particle":"","family":"Smallwood","given":"Jonathan","non-dropping-particle":"","parse-names":false,"suffix":""},{"dropping-particle":"","family":"Schacter","given":"Daniel L","non-dropping-particle":"","parse-names":false,"suffix":""},{"dropping-particle":"","family":"Maillet","given":"David","non-dropping-particle":"","parse-names":false,"suffix":""},{"dropping-particle":"","family":"Schooler","given":"Jonathan W","non-dropping-particle":"","parse-names":false,"suffix":""},{"dropping-particle":"","family":"Smilek","given":"Daniel","non-dropping-particle":"","parse-names":false,"suffix":""}],"container-title":"Trends in Cognitive Science","id":"ITEM-1","issued":{"date-parts":[["2018"]]},"title":"The family resemblance framework for mind-wandering remains well clad","type":"article-journal"},"label":"chapter","suppress-author":1,"uris":["http://www.mendeley.com/documents/?uuid=abfae9ec-2371-4333-939e-f2cff8682f7e"]}],"mendeley":{"formattedCitation":"(2018)","plainTextFormattedCitation":"(2018)","previouslyFormattedCitation":"(2018)"},"properties":{"noteIndex":0},"schema":"https://github.com/citation-style-language/schema/raw/master/csl-citation.json"}</w:instrText>
      </w:r>
      <w:r w:rsidR="00952D9B" w:rsidRPr="006F5CEE">
        <w:fldChar w:fldCharType="separate"/>
      </w:r>
      <w:r w:rsidR="00952D9B" w:rsidRPr="006F5CEE">
        <w:rPr>
          <w:noProof/>
        </w:rPr>
        <w:t>(2018)</w:t>
      </w:r>
      <w:r w:rsidR="00952D9B" w:rsidRPr="006F5CEE">
        <w:fldChar w:fldCharType="end"/>
      </w:r>
      <w:r w:rsidR="007D3DEC" w:rsidRPr="006F5CEE">
        <w:t xml:space="preserve"> characterize mind-wandering in terms of </w:t>
      </w:r>
      <w:r w:rsidR="004B2116" w:rsidRPr="006F5CEE">
        <w:t xml:space="preserve">a cluster of (at least) four features: whether one’s thoughts are 1) task-unrelated, 2) stimulus-independent, 3) unintentional, and 4) dynamically unguided. </w:t>
      </w:r>
      <w:r w:rsidR="00952D9B" w:rsidRPr="006F5CEE">
        <w:t xml:space="preserve">Although prototypical instances of mind-wandering have all these features, they argue that none are necessary. </w:t>
      </w:r>
    </w:p>
    <w:p w14:paraId="7BEDB92C" w14:textId="77777777" w:rsidR="00B969ED" w:rsidRPr="006F5CEE" w:rsidRDefault="00B969ED" w:rsidP="00727CC6">
      <w:pPr>
        <w:tabs>
          <w:tab w:val="left" w:pos="7440"/>
        </w:tabs>
        <w:spacing w:line="480" w:lineRule="auto"/>
      </w:pPr>
    </w:p>
    <w:p w14:paraId="0518B79F" w14:textId="5D8C441F" w:rsidR="00603D5F" w:rsidRPr="006F5CEE" w:rsidRDefault="00677FA4" w:rsidP="00727CC6">
      <w:pPr>
        <w:tabs>
          <w:tab w:val="left" w:pos="7440"/>
        </w:tabs>
        <w:spacing w:line="480" w:lineRule="auto"/>
      </w:pPr>
      <w:r w:rsidRPr="006F5CEE">
        <w:lastRenderedPageBreak/>
        <w:t xml:space="preserve">Regardless of whether </w:t>
      </w:r>
      <w:r w:rsidR="00952D9B" w:rsidRPr="006F5CEE">
        <w:t>mind-wandering has</w:t>
      </w:r>
      <w:r w:rsidRPr="006F5CEE">
        <w:t xml:space="preserve"> necessary features </w:t>
      </w:r>
      <w:r w:rsidR="006C5E88" w:rsidRPr="006F5CEE">
        <w:fldChar w:fldCharType="begin" w:fldLock="1"/>
      </w:r>
      <w:r w:rsidR="00965AE3" w:rsidRPr="006F5CEE">
        <w:instrText>ADDIN CSL_CITATION {"citationItems":[{"id":"ITEM-1","itemData":{"author":[{"dropping-particle":"","family":"Christoff","given":"Kalina","non-dropping-particle":"","parse-names":false,"suffix":""},{"dropping-particle":"","family":"Mills","given":"Caitlin","non-dropping-particle":"","parse-names":false,"suffix":""},{"dropping-particle":"","family":"Andrews-Hanna","given":"Jessica R","non-dropping-particle":"","parse-names":false,"suffix":""},{"dropping-particle":"","family":"Irving","given":"Zachary C","non-dropping-particle":"","parse-names":false,"suffix":""},{"dropping-particle":"","family":"Thompson","given":"Evan","non-dropping-particle":"","parse-names":false,"suffix":""},{"dropping-particle":"","family":"Fox","given":"Kieran C R","non-dropping-particle":"","parse-names":false,"suffix":""},{"dropping-particle":"","family":"Kam","given":"Julia W Y","non-dropping-particle":"","parse-names":false,"suffix":""}],"container-title":"Trends in Cognitive Science","id":"ITEM-1","issued":{"date-parts":[["2018"]]},"title":"Mind-wandering as a scientific concept: Cutting through the definitional haze","type":"article-journal"},"label":"chapter","prefix":"see ","uris":["http://www.mendeley.com/documents/?uuid=8f731e20-bfdd-4596-b454-5bf4980a820c"]},{"id":"ITEM-2","itemData":{"abstract":"As empirical research on mind-wandering accelerates, we draw attention to an emerging trend in how mind-wandering is conceptualized. Previously articulated definitions of mind-wandering differ from each other in important ways, yet they also maintain overlapping characteristics. This conceptual structure suggests that mind-wandering is best considered from a family-resemblances perspective, which entails treating it as a graded, heterogeneous construct and clearly measuring and describing the specific aspect(s) of mind-wandering that researchers are investigating. We believe that adopting this family-resemblances approach will increase conceptual and methodological connections among related phenomena in the mind-wandering family and encourage a more nuanced and precise understanding of the many varieties of mind-wandering.","author":[{"dropping-particle":"","family":"Seli","given":"Paul","non-dropping-particle":"","parse-names":false,"suffix":""},{"dropping-particle":"","family":"Kane","given":"Michael J.","non-dropping-particle":"","parse-names":false,"suffix":""},{"dropping-particle":"","family":"Smallwood","given":"Jonathan","non-dropping-particle":"","parse-names":false,"suffix":""},{"dropping-particle":"","family":"Schacter","given":"Daniel L.","non-dropping-particle":"","parse-names":false,"suffix":""},{"dropping-particle":"","family":"Maillet","given":"David","non-dropping-particle":"","parse-names":false,"suffix":""},{"dropping-particle":"","family":"Schooler","given":"Jonathan","non-dropping-particle":"","parse-names":false,"suffix":""},{"dropping-particle":"","family":"Smilek","given":"Daniel","non-dropping-particle":"","parse-names":false,"suffix":""}],"container-title":"Trends in Cognitive Sciences","id":"ITEM-2","issued":{"date-parts":[["2018"]]},"title":"Mind-wandering as a natural kind: A family-resemblances view","type":"article-journal"},"label":"chapter","suffix":" for a debate","uris":["http://www.mendeley.com/documents/?uuid=9ec8918c-bdba-4dfc-a816-19c632ba258f"]}],"mendeley":{"formattedCitation":"(see Christoff et al., 2018; Seli, Kane, Smallwood, et al., 2018 for a debate)","plainTextFormattedCitation":"(see Christoff et al., 2018; Seli, Kane, Smallwood, et al., 2018 for a debate)","previouslyFormattedCitation":"(see Christoff et al., 2018; Seli, Kane, Smallwood, et al., 2018 for a debate)"},"properties":{"noteIndex":0},"schema":"https://github.com/citation-style-language/schema/raw/master/csl-citation.json"}</w:instrText>
      </w:r>
      <w:r w:rsidR="006C5E88" w:rsidRPr="006F5CEE">
        <w:fldChar w:fldCharType="separate"/>
      </w:r>
      <w:r w:rsidR="00952D9B" w:rsidRPr="006F5CEE">
        <w:rPr>
          <w:noProof/>
        </w:rPr>
        <w:t>(see Christoff et al., 2018; Seli, Kane, Smallwood, et al., 2018 for a debate)</w:t>
      </w:r>
      <w:r w:rsidR="006C5E88" w:rsidRPr="006F5CEE">
        <w:fldChar w:fldCharType="end"/>
      </w:r>
      <w:r w:rsidRPr="006F5CEE">
        <w:t>, we are skeptical of Seli and colleagues’ version of the family resemblance approach.</w:t>
      </w:r>
      <w:r w:rsidR="00952D9B" w:rsidRPr="006F5CEE">
        <w:t xml:space="preserve"> Their framework is based on </w:t>
      </w:r>
      <w:r w:rsidR="007D3DEC" w:rsidRPr="006F5CEE">
        <w:t xml:space="preserve">Rosch and </w:t>
      </w:r>
      <w:proofErr w:type="spellStart"/>
      <w:r w:rsidR="007D3DEC" w:rsidRPr="006F5CEE">
        <w:t>Mervis</w:t>
      </w:r>
      <w:proofErr w:type="spellEnd"/>
      <w:r w:rsidR="007D3DEC" w:rsidRPr="006F5CEE">
        <w:t xml:space="preserve"> (1975)</w:t>
      </w:r>
      <w:r w:rsidR="00952D9B" w:rsidRPr="006F5CEE">
        <w:t>, who</w:t>
      </w:r>
      <w:r w:rsidR="00B75A07" w:rsidRPr="006F5CEE">
        <w:t xml:space="preserve"> propose</w:t>
      </w:r>
      <w:r w:rsidR="007D3DEC" w:rsidRPr="006F5CEE">
        <w:t xml:space="preserve"> a formal </w:t>
      </w:r>
      <w:r w:rsidR="00336ED7" w:rsidRPr="006F5CEE">
        <w:t xml:space="preserve">family resemblance </w:t>
      </w:r>
      <w:r w:rsidR="007D3DEC" w:rsidRPr="006F5CEE">
        <w:t xml:space="preserve">model </w:t>
      </w:r>
      <w:r w:rsidR="00B75A07" w:rsidRPr="006F5CEE">
        <w:t>where</w:t>
      </w:r>
      <w:r w:rsidR="007D3DEC" w:rsidRPr="006F5CEE">
        <w:t xml:space="preserve"> </w:t>
      </w:r>
      <w:r w:rsidR="00E319A4" w:rsidRPr="006F5CEE">
        <w:t xml:space="preserve">all </w:t>
      </w:r>
      <w:r w:rsidR="00204153" w:rsidRPr="006F5CEE">
        <w:t>features</w:t>
      </w:r>
      <w:r w:rsidR="00B75A07" w:rsidRPr="006F5CEE">
        <w:t xml:space="preserve"> </w:t>
      </w:r>
      <w:r w:rsidR="00204153" w:rsidRPr="006F5CEE">
        <w:t xml:space="preserve">are </w:t>
      </w:r>
      <w:r w:rsidR="00E319A4" w:rsidRPr="006F5CEE">
        <w:rPr>
          <w:i/>
        </w:rPr>
        <w:t>equally</w:t>
      </w:r>
      <w:r w:rsidR="00E319A4" w:rsidRPr="006F5CEE">
        <w:t xml:space="preserve"> </w:t>
      </w:r>
      <w:r w:rsidR="00B75A07" w:rsidRPr="006F5CEE">
        <w:t>weighted</w:t>
      </w:r>
      <w:r w:rsidR="00E319A4" w:rsidRPr="006F5CEE">
        <w:t xml:space="preserve"> and prototypicality </w:t>
      </w:r>
      <w:r w:rsidR="00336ED7" w:rsidRPr="006F5CEE">
        <w:t>depends on</w:t>
      </w:r>
      <w:r w:rsidR="00E319A4" w:rsidRPr="006F5CEE">
        <w:t xml:space="preserve"> the </w:t>
      </w:r>
      <w:r w:rsidR="00E319A4" w:rsidRPr="006F5CEE">
        <w:rPr>
          <w:i/>
        </w:rPr>
        <w:t>number</w:t>
      </w:r>
      <w:r w:rsidR="00E319A4" w:rsidRPr="006F5CEE">
        <w:t xml:space="preserve"> of features </w:t>
      </w:r>
      <w:r w:rsidR="00B75A07" w:rsidRPr="006F5CEE">
        <w:t>an instance</w:t>
      </w:r>
      <w:r w:rsidR="00E319A4" w:rsidRPr="006F5CEE">
        <w:t xml:space="preserve"> exhibits. </w:t>
      </w:r>
      <w:r w:rsidR="0022117D" w:rsidRPr="006F5CEE">
        <w:t xml:space="preserve">Our data do not support this </w:t>
      </w:r>
      <w:r w:rsidR="007D3DEC" w:rsidRPr="006F5CEE">
        <w:t>“equal-weighting”</w:t>
      </w:r>
      <w:r w:rsidR="00603D5F" w:rsidRPr="006F5CEE">
        <w:t xml:space="preserve"> model. Instead</w:t>
      </w:r>
      <w:r w:rsidR="007D3DEC" w:rsidRPr="006F5CEE">
        <w:t>,</w:t>
      </w:r>
      <w:r w:rsidR="00603D5F" w:rsidRPr="006F5CEE">
        <w:t xml:space="preserve"> </w:t>
      </w:r>
      <w:r w:rsidR="00B75A07" w:rsidRPr="006F5CEE">
        <w:t xml:space="preserve">the lay concept of mind-wandering has one central feature–its dynamics–that explains between four and twenty times more variance in folk judgments than other features. </w:t>
      </w:r>
      <w:r w:rsidR="00603D5F" w:rsidRPr="006F5CEE">
        <w:t xml:space="preserve">This </w:t>
      </w:r>
      <w:r w:rsidR="00344D01" w:rsidRPr="006F5CEE">
        <w:t>observation</w:t>
      </w:r>
      <w:r w:rsidR="00B75A07" w:rsidRPr="006F5CEE">
        <w:t xml:space="preserve"> suggests that we </w:t>
      </w:r>
      <w:r w:rsidR="00971C2C" w:rsidRPr="006F5CEE">
        <w:t>should not</w:t>
      </w:r>
      <w:r w:rsidR="00B75A07" w:rsidRPr="006F5CEE">
        <w:t xml:space="preserve"> use </w:t>
      </w:r>
      <w:r w:rsidR="002773F6" w:rsidRPr="006F5CEE">
        <w:t xml:space="preserve">Rosch and </w:t>
      </w:r>
      <w:proofErr w:type="spellStart"/>
      <w:r w:rsidR="002773F6" w:rsidRPr="006F5CEE">
        <w:t>Mervis</w:t>
      </w:r>
      <w:r w:rsidR="00971C2C" w:rsidRPr="006F5CEE">
        <w:t>’s</w:t>
      </w:r>
      <w:proofErr w:type="spellEnd"/>
      <w:r w:rsidR="002773F6" w:rsidRPr="006F5CEE">
        <w:t xml:space="preserve"> </w:t>
      </w:r>
      <w:r w:rsidR="00870FFE" w:rsidRPr="006F5CEE">
        <w:t>equal</w:t>
      </w:r>
      <w:r w:rsidR="007D3DEC" w:rsidRPr="006F5CEE">
        <w:t>-</w:t>
      </w:r>
      <w:r w:rsidR="00870FFE" w:rsidRPr="006F5CEE">
        <w:t xml:space="preserve">weighting </w:t>
      </w:r>
      <w:r w:rsidR="00B75A07" w:rsidRPr="006F5CEE">
        <w:t>to analyze</w:t>
      </w:r>
      <w:r w:rsidR="009C0C51" w:rsidRPr="006F5CEE">
        <w:t xml:space="preserve"> </w:t>
      </w:r>
      <w:r w:rsidR="00336ED7" w:rsidRPr="006F5CEE">
        <w:t>“</w:t>
      </w:r>
      <w:r w:rsidR="00021140" w:rsidRPr="006F5CEE">
        <w:t>mind-</w:t>
      </w:r>
      <w:r w:rsidR="002773F6" w:rsidRPr="006F5CEE">
        <w:t>wandering</w:t>
      </w:r>
      <w:r w:rsidR="00336ED7" w:rsidRPr="006F5CEE">
        <w:t>”</w:t>
      </w:r>
      <w:r w:rsidR="009C0C51" w:rsidRPr="006F5CEE">
        <w:t xml:space="preserve">, and favors </w:t>
      </w:r>
      <w:r w:rsidR="002773F6" w:rsidRPr="006F5CEE">
        <w:t xml:space="preserve">alternative </w:t>
      </w:r>
      <w:r w:rsidR="00B75A07" w:rsidRPr="006F5CEE">
        <w:t>formalisms</w:t>
      </w:r>
      <w:r w:rsidR="00E153CA" w:rsidRPr="006F5CEE">
        <w:t xml:space="preserve"> that allow differences in feature salience</w:t>
      </w:r>
      <w:r w:rsidR="0080629C" w:rsidRPr="006F5CEE">
        <w:t xml:space="preserve"> </w:t>
      </w:r>
      <w:r w:rsidR="007A1291" w:rsidRPr="006F5CEE">
        <w:fldChar w:fldCharType="begin" w:fldLock="1"/>
      </w:r>
      <w:r w:rsidR="008F40BF" w:rsidRPr="006F5CEE">
        <w:instrText>ADDIN CSL_CITATION {"citationItems":[{"id":"ITEM-1","itemData":{"author":[{"dropping-particle":"","family":"Gad","given":"Itamar","non-dropping-particle":"","parse-names":false,"suffix":""},{"dropping-particle":"","family":"Tversky","given":"Amos","non-dropping-particle":"","parse-names":false,"suffix":""}],"container-title":"Preference, Belief, and Similarity: Selected Writings","id":"ITEM-1","issued":{"date-parts":[["2004"]]},"page":"97","publisher":"MIT Press","title":"Weighting common and distinctive features in perceptual and conceptual judgments","type":"article-journal"},"prefix":"e.g. ","uris":["http://www.mendeley.com/documents/?uuid=24dce28c-130e-41ca-8c06-35602b9bac14"]}],"mendeley":{"formattedCitation":"(e.g. Gad &amp; Tversky, 2004)","plainTextFormattedCitation":"(e.g. Gad &amp; Tversky, 2004)","previouslyFormattedCitation":"(e.g. Gad &amp; Tversky, 2004)"},"properties":{"noteIndex":0},"schema":"https://github.com/citation-style-language/schema/raw/master/csl-citation.json"}</w:instrText>
      </w:r>
      <w:r w:rsidR="007A1291" w:rsidRPr="006F5CEE">
        <w:fldChar w:fldCharType="separate"/>
      </w:r>
      <w:r w:rsidR="000D5A0F" w:rsidRPr="006F5CEE">
        <w:rPr>
          <w:noProof/>
        </w:rPr>
        <w:t>(e.g. Gad &amp; Tversky, 2004)</w:t>
      </w:r>
      <w:r w:rsidR="007A1291" w:rsidRPr="006F5CEE">
        <w:fldChar w:fldCharType="end"/>
      </w:r>
      <w:r w:rsidR="00B4143C" w:rsidRPr="006F5CEE">
        <w:t>.</w:t>
      </w:r>
      <w:r w:rsidR="00AB4D30" w:rsidRPr="006F5CEE">
        <w:rPr>
          <w:rStyle w:val="FootnoteReference"/>
        </w:rPr>
        <w:footnoteReference w:id="4"/>
      </w:r>
    </w:p>
    <w:p w14:paraId="222BEE11" w14:textId="46DD9ACD" w:rsidR="0022117D" w:rsidRPr="006F5CEE" w:rsidRDefault="0022117D" w:rsidP="00727CC6">
      <w:pPr>
        <w:tabs>
          <w:tab w:val="left" w:pos="7440"/>
        </w:tabs>
        <w:spacing w:line="480" w:lineRule="auto"/>
      </w:pPr>
    </w:p>
    <w:p w14:paraId="55FE3BC6" w14:textId="414E51A8" w:rsidR="00365B9A" w:rsidRPr="006F5CEE" w:rsidRDefault="00FA2C4C" w:rsidP="00727CC6">
      <w:pPr>
        <w:tabs>
          <w:tab w:val="left" w:pos="7440"/>
        </w:tabs>
        <w:spacing w:line="480" w:lineRule="auto"/>
      </w:pPr>
      <w:r w:rsidRPr="006F5CEE">
        <w:t>Seli and colleagues</w:t>
      </w:r>
      <w:r w:rsidR="009F7AEF" w:rsidRPr="006F5CEE">
        <w:t xml:space="preserve"> also base their family resemblance framework on somewhat </w:t>
      </w:r>
      <w:r w:rsidR="00971C2C" w:rsidRPr="006F5CEE">
        <w:t>stipulative</w:t>
      </w:r>
      <w:r w:rsidR="009F7AEF" w:rsidRPr="006F5CEE">
        <w:t xml:space="preserve"> scientific definitions of mind-wandering</w:t>
      </w:r>
      <w:r w:rsidR="00A554C9" w:rsidRPr="006F5CEE">
        <w:t xml:space="preserve">, rather than </w:t>
      </w:r>
      <w:r w:rsidR="009F7AEF" w:rsidRPr="006F5CEE">
        <w:t>folk judgments</w:t>
      </w:r>
      <w:r w:rsidR="007224D4" w:rsidRPr="006F5CEE">
        <w:t xml:space="preserve">. </w:t>
      </w:r>
      <w:r w:rsidR="00AB4D30" w:rsidRPr="006F5CEE">
        <w:t xml:space="preserve">For example, </w:t>
      </w:r>
      <w:r w:rsidR="00971C2C" w:rsidRPr="006F5CEE">
        <w:t>they</w:t>
      </w:r>
      <w:r w:rsidR="007224D4" w:rsidRPr="006F5CEE">
        <w:t xml:space="preserve"> propose that perseverative task-unrelated thought (i.e., rumination) </w:t>
      </w:r>
      <w:r w:rsidR="00AB4D30" w:rsidRPr="006F5CEE">
        <w:t>is</w:t>
      </w:r>
      <w:r w:rsidR="007224D4" w:rsidRPr="006F5CEE">
        <w:t xml:space="preserve"> “commonly recognized as mind-wandering</w:t>
      </w:r>
      <w:r w:rsidR="00365B9A" w:rsidRPr="006F5CEE">
        <w:t>”</w:t>
      </w:r>
      <w:r w:rsidR="00083EDF" w:rsidRPr="006F5CEE">
        <w:t xml:space="preserve"> </w:t>
      </w:r>
      <w:r w:rsidR="0030475F" w:rsidRPr="006F5CEE">
        <w:t>(</w:t>
      </w:r>
      <w:r w:rsidR="00083EDF" w:rsidRPr="006F5CEE">
        <w:t>Seli et al.</w:t>
      </w:r>
      <w:r w:rsidR="00AB4D30" w:rsidRPr="006F5CEE">
        <w:t>,</w:t>
      </w:r>
      <w:r w:rsidR="00083EDF" w:rsidRPr="006F5CEE">
        <w:t xml:space="preserve"> p. 481</w:t>
      </w:r>
      <w:r w:rsidR="00816EA4" w:rsidRPr="006F5CEE">
        <w:t>, p. 483</w:t>
      </w:r>
      <w:r w:rsidR="00083EDF" w:rsidRPr="006F5CEE">
        <w:t>)</w:t>
      </w:r>
      <w:r w:rsidR="00365B9A" w:rsidRPr="006F5CEE">
        <w:t xml:space="preserve">. </w:t>
      </w:r>
      <w:r w:rsidR="00971C2C" w:rsidRPr="006F5CEE">
        <w:t>But</w:t>
      </w:r>
      <w:r w:rsidR="009F7AEF" w:rsidRPr="006F5CEE">
        <w:t xml:space="preserve"> o</w:t>
      </w:r>
      <w:r w:rsidR="00365B9A" w:rsidRPr="006F5CEE">
        <w:t xml:space="preserve">ur data </w:t>
      </w:r>
      <w:r w:rsidR="009F7AEF" w:rsidRPr="006F5CEE">
        <w:t>suggest</w:t>
      </w:r>
      <w:r w:rsidR="00365B9A" w:rsidRPr="006F5CEE">
        <w:t xml:space="preserve"> that </w:t>
      </w:r>
      <w:r w:rsidR="00971C2C" w:rsidRPr="006F5CEE">
        <w:t>rumination</w:t>
      </w:r>
      <w:r w:rsidR="00365B9A" w:rsidRPr="006F5CEE">
        <w:t xml:space="preserve"> </w:t>
      </w:r>
      <w:r w:rsidR="00AB4D30" w:rsidRPr="006F5CEE">
        <w:t>is</w:t>
      </w:r>
      <w:r w:rsidR="00365B9A" w:rsidRPr="006F5CEE">
        <w:t xml:space="preserve"> actually predictive of </w:t>
      </w:r>
      <w:r w:rsidR="00365B9A" w:rsidRPr="006F5CEE">
        <w:rPr>
          <w:i/>
        </w:rPr>
        <w:t>lower</w:t>
      </w:r>
      <w:r w:rsidR="00365B9A" w:rsidRPr="006F5CEE">
        <w:t xml:space="preserve"> </w:t>
      </w:r>
      <w:r w:rsidR="00971C2C" w:rsidRPr="006F5CEE">
        <w:t xml:space="preserve">folk </w:t>
      </w:r>
      <w:r w:rsidR="00365B9A" w:rsidRPr="006F5CEE">
        <w:t xml:space="preserve">mind wandering judgments. </w:t>
      </w:r>
      <w:r w:rsidR="00971C2C" w:rsidRPr="006F5CEE">
        <w:t>Our findings</w:t>
      </w:r>
      <w:r w:rsidR="00365B9A" w:rsidRPr="006F5CEE">
        <w:t xml:space="preserve"> </w:t>
      </w:r>
      <w:r w:rsidR="00E153CA" w:rsidRPr="006F5CEE">
        <w:t xml:space="preserve">underscore the need to </w:t>
      </w:r>
      <w:r w:rsidR="00090AC7" w:rsidRPr="006F5CEE">
        <w:t xml:space="preserve">systematically </w:t>
      </w:r>
      <w:r w:rsidR="00CA41B1" w:rsidRPr="006F5CEE">
        <w:t xml:space="preserve">collect data </w:t>
      </w:r>
      <w:r w:rsidR="00B10CAA" w:rsidRPr="006F5CEE">
        <w:t>on</w:t>
      </w:r>
      <w:r w:rsidR="00CA41B1" w:rsidRPr="006F5CEE">
        <w:t xml:space="preserve"> folk judgments to better align theore</w:t>
      </w:r>
      <w:r w:rsidR="00CA55DA" w:rsidRPr="006F5CEE">
        <w:t xml:space="preserve">tical </w:t>
      </w:r>
      <w:r w:rsidR="00971C2C" w:rsidRPr="006F5CEE">
        <w:t xml:space="preserve">and everyday conceptions of </w:t>
      </w:r>
      <w:r w:rsidR="0078387B" w:rsidRPr="006F5CEE">
        <w:t>mind-</w:t>
      </w:r>
      <w:r w:rsidR="002956B5" w:rsidRPr="006F5CEE">
        <w:t>wandering</w:t>
      </w:r>
      <w:r w:rsidR="00971C2C" w:rsidRPr="006F5CEE">
        <w:t xml:space="preserve">. </w:t>
      </w:r>
    </w:p>
    <w:p w14:paraId="1DAE5059" w14:textId="77777777" w:rsidR="00ED0DBB" w:rsidRPr="006F5CEE" w:rsidRDefault="00ED0DBB" w:rsidP="00727CC6">
      <w:pPr>
        <w:tabs>
          <w:tab w:val="left" w:pos="7440"/>
        </w:tabs>
        <w:spacing w:line="480" w:lineRule="auto"/>
      </w:pPr>
    </w:p>
    <w:p w14:paraId="008AB642" w14:textId="0BDE37AD" w:rsidR="009F7AEF" w:rsidRPr="006F5CEE" w:rsidRDefault="001822D3" w:rsidP="00727CC6">
      <w:pPr>
        <w:spacing w:line="480" w:lineRule="auto"/>
      </w:pPr>
      <w:r w:rsidRPr="006F5CEE">
        <w:t xml:space="preserve">A final problem concerns what Seli and colleagues consider “perhaps [the] most important” implication of the family resemblance framework: it “allows researchers the freedom to study </w:t>
      </w:r>
      <w:r w:rsidRPr="006F5CEE">
        <w:lastRenderedPageBreak/>
        <w:t xml:space="preserve">whatever features of mind-wandering they wish” </w:t>
      </w:r>
      <w:r w:rsidRPr="006F5CEE">
        <w:fldChar w:fldCharType="begin" w:fldLock="1"/>
      </w:r>
      <w:r w:rsidR="008F40BF" w:rsidRPr="006F5CEE">
        <w:instrText>ADDIN CSL_CITATION {"citationItems":[{"id":"ITEM-1","itemData":{"abstract":"As empirical research on mind-wandering accelerates, we draw attention to an emerging trend in how mind-wandering is conceptualized. Previously articulated definitions of mind-wandering differ from each other in important ways, yet they also maintain overlapping characteristics. This conceptual structure suggests that mind-wandering is best considered from a family-resemblances perspective, which entails treating it as a graded, heterogeneous construct and clearly measuring and describing the specific aspect(s) of mind-wandering that researchers are investigating. We believe that adopting this family-resemblances approach will increase conceptual and methodological connections among related phenomena in the mind-wandering family and encourage a more nuanced and precise understanding of the many varieties of mind-wandering.","author":[{"dropping-particle":"","family":"Seli","given":"Paul","non-dropping-particle":"","parse-names":false,"suffix":""},{"dropping-particle":"","family":"Kane","given":"Michael J.","non-dropping-particle":"","parse-names":false,"suffix":""},{"dropping-particle":"","family":"Smallwood","given":"Jonathan","non-dropping-particle":"","parse-names":false,"suffix":""},{"dropping-particle":"","family":"Schacter","given":"Daniel L.","non-dropping-particle":"","parse-names":false,"suffix":""},{"dropping-particle":"","family":"Maillet","given":"David","non-dropping-particle":"","parse-names":false,"suffix":""},{"dropping-particle":"","family":"Schooler","given":"Jonathan","non-dropping-particle":"","parse-names":false,"suffix":""},{"dropping-particle":"","family":"Smilek","given":"Daniel","non-dropping-particle":"","parse-names":false,"suffix":""}],"container-title":"Trends in Cognitive Sciences","id":"ITEM-1","issued":{"date-parts":[["2018"]]},"title":"Mind-wandering as a natural kind: A family-resemblances view","type":"article-journal"},"locator":"488","suppress-author":1,"uris":["http://www.mendeley.com/documents/?uuid=9ec8918c-bdba-4dfc-a816-19c632ba258f"]}],"mendeley":{"formattedCitation":"(2018, p. 488)","plainTextFormattedCitation":"(2018, p. 488)","previouslyFormattedCitation":"(2018, p. 488)"},"properties":{"noteIndex":0},"schema":"https://github.com/citation-style-language/schema/raw/master/csl-citation.json"}</w:instrText>
      </w:r>
      <w:r w:rsidRPr="006F5CEE">
        <w:fldChar w:fldCharType="separate"/>
      </w:r>
      <w:r w:rsidR="000D5A0F" w:rsidRPr="006F5CEE">
        <w:rPr>
          <w:noProof/>
        </w:rPr>
        <w:t>(2018, p. 488)</w:t>
      </w:r>
      <w:r w:rsidRPr="006F5CEE">
        <w:fldChar w:fldCharType="end"/>
      </w:r>
      <w:r w:rsidRPr="006F5CEE">
        <w:t xml:space="preserve">. Why? Because “conceptual clarity will simply require” that researchers explicitly state how they “conceptualize… and operationally define” mind-wandering </w:t>
      </w:r>
      <w:r w:rsidRPr="006F5CEE">
        <w:fldChar w:fldCharType="begin" w:fldLock="1"/>
      </w:r>
      <w:r w:rsidR="00965AE3" w:rsidRPr="006F5CEE">
        <w:instrText>ADDIN CSL_CITATION {"citationItems":[{"id":"ITEM-1","itemData":{"abstract":"As empirical research on mind-wandering accelerates, we draw attention to an emerging trend in how mind-wandering is conceptualized. Previously articulated definitions of mind-wandering differ from each other in important ways, yet they also maintain overlapping characteristics. This conceptual structure suggests that mind-wandering is best considered from a family-resemblances perspective, which entails treating it as a graded, heterogeneous construct and clearly measuring and describing the specific aspect(s) of mind-wandering that researchers are investigating. We believe that adopting this family-resemblances approach will increase conceptual and methodological connections among related phenomena in the mind-wandering family and encourage a more nuanced and precise understanding of the many varieties of mind-wandering.","author":[{"dropping-particle":"","family":"Seli","given":"Paul","non-dropping-particle":"","parse-names":false,"suffix":""},{"dropping-particle":"","family":"Kane","given":"Michael J.","non-dropping-particle":"","parse-names":false,"suffix":""},{"dropping-particle":"","family":"Smallwood","given":"Jonathan","non-dropping-particle":"","parse-names":false,"suffix":""},{"dropping-particle":"","family":"Schacter","given":"Daniel L.","non-dropping-particle":"","parse-names":false,"suffix":""},{"dropping-particle":"","family":"Maillet","given":"David","non-dropping-particle":"","parse-names":false,"suffix":""},{"dropping-particle":"","family":"Schooler","given":"Jonathan","non-dropping-particle":"","parse-names":false,"suffix":""},{"dropping-particle":"","family":"Smilek","given":"Daniel","non-dropping-particle":"","parse-names":false,"suffix":""}],"container-title":"Trends in Cognitive Sciences","id":"ITEM-1","issued":{"date-parts":[["2018"]]},"title":"Mind-wandering as a natural kind: A family-resemblances view","type":"article-journal"},"locator":"488","uris":["http://www.mendeley.com/documents/?uuid=9ec8918c-bdba-4dfc-a816-19c632ba258f"]}],"mendeley":{"formattedCitation":"(Seli, Kane, Smallwood, et al., 2018, p. 488)","plainTextFormattedCitation":"(Seli, Kane, Smallwood, et al., 2018, p. 488)","previouslyFormattedCitation":"(Seli, Kane, Smallwood, et al., 2018, p. 488)"},"properties":{"noteIndex":0},"schema":"https://github.com/citation-style-language/schema/raw/master/csl-citation.json"}</w:instrText>
      </w:r>
      <w:r w:rsidRPr="006F5CEE">
        <w:fldChar w:fldCharType="separate"/>
      </w:r>
      <w:r w:rsidR="00952D9B" w:rsidRPr="006F5CEE">
        <w:rPr>
          <w:noProof/>
        </w:rPr>
        <w:t>(Seli, Kane, Smallwood, et al., 2018, p. 488)</w:t>
      </w:r>
      <w:r w:rsidRPr="006F5CEE">
        <w:fldChar w:fldCharType="end"/>
      </w:r>
      <w:r w:rsidRPr="006F5CEE">
        <w:t>. On the contrary, our data suggests that explicitness may not be enough to ensure conceptual clarity, at least when communicating with lay audiences.</w:t>
      </w:r>
      <w:r w:rsidR="009F7AEF" w:rsidRPr="006F5CEE">
        <w:rPr>
          <w:rStyle w:val="FootnoteReference"/>
        </w:rPr>
        <w:footnoteReference w:id="5"/>
      </w:r>
      <w:r w:rsidRPr="006F5CEE">
        <w:t xml:space="preserve"> Scientists may also have to consider whether their explicit definition</w:t>
      </w:r>
      <w:r w:rsidR="00106B8F" w:rsidRPr="006F5CEE">
        <w:t>s</w:t>
      </w:r>
      <w:r w:rsidRPr="006F5CEE">
        <w:t xml:space="preserve"> </w:t>
      </w:r>
      <w:r w:rsidR="00106B8F" w:rsidRPr="006F5CEE">
        <w:t xml:space="preserve">conflict with the </w:t>
      </w:r>
      <w:r w:rsidR="00971C2C" w:rsidRPr="006F5CEE">
        <w:t xml:space="preserve">folk’s </w:t>
      </w:r>
      <w:r w:rsidR="00106B8F" w:rsidRPr="006F5CEE">
        <w:t>preconceptions. In such cases, stipulation may be unwise, and an alternative term may be the better course</w:t>
      </w:r>
      <w:r w:rsidRPr="006F5CEE">
        <w:t>.</w:t>
      </w:r>
      <w:r w:rsidR="009F7AEF" w:rsidRPr="006F5CEE">
        <w:t xml:space="preserve"> </w:t>
      </w:r>
    </w:p>
    <w:p w14:paraId="55C85CB1" w14:textId="77777777" w:rsidR="001822D3" w:rsidRPr="006F5CEE" w:rsidRDefault="001822D3" w:rsidP="00727CC6">
      <w:pPr>
        <w:tabs>
          <w:tab w:val="left" w:pos="7440"/>
        </w:tabs>
        <w:spacing w:line="480" w:lineRule="auto"/>
      </w:pPr>
    </w:p>
    <w:p w14:paraId="4CFC0F0E" w14:textId="78E20262" w:rsidR="007D2750" w:rsidRPr="006F5CEE" w:rsidRDefault="00123956" w:rsidP="00727CC6">
      <w:pPr>
        <w:tabs>
          <w:tab w:val="left" w:pos="7440"/>
        </w:tabs>
        <w:spacing w:line="480" w:lineRule="auto"/>
      </w:pPr>
      <w:r w:rsidRPr="006F5CEE">
        <w:t xml:space="preserve">Over the past decade, the science of mind-wandering has </w:t>
      </w:r>
      <w:r w:rsidR="00EC587C" w:rsidRPr="006F5CEE">
        <w:t>s</w:t>
      </w:r>
      <w:r w:rsidRPr="006F5CEE">
        <w:t xml:space="preserve">een a whirlwind of progress. </w:t>
      </w:r>
      <w:r w:rsidR="002F1749" w:rsidRPr="006F5CEE">
        <w:t>Yet our stud</w:t>
      </w:r>
      <w:r w:rsidR="00254A53" w:rsidRPr="006F5CEE">
        <w:t>ies</w:t>
      </w:r>
      <w:r w:rsidR="002F1749" w:rsidRPr="006F5CEE">
        <w:t xml:space="preserve"> suggest</w:t>
      </w:r>
      <w:r w:rsidR="009406A9" w:rsidRPr="006F5CEE">
        <w:t xml:space="preserve"> that </w:t>
      </w:r>
      <w:r w:rsidRPr="006F5CEE">
        <w:t xml:space="preserve">the folk concept of mind-wandering </w:t>
      </w:r>
      <w:r w:rsidR="009406A9" w:rsidRPr="006F5CEE">
        <w:t>has been</w:t>
      </w:r>
      <w:r w:rsidR="008D53D9" w:rsidRPr="006F5CEE">
        <w:t xml:space="preserve"> </w:t>
      </w:r>
      <w:r w:rsidR="00971C2C" w:rsidRPr="006F5CEE">
        <w:t>partly</w:t>
      </w:r>
      <w:r w:rsidRPr="006F5CEE">
        <w:t xml:space="preserve"> lost in the dust. Our empirical conceptual analysis reveals that laypeople prioritize a feature of mind-wandering that </w:t>
      </w:r>
      <w:r w:rsidR="008D4EC9" w:rsidRPr="006F5CEE">
        <w:t xml:space="preserve">researchers </w:t>
      </w:r>
      <w:r w:rsidRPr="006F5CEE">
        <w:t>have neglected</w:t>
      </w:r>
      <w:r w:rsidR="009C0C51" w:rsidRPr="006F5CEE">
        <w:t xml:space="preserve"> until recently</w:t>
      </w:r>
      <w:r w:rsidRPr="006F5CEE">
        <w:t xml:space="preserve">: its dynamics. </w:t>
      </w:r>
      <w:r w:rsidR="002D5722" w:rsidRPr="006F5CEE">
        <w:t xml:space="preserve">This disconnect is troubling. </w:t>
      </w:r>
      <w:r w:rsidR="000E2175" w:rsidRPr="006F5CEE">
        <w:t xml:space="preserve">To avoid confusions and effectively communicate with </w:t>
      </w:r>
      <w:r w:rsidR="00C919D4" w:rsidRPr="006F5CEE">
        <w:t xml:space="preserve">our </w:t>
      </w:r>
      <w:r w:rsidR="000E2175" w:rsidRPr="006F5CEE">
        <w:t xml:space="preserve">scientific colleagues and the public, </w:t>
      </w:r>
      <w:r w:rsidR="009C0C51" w:rsidRPr="006F5CEE">
        <w:t>researchers</w:t>
      </w:r>
      <w:r w:rsidRPr="006F5CEE">
        <w:t xml:space="preserve"> </w:t>
      </w:r>
      <w:r w:rsidR="000E2175" w:rsidRPr="006F5CEE">
        <w:t xml:space="preserve">should </w:t>
      </w:r>
      <w:r w:rsidR="00254A53" w:rsidRPr="006F5CEE">
        <w:t>take</w:t>
      </w:r>
      <w:r w:rsidR="009C0C51" w:rsidRPr="006F5CEE">
        <w:t xml:space="preserve"> the</w:t>
      </w:r>
      <w:r w:rsidR="000E2175" w:rsidRPr="006F5CEE">
        <w:t xml:space="preserve"> </w:t>
      </w:r>
      <w:r w:rsidR="00971C2C" w:rsidRPr="006F5CEE">
        <w:t>preexisting meaning of</w:t>
      </w:r>
      <w:r w:rsidR="000E2175" w:rsidRPr="006F5CEE">
        <w:t xml:space="preserve"> </w:t>
      </w:r>
      <w:r w:rsidR="00971C2C" w:rsidRPr="006F5CEE">
        <w:t>“</w:t>
      </w:r>
      <w:r w:rsidR="000E2175" w:rsidRPr="006F5CEE">
        <w:t>mind</w:t>
      </w:r>
      <w:r w:rsidR="007D5F23" w:rsidRPr="006F5CEE">
        <w:t>-</w:t>
      </w:r>
      <w:r w:rsidR="000E2175" w:rsidRPr="006F5CEE">
        <w:t>wandering</w:t>
      </w:r>
      <w:r w:rsidR="00971C2C" w:rsidRPr="006F5CEE">
        <w:t>”</w:t>
      </w:r>
      <w:r w:rsidR="00254A53" w:rsidRPr="006F5CEE">
        <w:t xml:space="preserve"> into account</w:t>
      </w:r>
      <w:r w:rsidR="000E2175" w:rsidRPr="006F5CEE">
        <w:t>.</w:t>
      </w:r>
    </w:p>
    <w:p w14:paraId="5B7968B2" w14:textId="77777777" w:rsidR="00FF7749" w:rsidRPr="006F5CEE" w:rsidRDefault="00FF7749" w:rsidP="00727CC6">
      <w:pPr>
        <w:tabs>
          <w:tab w:val="left" w:pos="7440"/>
        </w:tabs>
        <w:spacing w:line="480" w:lineRule="auto"/>
      </w:pPr>
    </w:p>
    <w:p w14:paraId="4DD4C1DE" w14:textId="012A9898" w:rsidR="002F1BBA" w:rsidRPr="006F5CEE" w:rsidRDefault="002F1BBA" w:rsidP="00727CC6">
      <w:pPr>
        <w:tabs>
          <w:tab w:val="left" w:pos="7440"/>
        </w:tabs>
        <w:rPr>
          <w:b/>
        </w:rPr>
      </w:pPr>
      <w:r w:rsidRPr="006F5CEE">
        <w:rPr>
          <w:b/>
        </w:rPr>
        <w:t>Bibliography</w:t>
      </w:r>
    </w:p>
    <w:p w14:paraId="761E3D82" w14:textId="77777777" w:rsidR="002F1BBA" w:rsidRPr="006F5CEE" w:rsidRDefault="002F1BBA" w:rsidP="00727CC6">
      <w:pPr>
        <w:tabs>
          <w:tab w:val="left" w:pos="7440"/>
        </w:tabs>
      </w:pPr>
    </w:p>
    <w:p w14:paraId="27EC04AA" w14:textId="230539E5" w:rsidR="000C3B14" w:rsidRPr="006F5CEE" w:rsidRDefault="00540EE9" w:rsidP="00727CC6">
      <w:pPr>
        <w:widowControl w:val="0"/>
        <w:autoSpaceDE w:val="0"/>
        <w:autoSpaceDN w:val="0"/>
        <w:adjustRightInd w:val="0"/>
        <w:ind w:left="480" w:hanging="480"/>
        <w:rPr>
          <w:noProof/>
        </w:rPr>
      </w:pPr>
      <w:r w:rsidRPr="006F5CEE">
        <w:rPr>
          <w:rFonts w:eastAsiaTheme="minorEastAsia"/>
        </w:rPr>
        <w:fldChar w:fldCharType="begin" w:fldLock="1"/>
      </w:r>
      <w:r w:rsidRPr="006F5CEE">
        <w:rPr>
          <w:rFonts w:eastAsiaTheme="minorEastAsia"/>
        </w:rPr>
        <w:instrText xml:space="preserve">ADDIN Mendeley Bibliography CSL_BIBLIOGRAPHY </w:instrText>
      </w:r>
      <w:r w:rsidRPr="006F5CEE">
        <w:rPr>
          <w:rFonts w:eastAsiaTheme="minorEastAsia"/>
        </w:rPr>
        <w:fldChar w:fldCharType="separate"/>
      </w:r>
      <w:r w:rsidR="000C3B14" w:rsidRPr="006F5CEE">
        <w:rPr>
          <w:noProof/>
        </w:rPr>
        <w:t xml:space="preserve">Andrews-Hanna, J. R., Irving, Z. C., Fox, K. C. R., Spreng, N., &amp; Christoff, K. (2018). The Neuroscience of Spontaneous Thought: An Evolving, Interdisciplinary Field. In K. Fox &amp; K. Christoff (Eds.), </w:t>
      </w:r>
      <w:r w:rsidR="000C3B14" w:rsidRPr="006F5CEE">
        <w:rPr>
          <w:i/>
          <w:iCs/>
          <w:noProof/>
        </w:rPr>
        <w:t>Oxford Handbook of Spontaneous Thought and Creativity</w:t>
      </w:r>
      <w:r w:rsidR="000C3B14" w:rsidRPr="006F5CEE">
        <w:rPr>
          <w:noProof/>
        </w:rPr>
        <w:t>. Oxford University Press.</w:t>
      </w:r>
    </w:p>
    <w:p w14:paraId="247BC906"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Baird, B., Smallwood, J., Mrazek, M. D., Kam, J. W. Y., Franklin, M. S., &amp; Schooler, J. W. (2012). Inspired by Distraction: Mind Wandering Facilitates Creative Incubation. </w:t>
      </w:r>
      <w:r w:rsidRPr="006F5CEE">
        <w:rPr>
          <w:i/>
          <w:iCs/>
          <w:noProof/>
        </w:rPr>
        <w:t>Psychological Science</w:t>
      </w:r>
      <w:r w:rsidRPr="006F5CEE">
        <w:rPr>
          <w:noProof/>
        </w:rPr>
        <w:t xml:space="preserve">, </w:t>
      </w:r>
      <w:r w:rsidRPr="006F5CEE">
        <w:rPr>
          <w:i/>
          <w:iCs/>
          <w:noProof/>
        </w:rPr>
        <w:t>23</w:t>
      </w:r>
      <w:r w:rsidRPr="006F5CEE">
        <w:rPr>
          <w:noProof/>
        </w:rPr>
        <w:t>(10), 1117–1122.</w:t>
      </w:r>
    </w:p>
    <w:p w14:paraId="3BDBA7CC"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Callard, F., Smallwood, J., Golchert, J., &amp; Margulies, D. S. (2013). The era of the wandering mind? Twenty-first century research on self-generated mental activity. </w:t>
      </w:r>
      <w:r w:rsidRPr="006F5CEE">
        <w:rPr>
          <w:i/>
          <w:iCs/>
          <w:noProof/>
        </w:rPr>
        <w:t>Frontiers in Psychology</w:t>
      </w:r>
      <w:r w:rsidRPr="006F5CEE">
        <w:rPr>
          <w:noProof/>
        </w:rPr>
        <w:t xml:space="preserve">, </w:t>
      </w:r>
      <w:r w:rsidRPr="006F5CEE">
        <w:rPr>
          <w:i/>
          <w:iCs/>
          <w:noProof/>
        </w:rPr>
        <w:t>4</w:t>
      </w:r>
      <w:r w:rsidRPr="006F5CEE">
        <w:rPr>
          <w:noProof/>
        </w:rPr>
        <w:t>(Article 891).</w:t>
      </w:r>
    </w:p>
    <w:p w14:paraId="74C114EC" w14:textId="77777777" w:rsidR="000C3B14" w:rsidRPr="006F5CEE" w:rsidRDefault="000C3B14" w:rsidP="00727CC6">
      <w:pPr>
        <w:widowControl w:val="0"/>
        <w:autoSpaceDE w:val="0"/>
        <w:autoSpaceDN w:val="0"/>
        <w:adjustRightInd w:val="0"/>
        <w:ind w:left="480" w:hanging="480"/>
        <w:rPr>
          <w:noProof/>
        </w:rPr>
      </w:pPr>
      <w:r w:rsidRPr="006F5CEE">
        <w:rPr>
          <w:noProof/>
        </w:rPr>
        <w:lastRenderedPageBreak/>
        <w:t xml:space="preserve">Christoff, K., Gordon, A. M., Smallwood, J., Smith, R., &amp; Schooler, J. W. (2009). Experience sampling during fMRI reveals default network and executive system contributions to mind wandering. </w:t>
      </w:r>
      <w:r w:rsidRPr="006F5CEE">
        <w:rPr>
          <w:i/>
          <w:iCs/>
          <w:noProof/>
        </w:rPr>
        <w:t>Proceedings of the National Academy of Sciences</w:t>
      </w:r>
      <w:r w:rsidRPr="006F5CEE">
        <w:rPr>
          <w:noProof/>
        </w:rPr>
        <w:t xml:space="preserve">, </w:t>
      </w:r>
      <w:r w:rsidRPr="006F5CEE">
        <w:rPr>
          <w:i/>
          <w:iCs/>
          <w:noProof/>
        </w:rPr>
        <w:t>106</w:t>
      </w:r>
      <w:r w:rsidRPr="006F5CEE">
        <w:rPr>
          <w:noProof/>
        </w:rPr>
        <w:t>(21), 8719–8724.</w:t>
      </w:r>
    </w:p>
    <w:p w14:paraId="2E4C9D71"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Christoff, K., Irving, Z. C., Fox, K. C. R., Spreng, R. N., &amp; Andrews-Hanna, J. R. (2016). Mind-wandering as spontaneous thought: A dynamic framework. </w:t>
      </w:r>
      <w:r w:rsidRPr="006F5CEE">
        <w:rPr>
          <w:i/>
          <w:iCs/>
          <w:noProof/>
        </w:rPr>
        <w:t>Nature Reviews Neuroscience</w:t>
      </w:r>
      <w:r w:rsidRPr="006F5CEE">
        <w:rPr>
          <w:noProof/>
        </w:rPr>
        <w:t xml:space="preserve">, </w:t>
      </w:r>
      <w:r w:rsidRPr="006F5CEE">
        <w:rPr>
          <w:i/>
          <w:iCs/>
          <w:noProof/>
        </w:rPr>
        <w:t>17</w:t>
      </w:r>
      <w:r w:rsidRPr="006F5CEE">
        <w:rPr>
          <w:noProof/>
        </w:rPr>
        <w:t>(11). https://doi.org/10.1038/nrn.2016.113</w:t>
      </w:r>
    </w:p>
    <w:p w14:paraId="4C40CDB2"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Christoff, K., Mills, C., Andrews-Hanna, J. R., Irving, Z. C., Thompson, E., Fox, K. C. R., &amp; Kam, J. W. Y. (2018). Mind-wandering as a scientific concept: Cutting through the definitional haze. </w:t>
      </w:r>
      <w:r w:rsidRPr="006F5CEE">
        <w:rPr>
          <w:i/>
          <w:iCs/>
          <w:noProof/>
        </w:rPr>
        <w:t>Trends in Cognitive Science</w:t>
      </w:r>
      <w:r w:rsidRPr="006F5CEE">
        <w:rPr>
          <w:noProof/>
        </w:rPr>
        <w:t>.</w:t>
      </w:r>
    </w:p>
    <w:p w14:paraId="6D1FF0BD" w14:textId="77777777" w:rsidR="000C3B14" w:rsidRPr="006F5CEE" w:rsidRDefault="000C3B14" w:rsidP="00727CC6">
      <w:pPr>
        <w:widowControl w:val="0"/>
        <w:autoSpaceDE w:val="0"/>
        <w:autoSpaceDN w:val="0"/>
        <w:adjustRightInd w:val="0"/>
        <w:ind w:left="480" w:hanging="480"/>
        <w:rPr>
          <w:noProof/>
        </w:rPr>
      </w:pPr>
      <w:r w:rsidRPr="006F5CEE">
        <w:rPr>
          <w:noProof/>
        </w:rPr>
        <w:t>Davies, M. (2008). The corpus of contemporary American English (COCA): 560+ million words, 1990-present. Retrieved from http://www.americancorpus.org</w:t>
      </w:r>
    </w:p>
    <w:p w14:paraId="7D638302" w14:textId="77777777" w:rsidR="000C3B14" w:rsidRPr="006F5CEE" w:rsidRDefault="000C3B14" w:rsidP="00727CC6">
      <w:pPr>
        <w:widowControl w:val="0"/>
        <w:autoSpaceDE w:val="0"/>
        <w:autoSpaceDN w:val="0"/>
        <w:adjustRightInd w:val="0"/>
        <w:ind w:left="480" w:hanging="480"/>
        <w:rPr>
          <w:noProof/>
        </w:rPr>
      </w:pPr>
      <w:r w:rsidRPr="006F5CEE">
        <w:rPr>
          <w:noProof/>
        </w:rPr>
        <w:t>Davies, M. (2017). The intelligent web based corpus (iWeb). Retrieved from https://corpus.byu.edu/iWeb/</w:t>
      </w:r>
    </w:p>
    <w:p w14:paraId="6DA5E9C5"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Faul, F., Erdfelder, E., Lang, A.-G., &amp; Buchner, A. (2007). G* Power 3: A flexible statistical power analysis program for the social, behavioral, and biomedical sciences. </w:t>
      </w:r>
      <w:r w:rsidRPr="006F5CEE">
        <w:rPr>
          <w:i/>
          <w:iCs/>
          <w:noProof/>
        </w:rPr>
        <w:t>Behavior Research Methods</w:t>
      </w:r>
      <w:r w:rsidRPr="006F5CEE">
        <w:rPr>
          <w:noProof/>
        </w:rPr>
        <w:t xml:space="preserve">, </w:t>
      </w:r>
      <w:r w:rsidRPr="006F5CEE">
        <w:rPr>
          <w:i/>
          <w:iCs/>
          <w:noProof/>
        </w:rPr>
        <w:t>39</w:t>
      </w:r>
      <w:r w:rsidRPr="006F5CEE">
        <w:rPr>
          <w:noProof/>
        </w:rPr>
        <w:t>(2), 175–191.</w:t>
      </w:r>
    </w:p>
    <w:p w14:paraId="11062920"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Fox, K. C. R., Spreng, R. N., Ellamil, M., Andrews-Hanna, J. R., &amp; Christoff, K. (2015). The wandering brain: Meta-analysis of functional neuroimaging studies of mind-wandering and related spontaneous thought processes. </w:t>
      </w:r>
      <w:r w:rsidRPr="006F5CEE">
        <w:rPr>
          <w:i/>
          <w:iCs/>
          <w:noProof/>
        </w:rPr>
        <w:t>NeuroImage</w:t>
      </w:r>
      <w:r w:rsidRPr="006F5CEE">
        <w:rPr>
          <w:noProof/>
        </w:rPr>
        <w:t xml:space="preserve">, </w:t>
      </w:r>
      <w:r w:rsidRPr="006F5CEE">
        <w:rPr>
          <w:i/>
          <w:iCs/>
          <w:noProof/>
        </w:rPr>
        <w:t>111</w:t>
      </w:r>
      <w:r w:rsidRPr="006F5CEE">
        <w:rPr>
          <w:noProof/>
        </w:rPr>
        <w:t>, 611–621.</w:t>
      </w:r>
    </w:p>
    <w:p w14:paraId="34645C29"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Gad, I., &amp; Tversky, A. (2004). Weighting common and distinctive features in perceptual and conceptual judgments. </w:t>
      </w:r>
      <w:r w:rsidRPr="006F5CEE">
        <w:rPr>
          <w:i/>
          <w:iCs/>
          <w:noProof/>
        </w:rPr>
        <w:t>Preference, Belief, and Similarity: Selected Writings</w:t>
      </w:r>
      <w:r w:rsidRPr="006F5CEE">
        <w:rPr>
          <w:noProof/>
        </w:rPr>
        <w:t>, 97.</w:t>
      </w:r>
    </w:p>
    <w:p w14:paraId="093058D4"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Irving, Z. C. (2016). Mind-wandering is unguided attention: accounting for the “purposeful” wanderer. </w:t>
      </w:r>
      <w:r w:rsidRPr="006F5CEE">
        <w:rPr>
          <w:i/>
          <w:iCs/>
          <w:noProof/>
        </w:rPr>
        <w:t>Philosophical Studies</w:t>
      </w:r>
      <w:r w:rsidRPr="006F5CEE">
        <w:rPr>
          <w:noProof/>
        </w:rPr>
        <w:t xml:space="preserve">, </w:t>
      </w:r>
      <w:r w:rsidRPr="006F5CEE">
        <w:rPr>
          <w:i/>
          <w:iCs/>
          <w:noProof/>
        </w:rPr>
        <w:t>173</w:t>
      </w:r>
      <w:r w:rsidRPr="006F5CEE">
        <w:rPr>
          <w:noProof/>
        </w:rPr>
        <w:t>(2), 547–571.</w:t>
      </w:r>
    </w:p>
    <w:p w14:paraId="1ECC7EE1"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Irving, Z. C., &amp; Glasser, A. (2019). Mind-Wandering: A Guide For Philosophers. </w:t>
      </w:r>
      <w:r w:rsidRPr="006F5CEE">
        <w:rPr>
          <w:i/>
          <w:iCs/>
          <w:noProof/>
        </w:rPr>
        <w:t>Philosophy Compass</w:t>
      </w:r>
      <w:r w:rsidRPr="006F5CEE">
        <w:rPr>
          <w:noProof/>
        </w:rPr>
        <w:t>.</w:t>
      </w:r>
    </w:p>
    <w:p w14:paraId="262C4A9E"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Irving, Z. C., &amp; Thompson, E. (2018). The Philosophy of Mind-Wandering. In </w:t>
      </w:r>
      <w:r w:rsidRPr="006F5CEE">
        <w:rPr>
          <w:i/>
          <w:iCs/>
          <w:noProof/>
        </w:rPr>
        <w:t>Oxford Handbook of Spontaneous Thought</w:t>
      </w:r>
      <w:r w:rsidRPr="006F5CEE">
        <w:rPr>
          <w:noProof/>
        </w:rPr>
        <w:t>. Oxford University Press.</w:t>
      </w:r>
    </w:p>
    <w:p w14:paraId="0C3750D0"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Kane, M. J., Brown, L. H., McVay, J. C., Silvia, P. J., Myin-Germeys, I., &amp; and Thomas R. Kwapil. (2007). For whom the mind wanders, and when: An experience-sampling study of working memory and executive control in daily life. </w:t>
      </w:r>
      <w:r w:rsidRPr="006F5CEE">
        <w:rPr>
          <w:i/>
          <w:iCs/>
          <w:noProof/>
        </w:rPr>
        <w:t>Psychological Science</w:t>
      </w:r>
      <w:r w:rsidRPr="006F5CEE">
        <w:rPr>
          <w:noProof/>
        </w:rPr>
        <w:t xml:space="preserve">, </w:t>
      </w:r>
      <w:r w:rsidRPr="006F5CEE">
        <w:rPr>
          <w:i/>
          <w:iCs/>
          <w:noProof/>
        </w:rPr>
        <w:t>18</w:t>
      </w:r>
      <w:r w:rsidRPr="006F5CEE">
        <w:rPr>
          <w:noProof/>
        </w:rPr>
        <w:t>(7), 614–621.</w:t>
      </w:r>
    </w:p>
    <w:p w14:paraId="412404FE"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Killingsworth, M. A., &amp; Gilbert, D. T. (2010). A wandering mind is an unhappy mind. </w:t>
      </w:r>
      <w:r w:rsidRPr="006F5CEE">
        <w:rPr>
          <w:i/>
          <w:iCs/>
          <w:noProof/>
        </w:rPr>
        <w:t>Science</w:t>
      </w:r>
      <w:r w:rsidRPr="006F5CEE">
        <w:rPr>
          <w:noProof/>
        </w:rPr>
        <w:t xml:space="preserve">, </w:t>
      </w:r>
      <w:r w:rsidRPr="006F5CEE">
        <w:rPr>
          <w:i/>
          <w:iCs/>
          <w:noProof/>
        </w:rPr>
        <w:t>330</w:t>
      </w:r>
      <w:r w:rsidRPr="006F5CEE">
        <w:rPr>
          <w:noProof/>
        </w:rPr>
        <w:t>(6006), 932–932.</w:t>
      </w:r>
    </w:p>
    <w:p w14:paraId="1DE05E6A"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Klinger, E., &amp; and Cox, W. M. (1987). Dimensions of thought flow in everyday life. </w:t>
      </w:r>
      <w:r w:rsidRPr="006F5CEE">
        <w:rPr>
          <w:i/>
          <w:iCs/>
          <w:noProof/>
        </w:rPr>
        <w:t>Imagination, Cognition and Personality</w:t>
      </w:r>
      <w:r w:rsidRPr="006F5CEE">
        <w:rPr>
          <w:noProof/>
        </w:rPr>
        <w:t xml:space="preserve">, </w:t>
      </w:r>
      <w:r w:rsidRPr="006F5CEE">
        <w:rPr>
          <w:i/>
          <w:iCs/>
          <w:noProof/>
        </w:rPr>
        <w:t>7</w:t>
      </w:r>
      <w:r w:rsidRPr="006F5CEE">
        <w:rPr>
          <w:noProof/>
        </w:rPr>
        <w:t>(2), 105–128.</w:t>
      </w:r>
    </w:p>
    <w:p w14:paraId="4392CFB1"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McVay, J. C., &amp; Kane, M. J. (2010). Does mind wandering reflect executive function or executive failure? Comment on Smallwood and Schooler (2006) and Watkins (2008). </w:t>
      </w:r>
      <w:r w:rsidRPr="006F5CEE">
        <w:rPr>
          <w:i/>
          <w:iCs/>
          <w:noProof/>
        </w:rPr>
        <w:t>Psychological Bulletin</w:t>
      </w:r>
      <w:r w:rsidRPr="006F5CEE">
        <w:rPr>
          <w:noProof/>
        </w:rPr>
        <w:t xml:space="preserve">, </w:t>
      </w:r>
      <w:r w:rsidRPr="006F5CEE">
        <w:rPr>
          <w:i/>
          <w:iCs/>
          <w:noProof/>
        </w:rPr>
        <w:t>136</w:t>
      </w:r>
      <w:r w:rsidRPr="006F5CEE">
        <w:rPr>
          <w:noProof/>
        </w:rPr>
        <w:t>(2), 188–197.</w:t>
      </w:r>
    </w:p>
    <w:p w14:paraId="72368234"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Metzinger, T. (2017). Why is mind wandering interesting for philosophers. </w:t>
      </w:r>
      <w:r w:rsidRPr="006F5CEE">
        <w:rPr>
          <w:i/>
          <w:iCs/>
          <w:noProof/>
        </w:rPr>
        <w:t>The Oxford Handbook of Spontaneous Thought</w:t>
      </w:r>
      <w:r w:rsidRPr="006F5CEE">
        <w:rPr>
          <w:noProof/>
        </w:rPr>
        <w:t>.</w:t>
      </w:r>
    </w:p>
    <w:p w14:paraId="302DFAFB"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Metzinger, T. (2018). Why is mind wandering interesting for philosophers. </w:t>
      </w:r>
      <w:r w:rsidRPr="006F5CEE">
        <w:rPr>
          <w:i/>
          <w:iCs/>
          <w:noProof/>
        </w:rPr>
        <w:t>The Oxford Handbook of Spontaneous Thought</w:t>
      </w:r>
      <w:r w:rsidRPr="006F5CEE">
        <w:rPr>
          <w:noProof/>
        </w:rPr>
        <w:t>.</w:t>
      </w:r>
    </w:p>
    <w:p w14:paraId="6F022CD9"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Mills, C., Raffaelli, Q., Irving, Z. C., Stan, D., &amp; Christoff, K. (2017). Is an off-task mind a freely-moving mind? Examining the relationship between different dimensions of thought. </w:t>
      </w:r>
      <w:r w:rsidRPr="006F5CEE">
        <w:rPr>
          <w:i/>
          <w:iCs/>
          <w:noProof/>
        </w:rPr>
        <w:t>Consciousness and Cognition</w:t>
      </w:r>
      <w:r w:rsidRPr="006F5CEE">
        <w:rPr>
          <w:noProof/>
        </w:rPr>
        <w:t>.</w:t>
      </w:r>
    </w:p>
    <w:p w14:paraId="417F6D7A"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Murray, S., &amp; Krasich, K. (n.d.). </w:t>
      </w:r>
      <w:r w:rsidRPr="006F5CEE">
        <w:rPr>
          <w:i/>
          <w:iCs/>
          <w:noProof/>
        </w:rPr>
        <w:t>Can the Mind Wander Intentionally</w:t>
      </w:r>
      <w:r w:rsidRPr="006F5CEE">
        <w:rPr>
          <w:noProof/>
        </w:rPr>
        <w:t>.</w:t>
      </w:r>
    </w:p>
    <w:p w14:paraId="5097C9D8" w14:textId="77777777" w:rsidR="000C3B14" w:rsidRPr="006F5CEE" w:rsidRDefault="000C3B14" w:rsidP="00727CC6">
      <w:pPr>
        <w:widowControl w:val="0"/>
        <w:autoSpaceDE w:val="0"/>
        <w:autoSpaceDN w:val="0"/>
        <w:adjustRightInd w:val="0"/>
        <w:ind w:left="480" w:hanging="480"/>
        <w:rPr>
          <w:noProof/>
        </w:rPr>
      </w:pPr>
      <w:r w:rsidRPr="006F5CEE">
        <w:rPr>
          <w:noProof/>
        </w:rPr>
        <w:lastRenderedPageBreak/>
        <w:t xml:space="preserve">Owen, A. M., McMillan, K. M., Laird, A. R., &amp; Bullmore, E. (2005). N-back working memory paradigm: A meta-analysis of normative functional neuroimaging studies. </w:t>
      </w:r>
      <w:r w:rsidRPr="006F5CEE">
        <w:rPr>
          <w:i/>
          <w:iCs/>
          <w:noProof/>
        </w:rPr>
        <w:t>Human Brain Mapping</w:t>
      </w:r>
      <w:r w:rsidRPr="006F5CEE">
        <w:rPr>
          <w:noProof/>
        </w:rPr>
        <w:t xml:space="preserve">, </w:t>
      </w:r>
      <w:r w:rsidRPr="006F5CEE">
        <w:rPr>
          <w:i/>
          <w:iCs/>
          <w:noProof/>
        </w:rPr>
        <w:t>25</w:t>
      </w:r>
      <w:r w:rsidRPr="006F5CEE">
        <w:rPr>
          <w:noProof/>
        </w:rPr>
        <w:t>(1), 46–59.</w:t>
      </w:r>
    </w:p>
    <w:p w14:paraId="6A274C37"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Peer, E., Vosgerau, J., &amp; Acquisti, A. (2014). Reputation as a sufficient condition for data quality on Amazon Mechanical Turk. </w:t>
      </w:r>
      <w:r w:rsidRPr="006F5CEE">
        <w:rPr>
          <w:i/>
          <w:iCs/>
          <w:noProof/>
        </w:rPr>
        <w:t>Behavior Research Methods</w:t>
      </w:r>
      <w:r w:rsidRPr="006F5CEE">
        <w:rPr>
          <w:noProof/>
        </w:rPr>
        <w:t xml:space="preserve">, </w:t>
      </w:r>
      <w:r w:rsidRPr="006F5CEE">
        <w:rPr>
          <w:i/>
          <w:iCs/>
          <w:noProof/>
        </w:rPr>
        <w:t>46</w:t>
      </w:r>
      <w:r w:rsidRPr="006F5CEE">
        <w:rPr>
          <w:noProof/>
        </w:rPr>
        <w:t>(4), 1023–1031.</w:t>
      </w:r>
    </w:p>
    <w:p w14:paraId="00A3D7A4"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Rottschy, C., Langner, R., Dogan, I., Reetz, K., Laird,  a. R., Schulz, J. B., … Eickhoff, S. B. (2012). Modelling neural correlates of working memory: A coordinate-based meta-analysis. </w:t>
      </w:r>
      <w:r w:rsidRPr="006F5CEE">
        <w:rPr>
          <w:i/>
          <w:iCs/>
          <w:noProof/>
        </w:rPr>
        <w:t>NeuroImage</w:t>
      </w:r>
      <w:r w:rsidRPr="006F5CEE">
        <w:rPr>
          <w:noProof/>
        </w:rPr>
        <w:t xml:space="preserve">, </w:t>
      </w:r>
      <w:r w:rsidRPr="006F5CEE">
        <w:rPr>
          <w:i/>
          <w:iCs/>
          <w:noProof/>
        </w:rPr>
        <w:t>60</w:t>
      </w:r>
      <w:r w:rsidRPr="006F5CEE">
        <w:rPr>
          <w:noProof/>
        </w:rPr>
        <w:t>(1), 830–846. https://doi.org/10.1016/j.neuroimage.2011.11.050</w:t>
      </w:r>
    </w:p>
    <w:p w14:paraId="28945325"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Seli, P., Kane, M. J., Metzinger, T., Smallwood, J., Schacter, D. L., Maillet, D., … Smilek, D. (2018). The family resemblance framework for mind-wandering remains well clad. </w:t>
      </w:r>
      <w:r w:rsidRPr="006F5CEE">
        <w:rPr>
          <w:i/>
          <w:iCs/>
          <w:noProof/>
        </w:rPr>
        <w:t>Trends in Cognitive Science</w:t>
      </w:r>
      <w:r w:rsidRPr="006F5CEE">
        <w:rPr>
          <w:noProof/>
        </w:rPr>
        <w:t>.</w:t>
      </w:r>
    </w:p>
    <w:p w14:paraId="5D467E7E"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Seli, P., Kane, M. J., Smallwood, J., Schacter, D. L., Maillet, D., Schooler, J., &amp; Smilek, D. (2018). Mind-wandering as a natural kind: A family-resemblances view. </w:t>
      </w:r>
      <w:r w:rsidRPr="006F5CEE">
        <w:rPr>
          <w:i/>
          <w:iCs/>
          <w:noProof/>
        </w:rPr>
        <w:t>Trends in Cognitive Sciences</w:t>
      </w:r>
      <w:r w:rsidRPr="006F5CEE">
        <w:rPr>
          <w:noProof/>
        </w:rPr>
        <w:t>.</w:t>
      </w:r>
    </w:p>
    <w:p w14:paraId="746F9B1F"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Seli, P., Risko, E. F., Smilek, D., &amp; Schacter, D. L. (2016). Mind-wandering with and without intention. </w:t>
      </w:r>
      <w:r w:rsidRPr="006F5CEE">
        <w:rPr>
          <w:i/>
          <w:iCs/>
          <w:noProof/>
        </w:rPr>
        <w:t>Trends in Cognitive Sciences</w:t>
      </w:r>
      <w:r w:rsidRPr="006F5CEE">
        <w:rPr>
          <w:noProof/>
        </w:rPr>
        <w:t xml:space="preserve">, </w:t>
      </w:r>
      <w:r w:rsidRPr="006F5CEE">
        <w:rPr>
          <w:i/>
          <w:iCs/>
          <w:noProof/>
        </w:rPr>
        <w:t>20</w:t>
      </w:r>
      <w:r w:rsidRPr="006F5CEE">
        <w:rPr>
          <w:noProof/>
        </w:rPr>
        <w:t>(8), 605–617.</w:t>
      </w:r>
    </w:p>
    <w:p w14:paraId="789EF9A2"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Smallwood, J. (2010). Why the global availability of mind wandering necessitates resource competition: Reply to McVay and Kane (2010). </w:t>
      </w:r>
      <w:r w:rsidRPr="006F5CEE">
        <w:rPr>
          <w:i/>
          <w:iCs/>
          <w:noProof/>
        </w:rPr>
        <w:t>Psychological Bulletin</w:t>
      </w:r>
      <w:r w:rsidRPr="006F5CEE">
        <w:rPr>
          <w:noProof/>
        </w:rPr>
        <w:t xml:space="preserve">, </w:t>
      </w:r>
      <w:r w:rsidRPr="006F5CEE">
        <w:rPr>
          <w:i/>
          <w:iCs/>
          <w:noProof/>
        </w:rPr>
        <w:t>136</w:t>
      </w:r>
      <w:r w:rsidRPr="006F5CEE">
        <w:rPr>
          <w:noProof/>
        </w:rPr>
        <w:t>(2), 202–207.</w:t>
      </w:r>
    </w:p>
    <w:p w14:paraId="05DBA1FC"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Smallwood, J., &amp; Schooler, J. W. (2006). The restless mind. </w:t>
      </w:r>
      <w:r w:rsidRPr="006F5CEE">
        <w:rPr>
          <w:i/>
          <w:iCs/>
          <w:noProof/>
        </w:rPr>
        <w:t>Psychological Bulletin</w:t>
      </w:r>
      <w:r w:rsidRPr="006F5CEE">
        <w:rPr>
          <w:noProof/>
        </w:rPr>
        <w:t xml:space="preserve">, </w:t>
      </w:r>
      <w:r w:rsidRPr="006F5CEE">
        <w:rPr>
          <w:i/>
          <w:iCs/>
          <w:noProof/>
        </w:rPr>
        <w:t>132</w:t>
      </w:r>
      <w:r w:rsidRPr="006F5CEE">
        <w:rPr>
          <w:noProof/>
        </w:rPr>
        <w:t>(6), 946–958.</w:t>
      </w:r>
    </w:p>
    <w:p w14:paraId="55E1E3D6"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Smallwood, J., &amp; Schooler, J. W. (2015). The science of mind wandering: empirically navigating the stream of consciousness. </w:t>
      </w:r>
      <w:r w:rsidRPr="006F5CEE">
        <w:rPr>
          <w:i/>
          <w:iCs/>
          <w:noProof/>
        </w:rPr>
        <w:t>Annual Review of Psychology</w:t>
      </w:r>
      <w:r w:rsidRPr="006F5CEE">
        <w:rPr>
          <w:noProof/>
        </w:rPr>
        <w:t xml:space="preserve">, </w:t>
      </w:r>
      <w:r w:rsidRPr="006F5CEE">
        <w:rPr>
          <w:i/>
          <w:iCs/>
          <w:noProof/>
        </w:rPr>
        <w:t>66</w:t>
      </w:r>
      <w:r w:rsidRPr="006F5CEE">
        <w:rPr>
          <w:noProof/>
        </w:rPr>
        <w:t>, 487–518.</w:t>
      </w:r>
    </w:p>
    <w:p w14:paraId="55EE77C9"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Sripada, C. (2016). Imaginative Guidance: A Mind Forever Wandering. In B. M. E. P. Seligman, P. Railton, R. F. Baumeister, &amp; C. Sripada (Eds.), </w:t>
      </w:r>
      <w:r w:rsidRPr="006F5CEE">
        <w:rPr>
          <w:i/>
          <w:iCs/>
          <w:noProof/>
        </w:rPr>
        <w:t>Homo Prospectus</w:t>
      </w:r>
      <w:r w:rsidRPr="006F5CEE">
        <w:rPr>
          <w:noProof/>
        </w:rPr>
        <w:t xml:space="preserve"> (pp. 103–132). Oxford University Press.</w:t>
      </w:r>
    </w:p>
    <w:p w14:paraId="38763B34"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Sripada, C. (2018). An Exploration/Exploitation Tradeoff Between Mind Wandering and Task-Directed Thinking. In K. C. R. Fox &amp; K. Christoff (Eds.), </w:t>
      </w:r>
      <w:r w:rsidRPr="006F5CEE">
        <w:rPr>
          <w:i/>
          <w:iCs/>
          <w:noProof/>
        </w:rPr>
        <w:t>Oxford Handbook of Spontaneous Thought and Creativity</w:t>
      </w:r>
      <w:r w:rsidRPr="006F5CEE">
        <w:rPr>
          <w:noProof/>
        </w:rPr>
        <w:t>. Oxford University Press.</w:t>
      </w:r>
    </w:p>
    <w:p w14:paraId="2ACA03EC" w14:textId="77777777" w:rsidR="000C3B14" w:rsidRPr="006F5CEE" w:rsidRDefault="000C3B14" w:rsidP="00727CC6">
      <w:pPr>
        <w:widowControl w:val="0"/>
        <w:autoSpaceDE w:val="0"/>
        <w:autoSpaceDN w:val="0"/>
        <w:adjustRightInd w:val="0"/>
        <w:ind w:left="480" w:hanging="480"/>
        <w:rPr>
          <w:noProof/>
        </w:rPr>
      </w:pPr>
      <w:r w:rsidRPr="006F5CEE">
        <w:rPr>
          <w:noProof/>
        </w:rPr>
        <w:t xml:space="preserve">Watzl, S. (2017). </w:t>
      </w:r>
      <w:r w:rsidRPr="006F5CEE">
        <w:rPr>
          <w:i/>
          <w:iCs/>
          <w:noProof/>
        </w:rPr>
        <w:t>Structuring mind: The nature of attention and how it shapes consciousness</w:t>
      </w:r>
      <w:r w:rsidRPr="006F5CEE">
        <w:rPr>
          <w:noProof/>
        </w:rPr>
        <w:t>. Oxford University Press.</w:t>
      </w:r>
    </w:p>
    <w:p w14:paraId="457E3968" w14:textId="03E94DA1" w:rsidR="00AB4D30" w:rsidRPr="006F5CEE" w:rsidRDefault="00540EE9" w:rsidP="00727CC6">
      <w:pPr>
        <w:widowControl w:val="0"/>
        <w:autoSpaceDE w:val="0"/>
        <w:autoSpaceDN w:val="0"/>
        <w:adjustRightInd w:val="0"/>
        <w:ind w:left="480" w:hanging="480"/>
        <w:rPr>
          <w:rFonts w:eastAsiaTheme="minorEastAsia"/>
        </w:rPr>
      </w:pPr>
      <w:r w:rsidRPr="006F5CEE">
        <w:rPr>
          <w:rFonts w:eastAsiaTheme="minorEastAsia"/>
        </w:rPr>
        <w:fldChar w:fldCharType="end"/>
      </w:r>
    </w:p>
    <w:p w14:paraId="5283DD0E" w14:textId="4C4B8C92" w:rsidR="00AB4D30" w:rsidRPr="006F5CEE" w:rsidRDefault="00AB4D30" w:rsidP="00727CC6">
      <w:pPr>
        <w:rPr>
          <w:rFonts w:eastAsiaTheme="minorEastAsia"/>
        </w:rPr>
      </w:pPr>
    </w:p>
    <w:sectPr w:rsidR="00AB4D30" w:rsidRPr="006F5CEE" w:rsidSect="00C764C2">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4B09AA" w14:textId="77777777" w:rsidR="00742B1A" w:rsidRDefault="00742B1A" w:rsidP="001E050E">
      <w:r>
        <w:separator/>
      </w:r>
    </w:p>
  </w:endnote>
  <w:endnote w:type="continuationSeparator" w:id="0">
    <w:p w14:paraId="0AA45FCF" w14:textId="77777777" w:rsidR="00742B1A" w:rsidRDefault="00742B1A" w:rsidP="001E0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42563646"/>
      <w:docPartObj>
        <w:docPartGallery w:val="Page Numbers (Bottom of Page)"/>
        <w:docPartUnique/>
      </w:docPartObj>
    </w:sdtPr>
    <w:sdtEndPr>
      <w:rPr>
        <w:rStyle w:val="PageNumber"/>
      </w:rPr>
    </w:sdtEndPr>
    <w:sdtContent>
      <w:p w14:paraId="07091488" w14:textId="062C3AF9" w:rsidR="00952D9B" w:rsidRDefault="00952D9B" w:rsidP="00815DE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CE424" w14:textId="77777777" w:rsidR="00952D9B" w:rsidRDefault="00952D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3326886"/>
      <w:docPartObj>
        <w:docPartGallery w:val="Page Numbers (Bottom of Page)"/>
        <w:docPartUnique/>
      </w:docPartObj>
    </w:sdtPr>
    <w:sdtEndPr>
      <w:rPr>
        <w:rStyle w:val="PageNumber"/>
      </w:rPr>
    </w:sdtEndPr>
    <w:sdtContent>
      <w:p w14:paraId="1920E220" w14:textId="0C893E1A" w:rsidR="00952D9B" w:rsidRDefault="00952D9B" w:rsidP="00815DE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E443136" w14:textId="77777777" w:rsidR="00952D9B" w:rsidRDefault="00952D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D344D8" w14:textId="77777777" w:rsidR="00742B1A" w:rsidRDefault="00742B1A" w:rsidP="001E050E">
      <w:r>
        <w:separator/>
      </w:r>
    </w:p>
  </w:footnote>
  <w:footnote w:type="continuationSeparator" w:id="0">
    <w:p w14:paraId="6F82E906" w14:textId="77777777" w:rsidR="00742B1A" w:rsidRDefault="00742B1A" w:rsidP="001E050E">
      <w:r>
        <w:continuationSeparator/>
      </w:r>
    </w:p>
  </w:footnote>
  <w:footnote w:id="1">
    <w:p w14:paraId="74767CA6" w14:textId="7CBCF861" w:rsidR="00952D9B" w:rsidRPr="006F5CEE" w:rsidRDefault="00952D9B" w:rsidP="00AB4D30">
      <w:pPr>
        <w:pStyle w:val="NormalWeb"/>
        <w:spacing w:before="0" w:beforeAutospacing="0" w:after="0" w:afterAutospacing="0"/>
        <w:rPr>
          <w:sz w:val="20"/>
          <w:szCs w:val="20"/>
        </w:rPr>
      </w:pPr>
      <w:r w:rsidRPr="006F5CEE">
        <w:rPr>
          <w:rStyle w:val="FootnoteReference"/>
          <w:sz w:val="20"/>
          <w:szCs w:val="20"/>
        </w:rPr>
        <w:footnoteRef/>
      </w:r>
      <w:r w:rsidRPr="006F5CEE">
        <w:rPr>
          <w:sz w:val="20"/>
          <w:szCs w:val="20"/>
        </w:rPr>
        <w:t xml:space="preserve"> </w:t>
      </w:r>
      <w:proofErr w:type="spellStart"/>
      <w:r w:rsidR="00C33CED" w:rsidRPr="006F5CEE">
        <w:rPr>
          <w:iCs/>
          <w:color w:val="000000"/>
          <w:sz w:val="20"/>
          <w:szCs w:val="20"/>
        </w:rPr>
        <w:t>McVay</w:t>
      </w:r>
      <w:proofErr w:type="spellEnd"/>
      <w:r w:rsidR="00C33CED" w:rsidRPr="006F5CEE">
        <w:rPr>
          <w:iCs/>
          <w:color w:val="000000"/>
          <w:sz w:val="20"/>
          <w:szCs w:val="20"/>
        </w:rPr>
        <w:t xml:space="preserve"> and Kane (2010)</w:t>
      </w:r>
      <w:r w:rsidR="007E2098" w:rsidRPr="006F5CEE">
        <w:rPr>
          <w:iCs/>
          <w:color w:val="000000"/>
          <w:sz w:val="20"/>
          <w:szCs w:val="20"/>
        </w:rPr>
        <w:t xml:space="preserve"> and </w:t>
      </w:r>
      <w:proofErr w:type="spellStart"/>
      <w:r w:rsidR="007E2098" w:rsidRPr="006F5CEE">
        <w:rPr>
          <w:iCs/>
          <w:color w:val="000000"/>
          <w:sz w:val="20"/>
          <w:szCs w:val="20"/>
        </w:rPr>
        <w:t>Watzl</w:t>
      </w:r>
      <w:proofErr w:type="spellEnd"/>
      <w:r w:rsidR="007E2098" w:rsidRPr="006F5CEE">
        <w:rPr>
          <w:iCs/>
          <w:color w:val="000000"/>
          <w:sz w:val="20"/>
          <w:szCs w:val="20"/>
        </w:rPr>
        <w:t xml:space="preserve"> (2017) </w:t>
      </w:r>
      <w:r w:rsidR="00C33CED" w:rsidRPr="006F5CEE">
        <w:rPr>
          <w:iCs/>
          <w:color w:val="000000"/>
          <w:sz w:val="20"/>
          <w:szCs w:val="20"/>
        </w:rPr>
        <w:t>argue that mind-wandering is unintentional because it</w:t>
      </w:r>
      <w:r w:rsidR="007E2098" w:rsidRPr="006F5CEE">
        <w:rPr>
          <w:iCs/>
          <w:color w:val="000000"/>
          <w:sz w:val="20"/>
          <w:szCs w:val="20"/>
        </w:rPr>
        <w:t xml:space="preserve"> reflects control failure and </w:t>
      </w:r>
      <w:proofErr w:type="spellStart"/>
      <w:r w:rsidR="007E2098" w:rsidRPr="006F5CEE">
        <w:rPr>
          <w:iCs/>
          <w:color w:val="000000"/>
          <w:sz w:val="20"/>
          <w:szCs w:val="20"/>
        </w:rPr>
        <w:t>akrasia</w:t>
      </w:r>
      <w:proofErr w:type="spellEnd"/>
      <w:r w:rsidR="007E2098" w:rsidRPr="006F5CEE">
        <w:rPr>
          <w:iCs/>
          <w:color w:val="000000"/>
          <w:sz w:val="20"/>
          <w:szCs w:val="20"/>
        </w:rPr>
        <w:t>, respectively</w:t>
      </w:r>
      <w:r w:rsidR="00C33CED" w:rsidRPr="006F5CEE">
        <w:rPr>
          <w:iCs/>
          <w:color w:val="000000"/>
          <w:sz w:val="20"/>
          <w:szCs w:val="20"/>
        </w:rPr>
        <w:t>.</w:t>
      </w:r>
      <w:r w:rsidR="007E2098" w:rsidRPr="006F5CEE">
        <w:rPr>
          <w:iCs/>
          <w:color w:val="000000"/>
          <w:sz w:val="20"/>
          <w:szCs w:val="20"/>
        </w:rPr>
        <w:t xml:space="preserve"> Contrarily, our Studies 1 and 4 show that the folk accept </w:t>
      </w:r>
      <w:r w:rsidRPr="006F5CEE">
        <w:rPr>
          <w:color w:val="000000"/>
          <w:sz w:val="20"/>
          <w:szCs w:val="20"/>
        </w:rPr>
        <w:t xml:space="preserve">Seli and colleagues (2016) </w:t>
      </w:r>
      <w:r w:rsidR="007E2098" w:rsidRPr="006F5CEE">
        <w:rPr>
          <w:color w:val="000000"/>
          <w:sz w:val="20"/>
          <w:szCs w:val="20"/>
        </w:rPr>
        <w:t>thesis</w:t>
      </w:r>
      <w:r w:rsidRPr="006F5CEE">
        <w:rPr>
          <w:color w:val="000000"/>
          <w:sz w:val="20"/>
          <w:szCs w:val="20"/>
        </w:rPr>
        <w:t xml:space="preserve"> that mind-wandering can be intentional.</w:t>
      </w:r>
    </w:p>
  </w:footnote>
  <w:footnote w:id="2">
    <w:p w14:paraId="3C173C83" w14:textId="74A7FD7C" w:rsidR="00BD21DE" w:rsidRPr="006F5CEE" w:rsidRDefault="00BD21DE">
      <w:pPr>
        <w:pStyle w:val="FootnoteText"/>
      </w:pPr>
      <w:r w:rsidRPr="006F5CEE">
        <w:rPr>
          <w:rStyle w:val="FootnoteReference"/>
        </w:rPr>
        <w:footnoteRef/>
      </w:r>
      <w:r w:rsidRPr="006F5CEE">
        <w:t xml:space="preserve"> </w:t>
      </w:r>
      <w:r w:rsidRPr="006F5CEE">
        <w:rPr>
          <w:color w:val="000000"/>
        </w:rPr>
        <w:t>We used a between-subjects design where each participant rated one vignette to reduce demand characteristics, which is standard practice in vignette-based experiments. If participants had rated more than one vignette, they may have explicitly compared them to guess which one the experimenter considers mind-wandering.</w:t>
      </w:r>
    </w:p>
  </w:footnote>
  <w:footnote w:id="3">
    <w:p w14:paraId="50857353" w14:textId="2444ED56" w:rsidR="00952D9B" w:rsidRPr="006F5CEE" w:rsidRDefault="00952D9B" w:rsidP="00AB4D30">
      <w:pPr>
        <w:pStyle w:val="NormalWeb"/>
        <w:spacing w:before="0" w:beforeAutospacing="0" w:after="0" w:afterAutospacing="0"/>
        <w:rPr>
          <w:sz w:val="20"/>
          <w:szCs w:val="20"/>
        </w:rPr>
      </w:pPr>
      <w:bookmarkStart w:id="0" w:name="_GoBack"/>
      <w:r w:rsidRPr="006F5CEE">
        <w:rPr>
          <w:rStyle w:val="FootnoteReference"/>
          <w:sz w:val="20"/>
          <w:szCs w:val="20"/>
        </w:rPr>
        <w:footnoteRef/>
      </w:r>
      <w:r w:rsidRPr="006F5CEE">
        <w:rPr>
          <w:color w:val="000000"/>
          <w:sz w:val="20"/>
          <w:szCs w:val="20"/>
        </w:rPr>
        <w:t xml:space="preserve">Across both corpora, speakers use almost exclusively “non-agentive” (Irving, 2016) constructions to refer to mind-wandering. Non-agentive constructions are those where the grammatical subject of the sentence is a person’s mind (e.g. “Susan’s mind was wandering”), rather than the person herself (e.g. “Susan was mind-wandering”). Although scientists sometimes use agentive constructions to refer to mind-wandering (e.g. “subjects mind-wander in 50% of trials”), this is a neologism that is almost entirely absent from the English language corpora we reviewed. In the genre-balanced COCA, there were 0 non-agentive constructions describing mind-wandering compared to 249 non-agentive constructions. In the online </w:t>
      </w:r>
      <w:proofErr w:type="spellStart"/>
      <w:r w:rsidRPr="006F5CEE">
        <w:rPr>
          <w:color w:val="000000"/>
          <w:sz w:val="20"/>
          <w:szCs w:val="20"/>
        </w:rPr>
        <w:t>iWEB</w:t>
      </w:r>
      <w:proofErr w:type="spellEnd"/>
      <w:r w:rsidRPr="006F5CEE">
        <w:rPr>
          <w:color w:val="000000"/>
          <w:sz w:val="20"/>
          <w:szCs w:val="20"/>
        </w:rPr>
        <w:t xml:space="preserve">, there were 4 non-agentive constructions describing mind-wandering compared to 3443 non-agentive constructions. Furthermore, 3 of the 4 agentive constructions in </w:t>
      </w:r>
      <w:proofErr w:type="spellStart"/>
      <w:r w:rsidRPr="006F5CEE">
        <w:rPr>
          <w:color w:val="000000"/>
          <w:sz w:val="20"/>
          <w:szCs w:val="20"/>
        </w:rPr>
        <w:t>iWEB</w:t>
      </w:r>
      <w:proofErr w:type="spellEnd"/>
      <w:r w:rsidRPr="006F5CEE">
        <w:rPr>
          <w:color w:val="000000"/>
          <w:sz w:val="20"/>
          <w:szCs w:val="20"/>
        </w:rPr>
        <w:t xml:space="preserve"> were from popular science publications. We therefore restricted our collocates analysis to non-agentive constructions, as doing otherwise would not change our results. According to Irving (2016), non-agentive constructions are philosophically interesting because they suggest that we are </w:t>
      </w:r>
      <w:r w:rsidRPr="006F5CEE">
        <w:rPr>
          <w:i/>
          <w:iCs/>
          <w:color w:val="000000"/>
          <w:sz w:val="20"/>
          <w:szCs w:val="20"/>
        </w:rPr>
        <w:t>passive recipients</w:t>
      </w:r>
      <w:r w:rsidRPr="006F5CEE">
        <w:rPr>
          <w:color w:val="000000"/>
          <w:sz w:val="20"/>
          <w:szCs w:val="20"/>
        </w:rPr>
        <w:t xml:space="preserve"> of mind-wandering: our mind is what wanders, not us (Irving, 2016). The present linguistic analysis shows that these interesting constructions are pervasive in ordinary English.  </w:t>
      </w:r>
    </w:p>
    <w:bookmarkEnd w:id="0"/>
    <w:p w14:paraId="2AA61C62" w14:textId="77777777" w:rsidR="00952D9B" w:rsidRPr="006F5CEE" w:rsidRDefault="00952D9B" w:rsidP="00AB4D30">
      <w:pPr>
        <w:rPr>
          <w:sz w:val="20"/>
          <w:szCs w:val="20"/>
        </w:rPr>
      </w:pPr>
    </w:p>
    <w:p w14:paraId="4054AEF7" w14:textId="398DF5E8" w:rsidR="00952D9B" w:rsidRPr="006F5CEE" w:rsidRDefault="00952D9B">
      <w:pPr>
        <w:pStyle w:val="FootnoteText"/>
      </w:pPr>
    </w:p>
  </w:footnote>
  <w:footnote w:id="4">
    <w:p w14:paraId="0804557C" w14:textId="2DDD9305" w:rsidR="00952D9B" w:rsidRPr="006F5CEE" w:rsidRDefault="00952D9B" w:rsidP="00AB4D30">
      <w:pPr>
        <w:rPr>
          <w:sz w:val="20"/>
          <w:szCs w:val="20"/>
        </w:rPr>
      </w:pPr>
      <w:r w:rsidRPr="006F5CEE">
        <w:rPr>
          <w:rStyle w:val="FootnoteReference"/>
          <w:sz w:val="20"/>
          <w:szCs w:val="20"/>
        </w:rPr>
        <w:footnoteRef/>
      </w:r>
      <w:r w:rsidRPr="006F5CEE">
        <w:rPr>
          <w:sz w:val="20"/>
          <w:szCs w:val="20"/>
        </w:rPr>
        <w:t xml:space="preserve"> </w:t>
      </w:r>
      <w:r w:rsidRPr="006F5CEE">
        <w:rPr>
          <w:color w:val="000000"/>
          <w:sz w:val="20"/>
          <w:szCs w:val="20"/>
        </w:rPr>
        <w:t xml:space="preserve">While Seli and colleagues present Rosch and </w:t>
      </w:r>
      <w:proofErr w:type="spellStart"/>
      <w:r w:rsidRPr="006F5CEE">
        <w:rPr>
          <w:color w:val="000000"/>
          <w:sz w:val="20"/>
          <w:szCs w:val="20"/>
        </w:rPr>
        <w:t>Mervis</w:t>
      </w:r>
      <w:proofErr w:type="spellEnd"/>
      <w:r w:rsidRPr="006F5CEE">
        <w:rPr>
          <w:color w:val="000000"/>
          <w:sz w:val="20"/>
          <w:szCs w:val="20"/>
        </w:rPr>
        <w:t xml:space="preserve"> (1975) as the empirical basis for </w:t>
      </w:r>
      <w:r w:rsidR="007E2098" w:rsidRPr="006F5CEE">
        <w:rPr>
          <w:color w:val="000000"/>
          <w:sz w:val="20"/>
          <w:szCs w:val="20"/>
        </w:rPr>
        <w:t>their view</w:t>
      </w:r>
      <w:r w:rsidRPr="006F5CEE">
        <w:rPr>
          <w:color w:val="000000"/>
          <w:sz w:val="20"/>
          <w:szCs w:val="20"/>
        </w:rPr>
        <w:t xml:space="preserve">, they </w:t>
      </w:r>
      <w:r w:rsidR="007E2098" w:rsidRPr="006F5CEE">
        <w:rPr>
          <w:color w:val="000000"/>
          <w:sz w:val="20"/>
          <w:szCs w:val="20"/>
        </w:rPr>
        <w:t>may wish</w:t>
      </w:r>
      <w:r w:rsidRPr="006F5CEE">
        <w:rPr>
          <w:color w:val="000000"/>
          <w:sz w:val="20"/>
          <w:szCs w:val="20"/>
        </w:rPr>
        <w:t xml:space="preserve"> to remain neural about </w:t>
      </w:r>
      <w:r w:rsidR="00336ED7" w:rsidRPr="006F5CEE">
        <w:rPr>
          <w:color w:val="000000"/>
          <w:sz w:val="20"/>
          <w:szCs w:val="20"/>
        </w:rPr>
        <w:t>formalisms</w:t>
      </w:r>
      <w:r w:rsidRPr="006F5CEE">
        <w:rPr>
          <w:color w:val="000000"/>
          <w:sz w:val="20"/>
          <w:szCs w:val="20"/>
        </w:rPr>
        <w:t xml:space="preserve">. If so, our first </w:t>
      </w:r>
      <w:r w:rsidR="007E2098" w:rsidRPr="006F5CEE">
        <w:rPr>
          <w:color w:val="000000"/>
          <w:sz w:val="20"/>
          <w:szCs w:val="20"/>
        </w:rPr>
        <w:t>“</w:t>
      </w:r>
      <w:r w:rsidRPr="006F5CEE">
        <w:rPr>
          <w:color w:val="000000"/>
          <w:sz w:val="20"/>
          <w:szCs w:val="20"/>
        </w:rPr>
        <w:t>critique</w:t>
      </w:r>
      <w:r w:rsidR="007E2098" w:rsidRPr="006F5CEE">
        <w:rPr>
          <w:color w:val="000000"/>
          <w:sz w:val="20"/>
          <w:szCs w:val="20"/>
        </w:rPr>
        <w:t>”</w:t>
      </w:r>
      <w:r w:rsidRPr="006F5CEE">
        <w:rPr>
          <w:color w:val="000000"/>
          <w:sz w:val="20"/>
          <w:szCs w:val="20"/>
        </w:rPr>
        <w:t xml:space="preserve"> </w:t>
      </w:r>
      <w:r w:rsidR="007E2098" w:rsidRPr="006F5CEE">
        <w:rPr>
          <w:color w:val="000000"/>
          <w:sz w:val="20"/>
          <w:szCs w:val="20"/>
        </w:rPr>
        <w:t>is a</w:t>
      </w:r>
      <w:r w:rsidRPr="006F5CEE">
        <w:rPr>
          <w:color w:val="000000"/>
          <w:sz w:val="20"/>
          <w:szCs w:val="20"/>
        </w:rPr>
        <w:t xml:space="preserve"> friendly suggestion about how to make the family resemblance model formally precise.</w:t>
      </w:r>
    </w:p>
    <w:p w14:paraId="778674AB" w14:textId="587BCAE0" w:rsidR="00952D9B" w:rsidRPr="006F5CEE" w:rsidRDefault="00952D9B">
      <w:pPr>
        <w:pStyle w:val="FootnoteText"/>
      </w:pPr>
    </w:p>
  </w:footnote>
  <w:footnote w:id="5">
    <w:p w14:paraId="65129119" w14:textId="00169004" w:rsidR="00952D9B" w:rsidRPr="006F5CEE" w:rsidRDefault="00952D9B">
      <w:pPr>
        <w:pStyle w:val="FootnoteText"/>
      </w:pPr>
      <w:r w:rsidRPr="006F5CEE">
        <w:rPr>
          <w:rStyle w:val="FootnoteReference"/>
        </w:rPr>
        <w:footnoteRef/>
      </w:r>
      <w:r w:rsidRPr="006F5CEE">
        <w:t xml:space="preserve"> In general, explicit definitions cannot remove all terminological confusions. </w:t>
      </w:r>
      <w:r w:rsidR="007E2098" w:rsidRPr="006F5CEE">
        <w:t>By analogy,</w:t>
      </w:r>
      <w:r w:rsidRPr="006F5CEE">
        <w:t xml:space="preserve"> imagine that canine researchers defined “dog” as any four-legged creature. </w:t>
      </w:r>
      <w:r w:rsidRPr="006F5CEE">
        <w:rPr>
          <w:color w:val="000000" w:themeColor="text1"/>
        </w:rPr>
        <w:t>Even if researchers explicitly stated their definition of “dog”, they would still invite confusion by departing from the term’s pre-existing meaning. Our results raise an analogous worry about confusion in mind-wandering researc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46E1D"/>
    <w:multiLevelType w:val="hybridMultilevel"/>
    <w:tmpl w:val="30823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733ED"/>
    <w:multiLevelType w:val="multilevel"/>
    <w:tmpl w:val="99F28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187EE9"/>
    <w:multiLevelType w:val="hybridMultilevel"/>
    <w:tmpl w:val="BBF64AA2"/>
    <w:lvl w:ilvl="0" w:tplc="85EE78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3A5986"/>
    <w:multiLevelType w:val="multilevel"/>
    <w:tmpl w:val="9EA0DC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D6227C"/>
    <w:multiLevelType w:val="multilevel"/>
    <w:tmpl w:val="3E9677A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1F5149"/>
    <w:multiLevelType w:val="multilevel"/>
    <w:tmpl w:val="9EA0DC4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1B7320"/>
    <w:multiLevelType w:val="multilevel"/>
    <w:tmpl w:val="9EA0DC4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277CDC"/>
    <w:multiLevelType w:val="multilevel"/>
    <w:tmpl w:val="9EA0DC4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 w15:restartNumberingAfterBreak="0">
    <w:nsid w:val="1C3C52BF"/>
    <w:multiLevelType w:val="multilevel"/>
    <w:tmpl w:val="9EA0DC4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C7D0E0D"/>
    <w:multiLevelType w:val="multilevel"/>
    <w:tmpl w:val="9EA0DC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D2D03A9"/>
    <w:multiLevelType w:val="multilevel"/>
    <w:tmpl w:val="9EA0DC4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824B0D"/>
    <w:multiLevelType w:val="hybridMultilevel"/>
    <w:tmpl w:val="E6BEB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043EC1"/>
    <w:multiLevelType w:val="multilevel"/>
    <w:tmpl w:val="9EA0DC4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4377AB7"/>
    <w:multiLevelType w:val="hybridMultilevel"/>
    <w:tmpl w:val="206E824A"/>
    <w:lvl w:ilvl="0" w:tplc="39A6E53E">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C5529D"/>
    <w:multiLevelType w:val="hybridMultilevel"/>
    <w:tmpl w:val="2E549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8B63D2"/>
    <w:multiLevelType w:val="multilevel"/>
    <w:tmpl w:val="9EA0DC4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884111A"/>
    <w:multiLevelType w:val="multilevel"/>
    <w:tmpl w:val="9EA0DC4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CEA49D1"/>
    <w:multiLevelType w:val="multilevel"/>
    <w:tmpl w:val="9EA0DC4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D97330B"/>
    <w:multiLevelType w:val="multilevel"/>
    <w:tmpl w:val="9EA0DC4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321388A"/>
    <w:multiLevelType w:val="multilevel"/>
    <w:tmpl w:val="9EA0DC4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4252E30"/>
    <w:multiLevelType w:val="multilevel"/>
    <w:tmpl w:val="9EA0DC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591310B"/>
    <w:multiLevelType w:val="multilevel"/>
    <w:tmpl w:val="9EA0DC4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5AC486B"/>
    <w:multiLevelType w:val="multilevel"/>
    <w:tmpl w:val="9EA0DC4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7B13C55"/>
    <w:multiLevelType w:val="multilevel"/>
    <w:tmpl w:val="74F67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030D94"/>
    <w:multiLevelType w:val="multilevel"/>
    <w:tmpl w:val="9EA0DC4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52604E6"/>
    <w:multiLevelType w:val="multilevel"/>
    <w:tmpl w:val="9EA0DC4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6BA1C58"/>
    <w:multiLevelType w:val="multilevel"/>
    <w:tmpl w:val="9EA0DC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7268DB"/>
    <w:multiLevelType w:val="multilevel"/>
    <w:tmpl w:val="9EA0DC4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E5C60DA"/>
    <w:multiLevelType w:val="multilevel"/>
    <w:tmpl w:val="9EA0DC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0195781"/>
    <w:multiLevelType w:val="hybridMultilevel"/>
    <w:tmpl w:val="268054F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1D73F9"/>
    <w:multiLevelType w:val="multilevel"/>
    <w:tmpl w:val="9EA0DC40"/>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2756A63"/>
    <w:multiLevelType w:val="hybridMultilevel"/>
    <w:tmpl w:val="6B621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B927F4"/>
    <w:multiLevelType w:val="multilevel"/>
    <w:tmpl w:val="9EA0DC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2D8476E"/>
    <w:multiLevelType w:val="multilevel"/>
    <w:tmpl w:val="F0162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3A3316B"/>
    <w:multiLevelType w:val="multilevel"/>
    <w:tmpl w:val="9EA0DC4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24026A"/>
    <w:multiLevelType w:val="multilevel"/>
    <w:tmpl w:val="65200C9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AB56CCE"/>
    <w:multiLevelType w:val="hybridMultilevel"/>
    <w:tmpl w:val="1722F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E7305AB"/>
    <w:multiLevelType w:val="multilevel"/>
    <w:tmpl w:val="9EA0DC4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0F65F60"/>
    <w:multiLevelType w:val="multilevel"/>
    <w:tmpl w:val="9EA0DC4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9" w15:restartNumberingAfterBreak="0">
    <w:nsid w:val="741F2138"/>
    <w:multiLevelType w:val="multilevel"/>
    <w:tmpl w:val="9EA0DC4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A33453"/>
    <w:multiLevelType w:val="multilevel"/>
    <w:tmpl w:val="46E4E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1"/>
  </w:num>
  <w:num w:numId="2">
    <w:abstractNumId w:val="14"/>
  </w:num>
  <w:num w:numId="3">
    <w:abstractNumId w:val="11"/>
  </w:num>
  <w:num w:numId="4">
    <w:abstractNumId w:val="36"/>
  </w:num>
  <w:num w:numId="5">
    <w:abstractNumId w:val="2"/>
  </w:num>
  <w:num w:numId="6">
    <w:abstractNumId w:val="29"/>
  </w:num>
  <w:num w:numId="7">
    <w:abstractNumId w:val="0"/>
  </w:num>
  <w:num w:numId="8">
    <w:abstractNumId w:val="4"/>
  </w:num>
  <w:num w:numId="9">
    <w:abstractNumId w:val="35"/>
  </w:num>
  <w:num w:numId="10">
    <w:abstractNumId w:val="1"/>
  </w:num>
  <w:num w:numId="11">
    <w:abstractNumId w:val="7"/>
  </w:num>
  <w:num w:numId="12">
    <w:abstractNumId w:val="34"/>
    <w:lvlOverride w:ilvl="0">
      <w:lvl w:ilvl="0">
        <w:numFmt w:val="decimal"/>
        <w:lvlText w:val="%1."/>
        <w:lvlJc w:val="left"/>
      </w:lvl>
    </w:lvlOverride>
  </w:num>
  <w:num w:numId="13">
    <w:abstractNumId w:val="3"/>
    <w:lvlOverride w:ilvl="0">
      <w:lvl w:ilvl="0">
        <w:numFmt w:val="decimal"/>
        <w:lvlText w:val="%1."/>
        <w:lvlJc w:val="left"/>
      </w:lvl>
    </w:lvlOverride>
  </w:num>
  <w:num w:numId="14">
    <w:abstractNumId w:val="12"/>
    <w:lvlOverride w:ilvl="0">
      <w:lvl w:ilvl="0">
        <w:numFmt w:val="decimal"/>
        <w:lvlText w:val="%1."/>
        <w:lvlJc w:val="left"/>
      </w:lvl>
    </w:lvlOverride>
  </w:num>
  <w:num w:numId="15">
    <w:abstractNumId w:val="25"/>
    <w:lvlOverride w:ilvl="0">
      <w:lvl w:ilvl="0">
        <w:numFmt w:val="decimal"/>
        <w:lvlText w:val="%1."/>
        <w:lvlJc w:val="left"/>
      </w:lvl>
    </w:lvlOverride>
  </w:num>
  <w:num w:numId="16">
    <w:abstractNumId w:val="18"/>
    <w:lvlOverride w:ilvl="0">
      <w:lvl w:ilvl="0">
        <w:numFmt w:val="decimal"/>
        <w:lvlText w:val="%1."/>
        <w:lvlJc w:val="left"/>
      </w:lvl>
    </w:lvlOverride>
  </w:num>
  <w:num w:numId="17">
    <w:abstractNumId w:val="33"/>
  </w:num>
  <w:num w:numId="18">
    <w:abstractNumId w:val="38"/>
  </w:num>
  <w:num w:numId="19">
    <w:abstractNumId w:val="19"/>
    <w:lvlOverride w:ilvl="0">
      <w:lvl w:ilvl="0">
        <w:numFmt w:val="decimal"/>
        <w:lvlText w:val="%1."/>
        <w:lvlJc w:val="left"/>
      </w:lvl>
    </w:lvlOverride>
  </w:num>
  <w:num w:numId="20">
    <w:abstractNumId w:val="26"/>
    <w:lvlOverride w:ilvl="0">
      <w:lvl w:ilvl="0">
        <w:numFmt w:val="decimal"/>
        <w:lvlText w:val="%1."/>
        <w:lvlJc w:val="left"/>
      </w:lvl>
    </w:lvlOverride>
  </w:num>
  <w:num w:numId="21">
    <w:abstractNumId w:val="10"/>
    <w:lvlOverride w:ilvl="0">
      <w:lvl w:ilvl="0">
        <w:numFmt w:val="decimal"/>
        <w:lvlText w:val="%1."/>
        <w:lvlJc w:val="left"/>
      </w:lvl>
    </w:lvlOverride>
  </w:num>
  <w:num w:numId="22">
    <w:abstractNumId w:val="8"/>
    <w:lvlOverride w:ilvl="0">
      <w:lvl w:ilvl="0">
        <w:numFmt w:val="decimal"/>
        <w:lvlText w:val="%1."/>
        <w:lvlJc w:val="left"/>
      </w:lvl>
    </w:lvlOverride>
  </w:num>
  <w:num w:numId="23">
    <w:abstractNumId w:val="21"/>
    <w:lvlOverride w:ilvl="0">
      <w:lvl w:ilvl="0">
        <w:numFmt w:val="decimal"/>
        <w:lvlText w:val="%1."/>
        <w:lvlJc w:val="left"/>
      </w:lvl>
    </w:lvlOverride>
  </w:num>
  <w:num w:numId="24">
    <w:abstractNumId w:val="23"/>
  </w:num>
  <w:num w:numId="25">
    <w:abstractNumId w:val="20"/>
  </w:num>
  <w:num w:numId="26">
    <w:abstractNumId w:val="5"/>
    <w:lvlOverride w:ilvl="0">
      <w:lvl w:ilvl="0">
        <w:numFmt w:val="decimal"/>
        <w:lvlText w:val="%1."/>
        <w:lvlJc w:val="left"/>
      </w:lvl>
    </w:lvlOverride>
  </w:num>
  <w:num w:numId="27">
    <w:abstractNumId w:val="9"/>
    <w:lvlOverride w:ilvl="0">
      <w:lvl w:ilvl="0">
        <w:numFmt w:val="decimal"/>
        <w:lvlText w:val="%1."/>
        <w:lvlJc w:val="left"/>
      </w:lvl>
    </w:lvlOverride>
  </w:num>
  <w:num w:numId="28">
    <w:abstractNumId w:val="24"/>
    <w:lvlOverride w:ilvl="0">
      <w:lvl w:ilvl="0">
        <w:numFmt w:val="decimal"/>
        <w:lvlText w:val="%1."/>
        <w:lvlJc w:val="left"/>
      </w:lvl>
    </w:lvlOverride>
  </w:num>
  <w:num w:numId="29">
    <w:abstractNumId w:val="16"/>
    <w:lvlOverride w:ilvl="0">
      <w:lvl w:ilvl="0">
        <w:numFmt w:val="decimal"/>
        <w:lvlText w:val="%1."/>
        <w:lvlJc w:val="left"/>
      </w:lvl>
    </w:lvlOverride>
  </w:num>
  <w:num w:numId="30">
    <w:abstractNumId w:val="22"/>
    <w:lvlOverride w:ilvl="0">
      <w:lvl w:ilvl="0">
        <w:numFmt w:val="decimal"/>
        <w:lvlText w:val="%1."/>
        <w:lvlJc w:val="left"/>
      </w:lvl>
    </w:lvlOverride>
  </w:num>
  <w:num w:numId="31">
    <w:abstractNumId w:val="37"/>
    <w:lvlOverride w:ilvl="0">
      <w:lvl w:ilvl="0">
        <w:numFmt w:val="decimal"/>
        <w:lvlText w:val="%1."/>
        <w:lvlJc w:val="left"/>
      </w:lvl>
    </w:lvlOverride>
  </w:num>
  <w:num w:numId="32">
    <w:abstractNumId w:val="6"/>
    <w:lvlOverride w:ilvl="0">
      <w:lvl w:ilvl="0">
        <w:numFmt w:val="decimal"/>
        <w:lvlText w:val="%1."/>
        <w:lvlJc w:val="left"/>
      </w:lvl>
    </w:lvlOverride>
  </w:num>
  <w:num w:numId="33">
    <w:abstractNumId w:val="30"/>
    <w:lvlOverride w:ilvl="0">
      <w:lvl w:ilvl="0">
        <w:numFmt w:val="decimal"/>
        <w:lvlText w:val="%1."/>
        <w:lvlJc w:val="left"/>
      </w:lvl>
    </w:lvlOverride>
  </w:num>
  <w:num w:numId="34">
    <w:abstractNumId w:val="40"/>
  </w:num>
  <w:num w:numId="35">
    <w:abstractNumId w:val="28"/>
  </w:num>
  <w:num w:numId="36">
    <w:abstractNumId w:val="27"/>
    <w:lvlOverride w:ilvl="0">
      <w:lvl w:ilvl="0">
        <w:numFmt w:val="decimal"/>
        <w:lvlText w:val="%1."/>
        <w:lvlJc w:val="left"/>
      </w:lvl>
    </w:lvlOverride>
  </w:num>
  <w:num w:numId="37">
    <w:abstractNumId w:val="32"/>
    <w:lvlOverride w:ilvl="0">
      <w:lvl w:ilvl="0">
        <w:numFmt w:val="decimal"/>
        <w:lvlText w:val="%1."/>
        <w:lvlJc w:val="left"/>
      </w:lvl>
    </w:lvlOverride>
  </w:num>
  <w:num w:numId="38">
    <w:abstractNumId w:val="39"/>
    <w:lvlOverride w:ilvl="0">
      <w:lvl w:ilvl="0">
        <w:numFmt w:val="decimal"/>
        <w:lvlText w:val="%1."/>
        <w:lvlJc w:val="left"/>
      </w:lvl>
    </w:lvlOverride>
  </w:num>
  <w:num w:numId="39">
    <w:abstractNumId w:val="15"/>
    <w:lvlOverride w:ilvl="0">
      <w:lvl w:ilvl="0">
        <w:numFmt w:val="decimal"/>
        <w:lvlText w:val="%1."/>
        <w:lvlJc w:val="left"/>
      </w:lvl>
    </w:lvlOverride>
  </w:num>
  <w:num w:numId="40">
    <w:abstractNumId w:val="17"/>
    <w:lvlOverride w:ilvl="0">
      <w:lvl w:ilvl="0">
        <w:numFmt w:val="decimal"/>
        <w:lvlText w:val="%1."/>
        <w:lvlJc w:val="left"/>
      </w:lvl>
    </w:lvlOverride>
  </w:num>
  <w:num w:numId="4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434F"/>
    <w:rsid w:val="0000338F"/>
    <w:rsid w:val="00003CA0"/>
    <w:rsid w:val="0000755D"/>
    <w:rsid w:val="0000764D"/>
    <w:rsid w:val="000119C4"/>
    <w:rsid w:val="000140F1"/>
    <w:rsid w:val="000143E1"/>
    <w:rsid w:val="0001779E"/>
    <w:rsid w:val="00021140"/>
    <w:rsid w:val="00021E9A"/>
    <w:rsid w:val="000220FA"/>
    <w:rsid w:val="000244D3"/>
    <w:rsid w:val="00026025"/>
    <w:rsid w:val="000270A9"/>
    <w:rsid w:val="00031DDA"/>
    <w:rsid w:val="0003502A"/>
    <w:rsid w:val="00036A82"/>
    <w:rsid w:val="000407A1"/>
    <w:rsid w:val="00043EDC"/>
    <w:rsid w:val="0005017C"/>
    <w:rsid w:val="00051844"/>
    <w:rsid w:val="00051D65"/>
    <w:rsid w:val="00055C0A"/>
    <w:rsid w:val="00055F61"/>
    <w:rsid w:val="000654B4"/>
    <w:rsid w:val="0006649C"/>
    <w:rsid w:val="00067B90"/>
    <w:rsid w:val="00067D63"/>
    <w:rsid w:val="00070D8F"/>
    <w:rsid w:val="00073F1C"/>
    <w:rsid w:val="00081388"/>
    <w:rsid w:val="00082478"/>
    <w:rsid w:val="00083EDF"/>
    <w:rsid w:val="00087CAF"/>
    <w:rsid w:val="00090AC7"/>
    <w:rsid w:val="00094C8B"/>
    <w:rsid w:val="000A4E6A"/>
    <w:rsid w:val="000B5050"/>
    <w:rsid w:val="000C3B14"/>
    <w:rsid w:val="000D1714"/>
    <w:rsid w:val="000D4FE1"/>
    <w:rsid w:val="000D5A0F"/>
    <w:rsid w:val="000E2175"/>
    <w:rsid w:val="000E241A"/>
    <w:rsid w:val="000E4FAF"/>
    <w:rsid w:val="000F0078"/>
    <w:rsid w:val="000F11FA"/>
    <w:rsid w:val="000F1B42"/>
    <w:rsid w:val="000F282E"/>
    <w:rsid w:val="000F6709"/>
    <w:rsid w:val="000F6BAE"/>
    <w:rsid w:val="00101661"/>
    <w:rsid w:val="0010246C"/>
    <w:rsid w:val="00106B8F"/>
    <w:rsid w:val="00107D97"/>
    <w:rsid w:val="0011091E"/>
    <w:rsid w:val="0011103B"/>
    <w:rsid w:val="00111448"/>
    <w:rsid w:val="0011192A"/>
    <w:rsid w:val="00115448"/>
    <w:rsid w:val="001165F8"/>
    <w:rsid w:val="00120798"/>
    <w:rsid w:val="0012090B"/>
    <w:rsid w:val="00122D58"/>
    <w:rsid w:val="00123956"/>
    <w:rsid w:val="001246F4"/>
    <w:rsid w:val="00124F5A"/>
    <w:rsid w:val="00133534"/>
    <w:rsid w:val="00136B31"/>
    <w:rsid w:val="0014080F"/>
    <w:rsid w:val="00141B58"/>
    <w:rsid w:val="00150C89"/>
    <w:rsid w:val="00151BA9"/>
    <w:rsid w:val="00154036"/>
    <w:rsid w:val="001564A2"/>
    <w:rsid w:val="00164F7B"/>
    <w:rsid w:val="00171892"/>
    <w:rsid w:val="00172DE2"/>
    <w:rsid w:val="00176E8F"/>
    <w:rsid w:val="0017798F"/>
    <w:rsid w:val="0018050D"/>
    <w:rsid w:val="001822D3"/>
    <w:rsid w:val="00182920"/>
    <w:rsid w:val="001833CE"/>
    <w:rsid w:val="00183829"/>
    <w:rsid w:val="00190FC3"/>
    <w:rsid w:val="001917E4"/>
    <w:rsid w:val="001A0F60"/>
    <w:rsid w:val="001A4077"/>
    <w:rsid w:val="001A644D"/>
    <w:rsid w:val="001A66A5"/>
    <w:rsid w:val="001B13E1"/>
    <w:rsid w:val="001B5DF6"/>
    <w:rsid w:val="001C4D88"/>
    <w:rsid w:val="001C7A3B"/>
    <w:rsid w:val="001D624D"/>
    <w:rsid w:val="001D6744"/>
    <w:rsid w:val="001D76E7"/>
    <w:rsid w:val="001E050E"/>
    <w:rsid w:val="001E29B3"/>
    <w:rsid w:val="001E6748"/>
    <w:rsid w:val="001F1214"/>
    <w:rsid w:val="001F4A4D"/>
    <w:rsid w:val="0020041B"/>
    <w:rsid w:val="00203D82"/>
    <w:rsid w:val="00204153"/>
    <w:rsid w:val="00204D23"/>
    <w:rsid w:val="0021784D"/>
    <w:rsid w:val="0022117D"/>
    <w:rsid w:val="00221AE8"/>
    <w:rsid w:val="00225D78"/>
    <w:rsid w:val="002307BB"/>
    <w:rsid w:val="00232A19"/>
    <w:rsid w:val="00235B1C"/>
    <w:rsid w:val="00235E51"/>
    <w:rsid w:val="00235EC4"/>
    <w:rsid w:val="00236A5D"/>
    <w:rsid w:val="00243060"/>
    <w:rsid w:val="00247E3C"/>
    <w:rsid w:val="00251518"/>
    <w:rsid w:val="00254608"/>
    <w:rsid w:val="00254A53"/>
    <w:rsid w:val="0025633A"/>
    <w:rsid w:val="00262320"/>
    <w:rsid w:val="002630C2"/>
    <w:rsid w:val="0026494A"/>
    <w:rsid w:val="00264BDB"/>
    <w:rsid w:val="0027014A"/>
    <w:rsid w:val="00272C8C"/>
    <w:rsid w:val="002773F6"/>
    <w:rsid w:val="002802F0"/>
    <w:rsid w:val="00287CAE"/>
    <w:rsid w:val="00291BC7"/>
    <w:rsid w:val="00292866"/>
    <w:rsid w:val="00293321"/>
    <w:rsid w:val="002956B5"/>
    <w:rsid w:val="002A424F"/>
    <w:rsid w:val="002A4A64"/>
    <w:rsid w:val="002A5280"/>
    <w:rsid w:val="002A6585"/>
    <w:rsid w:val="002A74B5"/>
    <w:rsid w:val="002A7DC6"/>
    <w:rsid w:val="002B0B44"/>
    <w:rsid w:val="002B1A80"/>
    <w:rsid w:val="002C1D08"/>
    <w:rsid w:val="002C3311"/>
    <w:rsid w:val="002C4132"/>
    <w:rsid w:val="002C7640"/>
    <w:rsid w:val="002D069A"/>
    <w:rsid w:val="002D2C55"/>
    <w:rsid w:val="002D4BF1"/>
    <w:rsid w:val="002D5722"/>
    <w:rsid w:val="002D5C86"/>
    <w:rsid w:val="002D7D59"/>
    <w:rsid w:val="002E17F5"/>
    <w:rsid w:val="002E3771"/>
    <w:rsid w:val="002E5F5A"/>
    <w:rsid w:val="002F1749"/>
    <w:rsid w:val="002F1BBA"/>
    <w:rsid w:val="00302D60"/>
    <w:rsid w:val="00303E5E"/>
    <w:rsid w:val="0030475F"/>
    <w:rsid w:val="00313C5B"/>
    <w:rsid w:val="0031456B"/>
    <w:rsid w:val="00315991"/>
    <w:rsid w:val="00315BAE"/>
    <w:rsid w:val="003174A0"/>
    <w:rsid w:val="00320D3B"/>
    <w:rsid w:val="003210DC"/>
    <w:rsid w:val="00327A2F"/>
    <w:rsid w:val="00336ED7"/>
    <w:rsid w:val="003435BD"/>
    <w:rsid w:val="003443FD"/>
    <w:rsid w:val="00344953"/>
    <w:rsid w:val="00344D01"/>
    <w:rsid w:val="00350991"/>
    <w:rsid w:val="003512D5"/>
    <w:rsid w:val="00357A95"/>
    <w:rsid w:val="003632ED"/>
    <w:rsid w:val="00363573"/>
    <w:rsid w:val="00365B9A"/>
    <w:rsid w:val="00371B54"/>
    <w:rsid w:val="00372551"/>
    <w:rsid w:val="00373B93"/>
    <w:rsid w:val="00374129"/>
    <w:rsid w:val="00374631"/>
    <w:rsid w:val="003812BA"/>
    <w:rsid w:val="00381AA7"/>
    <w:rsid w:val="00381C1C"/>
    <w:rsid w:val="0038273A"/>
    <w:rsid w:val="003833C3"/>
    <w:rsid w:val="00384EB5"/>
    <w:rsid w:val="00384FB1"/>
    <w:rsid w:val="00390C71"/>
    <w:rsid w:val="00390D44"/>
    <w:rsid w:val="003A0354"/>
    <w:rsid w:val="003A1A5E"/>
    <w:rsid w:val="003A1F3C"/>
    <w:rsid w:val="003A5FEB"/>
    <w:rsid w:val="003B3E7E"/>
    <w:rsid w:val="003B561B"/>
    <w:rsid w:val="003C5B43"/>
    <w:rsid w:val="003D000D"/>
    <w:rsid w:val="003D16E5"/>
    <w:rsid w:val="003D4065"/>
    <w:rsid w:val="003D4576"/>
    <w:rsid w:val="003D5125"/>
    <w:rsid w:val="003D5191"/>
    <w:rsid w:val="003F6D0E"/>
    <w:rsid w:val="004030F2"/>
    <w:rsid w:val="004043C5"/>
    <w:rsid w:val="00405C56"/>
    <w:rsid w:val="00405CB7"/>
    <w:rsid w:val="00412716"/>
    <w:rsid w:val="004202E4"/>
    <w:rsid w:val="0042242A"/>
    <w:rsid w:val="00424A11"/>
    <w:rsid w:val="00424DFA"/>
    <w:rsid w:val="00430C91"/>
    <w:rsid w:val="004317E1"/>
    <w:rsid w:val="00433C4B"/>
    <w:rsid w:val="00435BB5"/>
    <w:rsid w:val="00436170"/>
    <w:rsid w:val="004413C9"/>
    <w:rsid w:val="00441A68"/>
    <w:rsid w:val="0045070A"/>
    <w:rsid w:val="0045257F"/>
    <w:rsid w:val="00457FBD"/>
    <w:rsid w:val="0046007F"/>
    <w:rsid w:val="00460926"/>
    <w:rsid w:val="004654A7"/>
    <w:rsid w:val="0047113A"/>
    <w:rsid w:val="0047212F"/>
    <w:rsid w:val="00473383"/>
    <w:rsid w:val="0047415C"/>
    <w:rsid w:val="00481F2C"/>
    <w:rsid w:val="00482AE5"/>
    <w:rsid w:val="00482C8F"/>
    <w:rsid w:val="00483137"/>
    <w:rsid w:val="004844D6"/>
    <w:rsid w:val="0048453B"/>
    <w:rsid w:val="00484ECA"/>
    <w:rsid w:val="0048725B"/>
    <w:rsid w:val="00487D95"/>
    <w:rsid w:val="00494EBB"/>
    <w:rsid w:val="004A05D5"/>
    <w:rsid w:val="004A329E"/>
    <w:rsid w:val="004B2116"/>
    <w:rsid w:val="004B27FD"/>
    <w:rsid w:val="004B4275"/>
    <w:rsid w:val="004C2B7F"/>
    <w:rsid w:val="004C57E6"/>
    <w:rsid w:val="004C7190"/>
    <w:rsid w:val="004D0087"/>
    <w:rsid w:val="004D0ED8"/>
    <w:rsid w:val="004D5239"/>
    <w:rsid w:val="004D6626"/>
    <w:rsid w:val="004D7CD6"/>
    <w:rsid w:val="004D7ED6"/>
    <w:rsid w:val="004E0116"/>
    <w:rsid w:val="004F1945"/>
    <w:rsid w:val="004F29C7"/>
    <w:rsid w:val="004F3A9E"/>
    <w:rsid w:val="00500C32"/>
    <w:rsid w:val="00500DB4"/>
    <w:rsid w:val="005016BA"/>
    <w:rsid w:val="005055DF"/>
    <w:rsid w:val="00506A54"/>
    <w:rsid w:val="00512B3B"/>
    <w:rsid w:val="00515FA2"/>
    <w:rsid w:val="00532DA8"/>
    <w:rsid w:val="00534273"/>
    <w:rsid w:val="00535902"/>
    <w:rsid w:val="00536169"/>
    <w:rsid w:val="00540148"/>
    <w:rsid w:val="00540EE9"/>
    <w:rsid w:val="00545945"/>
    <w:rsid w:val="00550A60"/>
    <w:rsid w:val="005567B6"/>
    <w:rsid w:val="00556B94"/>
    <w:rsid w:val="0056085E"/>
    <w:rsid w:val="005634C3"/>
    <w:rsid w:val="00563CB2"/>
    <w:rsid w:val="005673B8"/>
    <w:rsid w:val="00567BC5"/>
    <w:rsid w:val="00567C58"/>
    <w:rsid w:val="00570B0D"/>
    <w:rsid w:val="00574BEB"/>
    <w:rsid w:val="00576BBA"/>
    <w:rsid w:val="005773F4"/>
    <w:rsid w:val="00581EDC"/>
    <w:rsid w:val="0058218B"/>
    <w:rsid w:val="00583AD1"/>
    <w:rsid w:val="00594D91"/>
    <w:rsid w:val="005A1F7E"/>
    <w:rsid w:val="005A38E2"/>
    <w:rsid w:val="005A4ED6"/>
    <w:rsid w:val="005A5664"/>
    <w:rsid w:val="005A6BCC"/>
    <w:rsid w:val="005A7FC6"/>
    <w:rsid w:val="005B2BFC"/>
    <w:rsid w:val="005B3475"/>
    <w:rsid w:val="005B4B1E"/>
    <w:rsid w:val="005C4BEC"/>
    <w:rsid w:val="005C4D50"/>
    <w:rsid w:val="005C5D35"/>
    <w:rsid w:val="005D1569"/>
    <w:rsid w:val="005D5E81"/>
    <w:rsid w:val="005E085F"/>
    <w:rsid w:val="005E4A63"/>
    <w:rsid w:val="005F0F1F"/>
    <w:rsid w:val="005F444B"/>
    <w:rsid w:val="005F52C1"/>
    <w:rsid w:val="005F7B0A"/>
    <w:rsid w:val="00600415"/>
    <w:rsid w:val="0060169C"/>
    <w:rsid w:val="006029BC"/>
    <w:rsid w:val="00603D5F"/>
    <w:rsid w:val="00604693"/>
    <w:rsid w:val="00611A8F"/>
    <w:rsid w:val="00611DF1"/>
    <w:rsid w:val="00614D8C"/>
    <w:rsid w:val="0062392E"/>
    <w:rsid w:val="006247D5"/>
    <w:rsid w:val="0062751B"/>
    <w:rsid w:val="00634B0D"/>
    <w:rsid w:val="006376FA"/>
    <w:rsid w:val="0064058B"/>
    <w:rsid w:val="00644C05"/>
    <w:rsid w:val="00645A79"/>
    <w:rsid w:val="0065188C"/>
    <w:rsid w:val="00652610"/>
    <w:rsid w:val="006530AC"/>
    <w:rsid w:val="0065520E"/>
    <w:rsid w:val="00656468"/>
    <w:rsid w:val="0065696A"/>
    <w:rsid w:val="006714AF"/>
    <w:rsid w:val="0067742C"/>
    <w:rsid w:val="00677FA4"/>
    <w:rsid w:val="00682974"/>
    <w:rsid w:val="006832AB"/>
    <w:rsid w:val="00683F6C"/>
    <w:rsid w:val="0068451D"/>
    <w:rsid w:val="006877B2"/>
    <w:rsid w:val="00690A92"/>
    <w:rsid w:val="00693461"/>
    <w:rsid w:val="00695611"/>
    <w:rsid w:val="00696633"/>
    <w:rsid w:val="00697BCC"/>
    <w:rsid w:val="006A1683"/>
    <w:rsid w:val="006A4F21"/>
    <w:rsid w:val="006A5E29"/>
    <w:rsid w:val="006B150A"/>
    <w:rsid w:val="006B44CE"/>
    <w:rsid w:val="006B6AF1"/>
    <w:rsid w:val="006B7262"/>
    <w:rsid w:val="006C0305"/>
    <w:rsid w:val="006C0F30"/>
    <w:rsid w:val="006C5E88"/>
    <w:rsid w:val="006D0655"/>
    <w:rsid w:val="006D529A"/>
    <w:rsid w:val="006D7C6F"/>
    <w:rsid w:val="006E56DE"/>
    <w:rsid w:val="006F127D"/>
    <w:rsid w:val="006F3E9D"/>
    <w:rsid w:val="006F5CEE"/>
    <w:rsid w:val="007016F7"/>
    <w:rsid w:val="007034FF"/>
    <w:rsid w:val="0070559B"/>
    <w:rsid w:val="007101B1"/>
    <w:rsid w:val="00710AB3"/>
    <w:rsid w:val="007215E5"/>
    <w:rsid w:val="00721B1B"/>
    <w:rsid w:val="007224D4"/>
    <w:rsid w:val="00722F4B"/>
    <w:rsid w:val="00724646"/>
    <w:rsid w:val="00727CC6"/>
    <w:rsid w:val="00736706"/>
    <w:rsid w:val="00737743"/>
    <w:rsid w:val="00740466"/>
    <w:rsid w:val="00742547"/>
    <w:rsid w:val="00742B1A"/>
    <w:rsid w:val="00744F45"/>
    <w:rsid w:val="00745166"/>
    <w:rsid w:val="0074696C"/>
    <w:rsid w:val="00747679"/>
    <w:rsid w:val="007501BC"/>
    <w:rsid w:val="00750486"/>
    <w:rsid w:val="00756900"/>
    <w:rsid w:val="007627EB"/>
    <w:rsid w:val="007638B4"/>
    <w:rsid w:val="00763F86"/>
    <w:rsid w:val="007663A9"/>
    <w:rsid w:val="00770198"/>
    <w:rsid w:val="00772B65"/>
    <w:rsid w:val="007732C7"/>
    <w:rsid w:val="00775843"/>
    <w:rsid w:val="007762A7"/>
    <w:rsid w:val="00776472"/>
    <w:rsid w:val="0077759C"/>
    <w:rsid w:val="0078387B"/>
    <w:rsid w:val="007879FB"/>
    <w:rsid w:val="00787B04"/>
    <w:rsid w:val="00794AB3"/>
    <w:rsid w:val="00796132"/>
    <w:rsid w:val="00796479"/>
    <w:rsid w:val="007966D0"/>
    <w:rsid w:val="00796A0F"/>
    <w:rsid w:val="007A0A3A"/>
    <w:rsid w:val="007A1291"/>
    <w:rsid w:val="007A19F7"/>
    <w:rsid w:val="007A6618"/>
    <w:rsid w:val="007A7956"/>
    <w:rsid w:val="007B0399"/>
    <w:rsid w:val="007B109A"/>
    <w:rsid w:val="007C7310"/>
    <w:rsid w:val="007D2750"/>
    <w:rsid w:val="007D3D03"/>
    <w:rsid w:val="007D3DEC"/>
    <w:rsid w:val="007D4858"/>
    <w:rsid w:val="007D5092"/>
    <w:rsid w:val="007D5EDF"/>
    <w:rsid w:val="007D5F23"/>
    <w:rsid w:val="007E2098"/>
    <w:rsid w:val="007E3B09"/>
    <w:rsid w:val="007E6C45"/>
    <w:rsid w:val="007E7FCA"/>
    <w:rsid w:val="007F1850"/>
    <w:rsid w:val="007F6AD2"/>
    <w:rsid w:val="007F714C"/>
    <w:rsid w:val="007F78C6"/>
    <w:rsid w:val="00800B47"/>
    <w:rsid w:val="0080144E"/>
    <w:rsid w:val="008024B3"/>
    <w:rsid w:val="00804F9B"/>
    <w:rsid w:val="00805194"/>
    <w:rsid w:val="0080629C"/>
    <w:rsid w:val="00806F34"/>
    <w:rsid w:val="00810F04"/>
    <w:rsid w:val="00812F5B"/>
    <w:rsid w:val="008130F6"/>
    <w:rsid w:val="0081427C"/>
    <w:rsid w:val="00814D5D"/>
    <w:rsid w:val="00815DEF"/>
    <w:rsid w:val="00816106"/>
    <w:rsid w:val="008166D5"/>
    <w:rsid w:val="00816EA4"/>
    <w:rsid w:val="008172B1"/>
    <w:rsid w:val="00817B7E"/>
    <w:rsid w:val="00820CB4"/>
    <w:rsid w:val="0082315B"/>
    <w:rsid w:val="00831B54"/>
    <w:rsid w:val="00835AFE"/>
    <w:rsid w:val="00843D0A"/>
    <w:rsid w:val="008444B8"/>
    <w:rsid w:val="00866FFC"/>
    <w:rsid w:val="00870FFE"/>
    <w:rsid w:val="0087213E"/>
    <w:rsid w:val="00880104"/>
    <w:rsid w:val="00880A1C"/>
    <w:rsid w:val="008824F2"/>
    <w:rsid w:val="0088256E"/>
    <w:rsid w:val="00883657"/>
    <w:rsid w:val="00884758"/>
    <w:rsid w:val="00884F5E"/>
    <w:rsid w:val="008875CC"/>
    <w:rsid w:val="00891EDC"/>
    <w:rsid w:val="008963C7"/>
    <w:rsid w:val="008A32DF"/>
    <w:rsid w:val="008B2AD9"/>
    <w:rsid w:val="008B2D83"/>
    <w:rsid w:val="008B4044"/>
    <w:rsid w:val="008B46FD"/>
    <w:rsid w:val="008C0557"/>
    <w:rsid w:val="008C0A3A"/>
    <w:rsid w:val="008C56CB"/>
    <w:rsid w:val="008C7AF7"/>
    <w:rsid w:val="008D3AAA"/>
    <w:rsid w:val="008D4EC9"/>
    <w:rsid w:val="008D53D9"/>
    <w:rsid w:val="008D554D"/>
    <w:rsid w:val="008D5D6C"/>
    <w:rsid w:val="008D700D"/>
    <w:rsid w:val="008E19D2"/>
    <w:rsid w:val="008E5901"/>
    <w:rsid w:val="008F1344"/>
    <w:rsid w:val="008F40BF"/>
    <w:rsid w:val="00910457"/>
    <w:rsid w:val="0091367B"/>
    <w:rsid w:val="00914950"/>
    <w:rsid w:val="00916D06"/>
    <w:rsid w:val="0092057C"/>
    <w:rsid w:val="00921A1F"/>
    <w:rsid w:val="00921D85"/>
    <w:rsid w:val="00927F24"/>
    <w:rsid w:val="00933F3E"/>
    <w:rsid w:val="009340DB"/>
    <w:rsid w:val="0093516D"/>
    <w:rsid w:val="009356B6"/>
    <w:rsid w:val="00937A7C"/>
    <w:rsid w:val="009406A9"/>
    <w:rsid w:val="0094394B"/>
    <w:rsid w:val="00946A5F"/>
    <w:rsid w:val="0094762E"/>
    <w:rsid w:val="0095089F"/>
    <w:rsid w:val="009516B4"/>
    <w:rsid w:val="00952D9B"/>
    <w:rsid w:val="00952EC9"/>
    <w:rsid w:val="009532D1"/>
    <w:rsid w:val="00965AE3"/>
    <w:rsid w:val="00966256"/>
    <w:rsid w:val="0096734B"/>
    <w:rsid w:val="0096780B"/>
    <w:rsid w:val="0097194D"/>
    <w:rsid w:val="00971C2C"/>
    <w:rsid w:val="0097336B"/>
    <w:rsid w:val="00976804"/>
    <w:rsid w:val="009773D4"/>
    <w:rsid w:val="00981573"/>
    <w:rsid w:val="009820EB"/>
    <w:rsid w:val="00983B2B"/>
    <w:rsid w:val="00983C15"/>
    <w:rsid w:val="00985515"/>
    <w:rsid w:val="00985BE9"/>
    <w:rsid w:val="00990489"/>
    <w:rsid w:val="0099083C"/>
    <w:rsid w:val="00990DA8"/>
    <w:rsid w:val="0099204A"/>
    <w:rsid w:val="00994905"/>
    <w:rsid w:val="009954E2"/>
    <w:rsid w:val="009B0151"/>
    <w:rsid w:val="009B0912"/>
    <w:rsid w:val="009B10E6"/>
    <w:rsid w:val="009B1A9D"/>
    <w:rsid w:val="009B2994"/>
    <w:rsid w:val="009B3E5C"/>
    <w:rsid w:val="009B4827"/>
    <w:rsid w:val="009B641F"/>
    <w:rsid w:val="009B7527"/>
    <w:rsid w:val="009C0C51"/>
    <w:rsid w:val="009C1CDB"/>
    <w:rsid w:val="009D3F62"/>
    <w:rsid w:val="009D4F39"/>
    <w:rsid w:val="009D5119"/>
    <w:rsid w:val="009D56FD"/>
    <w:rsid w:val="009D7646"/>
    <w:rsid w:val="009E6653"/>
    <w:rsid w:val="009E697C"/>
    <w:rsid w:val="009F28D0"/>
    <w:rsid w:val="009F3C2C"/>
    <w:rsid w:val="009F4D18"/>
    <w:rsid w:val="009F7AEF"/>
    <w:rsid w:val="00A0011F"/>
    <w:rsid w:val="00A00921"/>
    <w:rsid w:val="00A02149"/>
    <w:rsid w:val="00A04F42"/>
    <w:rsid w:val="00A05D98"/>
    <w:rsid w:val="00A06A97"/>
    <w:rsid w:val="00A06F25"/>
    <w:rsid w:val="00A0727E"/>
    <w:rsid w:val="00A106BA"/>
    <w:rsid w:val="00A106F1"/>
    <w:rsid w:val="00A15AD6"/>
    <w:rsid w:val="00A16793"/>
    <w:rsid w:val="00A17801"/>
    <w:rsid w:val="00A20A15"/>
    <w:rsid w:val="00A22F71"/>
    <w:rsid w:val="00A25B8E"/>
    <w:rsid w:val="00A264F4"/>
    <w:rsid w:val="00A27723"/>
    <w:rsid w:val="00A31F0E"/>
    <w:rsid w:val="00A33375"/>
    <w:rsid w:val="00A33448"/>
    <w:rsid w:val="00A33FE4"/>
    <w:rsid w:val="00A345D6"/>
    <w:rsid w:val="00A348CC"/>
    <w:rsid w:val="00A363DA"/>
    <w:rsid w:val="00A419DC"/>
    <w:rsid w:val="00A4382C"/>
    <w:rsid w:val="00A45699"/>
    <w:rsid w:val="00A45ECE"/>
    <w:rsid w:val="00A502F6"/>
    <w:rsid w:val="00A507F0"/>
    <w:rsid w:val="00A50B83"/>
    <w:rsid w:val="00A52FBC"/>
    <w:rsid w:val="00A554C9"/>
    <w:rsid w:val="00A60411"/>
    <w:rsid w:val="00A631C9"/>
    <w:rsid w:val="00A64F14"/>
    <w:rsid w:val="00A663C2"/>
    <w:rsid w:val="00A7758A"/>
    <w:rsid w:val="00A86EC7"/>
    <w:rsid w:val="00A90836"/>
    <w:rsid w:val="00A90B5C"/>
    <w:rsid w:val="00A91501"/>
    <w:rsid w:val="00A91901"/>
    <w:rsid w:val="00A9296A"/>
    <w:rsid w:val="00A93A95"/>
    <w:rsid w:val="00A95A56"/>
    <w:rsid w:val="00AA4EFE"/>
    <w:rsid w:val="00AA6746"/>
    <w:rsid w:val="00AA6F99"/>
    <w:rsid w:val="00AB058A"/>
    <w:rsid w:val="00AB3B42"/>
    <w:rsid w:val="00AB4D30"/>
    <w:rsid w:val="00AB6190"/>
    <w:rsid w:val="00AC4ABF"/>
    <w:rsid w:val="00AC5AA6"/>
    <w:rsid w:val="00AD4644"/>
    <w:rsid w:val="00AD75D6"/>
    <w:rsid w:val="00AE18FA"/>
    <w:rsid w:val="00AE7985"/>
    <w:rsid w:val="00AF02C8"/>
    <w:rsid w:val="00AF6B2D"/>
    <w:rsid w:val="00B00A6A"/>
    <w:rsid w:val="00B00C7B"/>
    <w:rsid w:val="00B02CAF"/>
    <w:rsid w:val="00B03103"/>
    <w:rsid w:val="00B04AFE"/>
    <w:rsid w:val="00B05BD1"/>
    <w:rsid w:val="00B06FFC"/>
    <w:rsid w:val="00B10CAA"/>
    <w:rsid w:val="00B15730"/>
    <w:rsid w:val="00B179F7"/>
    <w:rsid w:val="00B31AF9"/>
    <w:rsid w:val="00B35E4A"/>
    <w:rsid w:val="00B4143C"/>
    <w:rsid w:val="00B44801"/>
    <w:rsid w:val="00B46CAD"/>
    <w:rsid w:val="00B46CFE"/>
    <w:rsid w:val="00B517D1"/>
    <w:rsid w:val="00B53170"/>
    <w:rsid w:val="00B56B88"/>
    <w:rsid w:val="00B6331C"/>
    <w:rsid w:val="00B63457"/>
    <w:rsid w:val="00B65462"/>
    <w:rsid w:val="00B67239"/>
    <w:rsid w:val="00B67B79"/>
    <w:rsid w:val="00B71B27"/>
    <w:rsid w:val="00B75A07"/>
    <w:rsid w:val="00B76092"/>
    <w:rsid w:val="00B76E0F"/>
    <w:rsid w:val="00B77F24"/>
    <w:rsid w:val="00B81E31"/>
    <w:rsid w:val="00B8268F"/>
    <w:rsid w:val="00B83771"/>
    <w:rsid w:val="00B87549"/>
    <w:rsid w:val="00B87901"/>
    <w:rsid w:val="00B90713"/>
    <w:rsid w:val="00B92345"/>
    <w:rsid w:val="00B95297"/>
    <w:rsid w:val="00B95AEE"/>
    <w:rsid w:val="00B969ED"/>
    <w:rsid w:val="00BA03D9"/>
    <w:rsid w:val="00BA64F5"/>
    <w:rsid w:val="00BC0809"/>
    <w:rsid w:val="00BC612A"/>
    <w:rsid w:val="00BD21DE"/>
    <w:rsid w:val="00BE0F99"/>
    <w:rsid w:val="00BE3ABF"/>
    <w:rsid w:val="00BE3DCD"/>
    <w:rsid w:val="00BF146B"/>
    <w:rsid w:val="00BF2AB6"/>
    <w:rsid w:val="00BF42F8"/>
    <w:rsid w:val="00BF62AC"/>
    <w:rsid w:val="00C02A35"/>
    <w:rsid w:val="00C065A7"/>
    <w:rsid w:val="00C10371"/>
    <w:rsid w:val="00C1042D"/>
    <w:rsid w:val="00C2085D"/>
    <w:rsid w:val="00C22AA5"/>
    <w:rsid w:val="00C27160"/>
    <w:rsid w:val="00C2763B"/>
    <w:rsid w:val="00C27C66"/>
    <w:rsid w:val="00C3271F"/>
    <w:rsid w:val="00C33490"/>
    <w:rsid w:val="00C335E3"/>
    <w:rsid w:val="00C33CED"/>
    <w:rsid w:val="00C3519A"/>
    <w:rsid w:val="00C37BEF"/>
    <w:rsid w:val="00C37C1F"/>
    <w:rsid w:val="00C37F42"/>
    <w:rsid w:val="00C46DE0"/>
    <w:rsid w:val="00C477E0"/>
    <w:rsid w:val="00C5192B"/>
    <w:rsid w:val="00C614D9"/>
    <w:rsid w:val="00C66E52"/>
    <w:rsid w:val="00C670FC"/>
    <w:rsid w:val="00C71FD6"/>
    <w:rsid w:val="00C72B1B"/>
    <w:rsid w:val="00C73DA0"/>
    <w:rsid w:val="00C75397"/>
    <w:rsid w:val="00C755B7"/>
    <w:rsid w:val="00C757DB"/>
    <w:rsid w:val="00C764C2"/>
    <w:rsid w:val="00C818F1"/>
    <w:rsid w:val="00C90033"/>
    <w:rsid w:val="00C90AEC"/>
    <w:rsid w:val="00C919D4"/>
    <w:rsid w:val="00C91F08"/>
    <w:rsid w:val="00C940C8"/>
    <w:rsid w:val="00CA41B1"/>
    <w:rsid w:val="00CA4D64"/>
    <w:rsid w:val="00CA55DA"/>
    <w:rsid w:val="00CA5C68"/>
    <w:rsid w:val="00CA6581"/>
    <w:rsid w:val="00CB7C42"/>
    <w:rsid w:val="00CC21BD"/>
    <w:rsid w:val="00CC2A98"/>
    <w:rsid w:val="00CC3798"/>
    <w:rsid w:val="00CC3BA1"/>
    <w:rsid w:val="00CC5025"/>
    <w:rsid w:val="00CD36F9"/>
    <w:rsid w:val="00CD4738"/>
    <w:rsid w:val="00CD55AA"/>
    <w:rsid w:val="00CD6561"/>
    <w:rsid w:val="00CD7907"/>
    <w:rsid w:val="00CE35C4"/>
    <w:rsid w:val="00CF24C7"/>
    <w:rsid w:val="00CF2738"/>
    <w:rsid w:val="00CF28CE"/>
    <w:rsid w:val="00CF3AA1"/>
    <w:rsid w:val="00D01B67"/>
    <w:rsid w:val="00D078B5"/>
    <w:rsid w:val="00D07CF4"/>
    <w:rsid w:val="00D15BA6"/>
    <w:rsid w:val="00D162AE"/>
    <w:rsid w:val="00D205B7"/>
    <w:rsid w:val="00D228C2"/>
    <w:rsid w:val="00D22D86"/>
    <w:rsid w:val="00D23A1E"/>
    <w:rsid w:val="00D279DA"/>
    <w:rsid w:val="00D30604"/>
    <w:rsid w:val="00D30728"/>
    <w:rsid w:val="00D314E4"/>
    <w:rsid w:val="00D31A47"/>
    <w:rsid w:val="00D3330E"/>
    <w:rsid w:val="00D372C7"/>
    <w:rsid w:val="00D4332B"/>
    <w:rsid w:val="00D444B9"/>
    <w:rsid w:val="00D46F5A"/>
    <w:rsid w:val="00D55558"/>
    <w:rsid w:val="00D569E9"/>
    <w:rsid w:val="00D62ECF"/>
    <w:rsid w:val="00D63B6E"/>
    <w:rsid w:val="00D66E9C"/>
    <w:rsid w:val="00D67DF6"/>
    <w:rsid w:val="00D7091D"/>
    <w:rsid w:val="00D807B2"/>
    <w:rsid w:val="00D8355E"/>
    <w:rsid w:val="00D840DE"/>
    <w:rsid w:val="00D84F45"/>
    <w:rsid w:val="00D8658A"/>
    <w:rsid w:val="00D87302"/>
    <w:rsid w:val="00D8791C"/>
    <w:rsid w:val="00D87F67"/>
    <w:rsid w:val="00D9142B"/>
    <w:rsid w:val="00D93082"/>
    <w:rsid w:val="00D96389"/>
    <w:rsid w:val="00DB1F3B"/>
    <w:rsid w:val="00DB6F9B"/>
    <w:rsid w:val="00DB74B6"/>
    <w:rsid w:val="00DB7823"/>
    <w:rsid w:val="00DB7DA9"/>
    <w:rsid w:val="00DC7219"/>
    <w:rsid w:val="00DD2270"/>
    <w:rsid w:val="00DD458D"/>
    <w:rsid w:val="00DF567B"/>
    <w:rsid w:val="00DF6A7C"/>
    <w:rsid w:val="00DF6DF3"/>
    <w:rsid w:val="00E0163B"/>
    <w:rsid w:val="00E04DB7"/>
    <w:rsid w:val="00E057E2"/>
    <w:rsid w:val="00E069D1"/>
    <w:rsid w:val="00E071D2"/>
    <w:rsid w:val="00E1405F"/>
    <w:rsid w:val="00E14C45"/>
    <w:rsid w:val="00E153CA"/>
    <w:rsid w:val="00E15BC5"/>
    <w:rsid w:val="00E20056"/>
    <w:rsid w:val="00E25226"/>
    <w:rsid w:val="00E31096"/>
    <w:rsid w:val="00E319A4"/>
    <w:rsid w:val="00E328A6"/>
    <w:rsid w:val="00E35C48"/>
    <w:rsid w:val="00E37A81"/>
    <w:rsid w:val="00E4192C"/>
    <w:rsid w:val="00E47154"/>
    <w:rsid w:val="00E508D2"/>
    <w:rsid w:val="00E52C33"/>
    <w:rsid w:val="00E557A2"/>
    <w:rsid w:val="00E61A0D"/>
    <w:rsid w:val="00E625EE"/>
    <w:rsid w:val="00E658E4"/>
    <w:rsid w:val="00E7046C"/>
    <w:rsid w:val="00E71A9F"/>
    <w:rsid w:val="00E74424"/>
    <w:rsid w:val="00E77443"/>
    <w:rsid w:val="00E82C0B"/>
    <w:rsid w:val="00E83A69"/>
    <w:rsid w:val="00E86978"/>
    <w:rsid w:val="00E9079D"/>
    <w:rsid w:val="00E918DC"/>
    <w:rsid w:val="00E94761"/>
    <w:rsid w:val="00E96169"/>
    <w:rsid w:val="00E9712F"/>
    <w:rsid w:val="00EA0EFB"/>
    <w:rsid w:val="00EA276E"/>
    <w:rsid w:val="00EA721D"/>
    <w:rsid w:val="00EB0754"/>
    <w:rsid w:val="00EB25CE"/>
    <w:rsid w:val="00EB2E4B"/>
    <w:rsid w:val="00EB3556"/>
    <w:rsid w:val="00EC17B8"/>
    <w:rsid w:val="00EC44F6"/>
    <w:rsid w:val="00EC587C"/>
    <w:rsid w:val="00ED0DBB"/>
    <w:rsid w:val="00ED7497"/>
    <w:rsid w:val="00EE2799"/>
    <w:rsid w:val="00EE49CD"/>
    <w:rsid w:val="00EE5181"/>
    <w:rsid w:val="00EE653A"/>
    <w:rsid w:val="00EE7381"/>
    <w:rsid w:val="00EF4682"/>
    <w:rsid w:val="00EF4F12"/>
    <w:rsid w:val="00F012EE"/>
    <w:rsid w:val="00F01318"/>
    <w:rsid w:val="00F040C6"/>
    <w:rsid w:val="00F0463C"/>
    <w:rsid w:val="00F1267F"/>
    <w:rsid w:val="00F13735"/>
    <w:rsid w:val="00F2026B"/>
    <w:rsid w:val="00F27D74"/>
    <w:rsid w:val="00F32DE3"/>
    <w:rsid w:val="00F3578D"/>
    <w:rsid w:val="00F464BC"/>
    <w:rsid w:val="00F5097D"/>
    <w:rsid w:val="00F5536A"/>
    <w:rsid w:val="00F55FF8"/>
    <w:rsid w:val="00F56DF3"/>
    <w:rsid w:val="00F661E0"/>
    <w:rsid w:val="00F66826"/>
    <w:rsid w:val="00F7083E"/>
    <w:rsid w:val="00F70E05"/>
    <w:rsid w:val="00F7434F"/>
    <w:rsid w:val="00F76277"/>
    <w:rsid w:val="00F774E5"/>
    <w:rsid w:val="00F82BEE"/>
    <w:rsid w:val="00F96F88"/>
    <w:rsid w:val="00FA03CF"/>
    <w:rsid w:val="00FA2C4C"/>
    <w:rsid w:val="00FA403F"/>
    <w:rsid w:val="00FB2F40"/>
    <w:rsid w:val="00FB4DB6"/>
    <w:rsid w:val="00FB638C"/>
    <w:rsid w:val="00FB79C1"/>
    <w:rsid w:val="00FC0436"/>
    <w:rsid w:val="00FC51FD"/>
    <w:rsid w:val="00FC64A8"/>
    <w:rsid w:val="00FD0F0F"/>
    <w:rsid w:val="00FD6461"/>
    <w:rsid w:val="00FD7121"/>
    <w:rsid w:val="00FE2F30"/>
    <w:rsid w:val="00FE5FF2"/>
    <w:rsid w:val="00FF0FD5"/>
    <w:rsid w:val="00FF1208"/>
    <w:rsid w:val="00FF1F52"/>
    <w:rsid w:val="00FF32A8"/>
    <w:rsid w:val="00FF494E"/>
    <w:rsid w:val="00FF4F6A"/>
    <w:rsid w:val="00FF77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4C6E6A"/>
  <w14:defaultImageDpi w14:val="32767"/>
  <w15:docId w15:val="{D1F922CD-046E-3E49-982E-CF4786A65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4D3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x">
    <w:name w:val="textbox"/>
    <w:basedOn w:val="Normal"/>
    <w:rsid w:val="00291BC7"/>
    <w:pPr>
      <w:spacing w:before="100" w:beforeAutospacing="1" w:after="100" w:afterAutospacing="1"/>
    </w:pPr>
  </w:style>
  <w:style w:type="paragraph" w:styleId="ListParagraph">
    <w:name w:val="List Paragraph"/>
    <w:basedOn w:val="Normal"/>
    <w:uiPriority w:val="34"/>
    <w:qFormat/>
    <w:rsid w:val="00556B94"/>
    <w:pPr>
      <w:ind w:left="720"/>
      <w:contextualSpacing/>
    </w:pPr>
  </w:style>
  <w:style w:type="table" w:styleId="TableGrid">
    <w:name w:val="Table Grid"/>
    <w:basedOn w:val="TableNormal"/>
    <w:uiPriority w:val="39"/>
    <w:rsid w:val="00E016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22F71"/>
    <w:rPr>
      <w:color w:val="808080"/>
    </w:rPr>
  </w:style>
  <w:style w:type="paragraph" w:styleId="Header">
    <w:name w:val="header"/>
    <w:basedOn w:val="Normal"/>
    <w:link w:val="HeaderChar"/>
    <w:uiPriority w:val="99"/>
    <w:unhideWhenUsed/>
    <w:rsid w:val="001E050E"/>
    <w:pPr>
      <w:tabs>
        <w:tab w:val="center" w:pos="4680"/>
        <w:tab w:val="right" w:pos="9360"/>
      </w:tabs>
    </w:pPr>
  </w:style>
  <w:style w:type="character" w:customStyle="1" w:styleId="HeaderChar">
    <w:name w:val="Header Char"/>
    <w:basedOn w:val="DefaultParagraphFont"/>
    <w:link w:val="Header"/>
    <w:uiPriority w:val="99"/>
    <w:rsid w:val="001E050E"/>
  </w:style>
  <w:style w:type="paragraph" w:styleId="Footer">
    <w:name w:val="footer"/>
    <w:basedOn w:val="Normal"/>
    <w:link w:val="FooterChar"/>
    <w:uiPriority w:val="99"/>
    <w:unhideWhenUsed/>
    <w:rsid w:val="001E050E"/>
    <w:pPr>
      <w:tabs>
        <w:tab w:val="center" w:pos="4680"/>
        <w:tab w:val="right" w:pos="9360"/>
      </w:tabs>
    </w:pPr>
  </w:style>
  <w:style w:type="character" w:customStyle="1" w:styleId="FooterChar">
    <w:name w:val="Footer Char"/>
    <w:basedOn w:val="DefaultParagraphFont"/>
    <w:link w:val="Footer"/>
    <w:uiPriority w:val="99"/>
    <w:rsid w:val="001E050E"/>
  </w:style>
  <w:style w:type="paragraph" w:styleId="Caption">
    <w:name w:val="caption"/>
    <w:basedOn w:val="Normal"/>
    <w:next w:val="Normal"/>
    <w:uiPriority w:val="35"/>
    <w:unhideWhenUsed/>
    <w:qFormat/>
    <w:rsid w:val="00812F5B"/>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1110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103B"/>
    <w:rPr>
      <w:rFonts w:ascii="Lucida Grande" w:hAnsi="Lucida Grande" w:cs="Lucida Grande"/>
      <w:sz w:val="18"/>
      <w:szCs w:val="18"/>
    </w:rPr>
  </w:style>
  <w:style w:type="character" w:styleId="CommentReference">
    <w:name w:val="annotation reference"/>
    <w:basedOn w:val="DefaultParagraphFont"/>
    <w:uiPriority w:val="99"/>
    <w:semiHidden/>
    <w:unhideWhenUsed/>
    <w:rsid w:val="001A644D"/>
    <w:rPr>
      <w:sz w:val="18"/>
      <w:szCs w:val="18"/>
    </w:rPr>
  </w:style>
  <w:style w:type="paragraph" w:styleId="CommentText">
    <w:name w:val="annotation text"/>
    <w:basedOn w:val="Normal"/>
    <w:link w:val="CommentTextChar"/>
    <w:uiPriority w:val="99"/>
    <w:semiHidden/>
    <w:unhideWhenUsed/>
    <w:rsid w:val="001A644D"/>
  </w:style>
  <w:style w:type="character" w:customStyle="1" w:styleId="CommentTextChar">
    <w:name w:val="Comment Text Char"/>
    <w:basedOn w:val="DefaultParagraphFont"/>
    <w:link w:val="CommentText"/>
    <w:uiPriority w:val="99"/>
    <w:semiHidden/>
    <w:rsid w:val="001A644D"/>
  </w:style>
  <w:style w:type="paragraph" w:styleId="CommentSubject">
    <w:name w:val="annotation subject"/>
    <w:basedOn w:val="CommentText"/>
    <w:next w:val="CommentText"/>
    <w:link w:val="CommentSubjectChar"/>
    <w:uiPriority w:val="99"/>
    <w:semiHidden/>
    <w:unhideWhenUsed/>
    <w:rsid w:val="001A644D"/>
    <w:rPr>
      <w:b/>
      <w:bCs/>
      <w:sz w:val="20"/>
      <w:szCs w:val="20"/>
    </w:rPr>
  </w:style>
  <w:style w:type="character" w:customStyle="1" w:styleId="CommentSubjectChar">
    <w:name w:val="Comment Subject Char"/>
    <w:basedOn w:val="CommentTextChar"/>
    <w:link w:val="CommentSubject"/>
    <w:uiPriority w:val="99"/>
    <w:semiHidden/>
    <w:rsid w:val="001A644D"/>
    <w:rPr>
      <w:b/>
      <w:bCs/>
      <w:sz w:val="20"/>
      <w:szCs w:val="20"/>
    </w:rPr>
  </w:style>
  <w:style w:type="paragraph" w:styleId="Revision">
    <w:name w:val="Revision"/>
    <w:hidden/>
    <w:uiPriority w:val="99"/>
    <w:semiHidden/>
    <w:rsid w:val="0031456B"/>
  </w:style>
  <w:style w:type="paragraph" w:styleId="NormalWeb">
    <w:name w:val="Normal (Web)"/>
    <w:basedOn w:val="Normal"/>
    <w:uiPriority w:val="99"/>
    <w:unhideWhenUsed/>
    <w:rsid w:val="001B13E1"/>
    <w:pPr>
      <w:spacing w:before="100" w:beforeAutospacing="1" w:after="100" w:afterAutospacing="1"/>
    </w:pPr>
  </w:style>
  <w:style w:type="paragraph" w:styleId="FootnoteText">
    <w:name w:val="footnote text"/>
    <w:basedOn w:val="Normal"/>
    <w:link w:val="FootnoteTextChar"/>
    <w:uiPriority w:val="99"/>
    <w:unhideWhenUsed/>
    <w:rsid w:val="00287CAE"/>
    <w:rPr>
      <w:sz w:val="20"/>
      <w:szCs w:val="20"/>
    </w:rPr>
  </w:style>
  <w:style w:type="character" w:customStyle="1" w:styleId="FootnoteTextChar">
    <w:name w:val="Footnote Text Char"/>
    <w:basedOn w:val="DefaultParagraphFont"/>
    <w:link w:val="FootnoteText"/>
    <w:uiPriority w:val="99"/>
    <w:rsid w:val="00287CAE"/>
    <w:rPr>
      <w:sz w:val="20"/>
      <w:szCs w:val="20"/>
    </w:rPr>
  </w:style>
  <w:style w:type="character" w:styleId="FootnoteReference">
    <w:name w:val="footnote reference"/>
    <w:basedOn w:val="DefaultParagraphFont"/>
    <w:uiPriority w:val="99"/>
    <w:semiHidden/>
    <w:unhideWhenUsed/>
    <w:rsid w:val="00287CAE"/>
    <w:rPr>
      <w:vertAlign w:val="superscript"/>
    </w:rPr>
  </w:style>
  <w:style w:type="character" w:styleId="EndnoteReference">
    <w:name w:val="endnote reference"/>
    <w:basedOn w:val="DefaultParagraphFont"/>
    <w:uiPriority w:val="99"/>
    <w:semiHidden/>
    <w:unhideWhenUsed/>
    <w:rsid w:val="00031DDA"/>
    <w:rPr>
      <w:vertAlign w:val="superscript"/>
    </w:rPr>
  </w:style>
  <w:style w:type="paragraph" w:customStyle="1" w:styleId="gen-content">
    <w:name w:val="gen-content"/>
    <w:basedOn w:val="Normal"/>
    <w:rsid w:val="00ED7497"/>
    <w:pPr>
      <w:spacing w:before="100" w:beforeAutospacing="1" w:after="100" w:afterAutospacing="1"/>
    </w:pPr>
  </w:style>
  <w:style w:type="character" w:styleId="Emphasis">
    <w:name w:val="Emphasis"/>
    <w:basedOn w:val="DefaultParagraphFont"/>
    <w:uiPriority w:val="20"/>
    <w:qFormat/>
    <w:rsid w:val="00ED7497"/>
    <w:rPr>
      <w:i/>
      <w:iCs/>
    </w:rPr>
  </w:style>
  <w:style w:type="paragraph" w:styleId="NoSpacing">
    <w:name w:val="No Spacing"/>
    <w:link w:val="NoSpacingChar"/>
    <w:uiPriority w:val="1"/>
    <w:qFormat/>
    <w:rsid w:val="006F127D"/>
    <w:rPr>
      <w:rFonts w:eastAsiaTheme="minorEastAsia"/>
      <w:sz w:val="22"/>
      <w:szCs w:val="22"/>
      <w:lang w:eastAsia="zh-CN"/>
    </w:rPr>
  </w:style>
  <w:style w:type="character" w:customStyle="1" w:styleId="NoSpacingChar">
    <w:name w:val="No Spacing Char"/>
    <w:basedOn w:val="DefaultParagraphFont"/>
    <w:link w:val="NoSpacing"/>
    <w:uiPriority w:val="1"/>
    <w:rsid w:val="006F127D"/>
    <w:rPr>
      <w:rFonts w:eastAsiaTheme="minorEastAsia"/>
      <w:sz w:val="22"/>
      <w:szCs w:val="22"/>
      <w:lang w:eastAsia="zh-CN"/>
    </w:rPr>
  </w:style>
  <w:style w:type="character" w:styleId="PageNumber">
    <w:name w:val="page number"/>
    <w:basedOn w:val="DefaultParagraphFont"/>
    <w:uiPriority w:val="99"/>
    <w:semiHidden/>
    <w:unhideWhenUsed/>
    <w:rsid w:val="00BE3ABF"/>
  </w:style>
  <w:style w:type="character" w:styleId="Hyperlink">
    <w:name w:val="Hyperlink"/>
    <w:basedOn w:val="DefaultParagraphFont"/>
    <w:uiPriority w:val="99"/>
    <w:semiHidden/>
    <w:unhideWhenUsed/>
    <w:rsid w:val="0054594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99121">
      <w:bodyDiv w:val="1"/>
      <w:marLeft w:val="0"/>
      <w:marRight w:val="0"/>
      <w:marTop w:val="0"/>
      <w:marBottom w:val="0"/>
      <w:divBdr>
        <w:top w:val="none" w:sz="0" w:space="0" w:color="auto"/>
        <w:left w:val="none" w:sz="0" w:space="0" w:color="auto"/>
        <w:bottom w:val="none" w:sz="0" w:space="0" w:color="auto"/>
        <w:right w:val="none" w:sz="0" w:space="0" w:color="auto"/>
      </w:divBdr>
    </w:div>
    <w:div w:id="96027172">
      <w:bodyDiv w:val="1"/>
      <w:marLeft w:val="0"/>
      <w:marRight w:val="0"/>
      <w:marTop w:val="0"/>
      <w:marBottom w:val="0"/>
      <w:divBdr>
        <w:top w:val="none" w:sz="0" w:space="0" w:color="auto"/>
        <w:left w:val="none" w:sz="0" w:space="0" w:color="auto"/>
        <w:bottom w:val="none" w:sz="0" w:space="0" w:color="auto"/>
        <w:right w:val="none" w:sz="0" w:space="0" w:color="auto"/>
      </w:divBdr>
    </w:div>
    <w:div w:id="154034786">
      <w:bodyDiv w:val="1"/>
      <w:marLeft w:val="0"/>
      <w:marRight w:val="0"/>
      <w:marTop w:val="0"/>
      <w:marBottom w:val="0"/>
      <w:divBdr>
        <w:top w:val="none" w:sz="0" w:space="0" w:color="auto"/>
        <w:left w:val="none" w:sz="0" w:space="0" w:color="auto"/>
        <w:bottom w:val="none" w:sz="0" w:space="0" w:color="auto"/>
        <w:right w:val="none" w:sz="0" w:space="0" w:color="auto"/>
      </w:divBdr>
      <w:divsChild>
        <w:div w:id="467669340">
          <w:marLeft w:val="0"/>
          <w:marRight w:val="0"/>
          <w:marTop w:val="0"/>
          <w:marBottom w:val="0"/>
          <w:divBdr>
            <w:top w:val="none" w:sz="0" w:space="0" w:color="auto"/>
            <w:left w:val="none" w:sz="0" w:space="0" w:color="auto"/>
            <w:bottom w:val="none" w:sz="0" w:space="0" w:color="auto"/>
            <w:right w:val="none" w:sz="0" w:space="0" w:color="auto"/>
          </w:divBdr>
          <w:divsChild>
            <w:div w:id="206651278">
              <w:marLeft w:val="0"/>
              <w:marRight w:val="0"/>
              <w:marTop w:val="0"/>
              <w:marBottom w:val="0"/>
              <w:divBdr>
                <w:top w:val="none" w:sz="0" w:space="0" w:color="auto"/>
                <w:left w:val="none" w:sz="0" w:space="0" w:color="auto"/>
                <w:bottom w:val="none" w:sz="0" w:space="0" w:color="auto"/>
                <w:right w:val="none" w:sz="0" w:space="0" w:color="auto"/>
              </w:divBdr>
              <w:divsChild>
                <w:div w:id="187570596">
                  <w:marLeft w:val="0"/>
                  <w:marRight w:val="0"/>
                  <w:marTop w:val="0"/>
                  <w:marBottom w:val="0"/>
                  <w:divBdr>
                    <w:top w:val="none" w:sz="0" w:space="0" w:color="auto"/>
                    <w:left w:val="none" w:sz="0" w:space="0" w:color="auto"/>
                    <w:bottom w:val="none" w:sz="0" w:space="0" w:color="auto"/>
                    <w:right w:val="none" w:sz="0" w:space="0" w:color="auto"/>
                  </w:divBdr>
                  <w:divsChild>
                    <w:div w:id="591204380">
                      <w:marLeft w:val="0"/>
                      <w:marRight w:val="0"/>
                      <w:marTop w:val="0"/>
                      <w:marBottom w:val="0"/>
                      <w:divBdr>
                        <w:top w:val="none" w:sz="0" w:space="0" w:color="auto"/>
                        <w:left w:val="none" w:sz="0" w:space="0" w:color="auto"/>
                        <w:bottom w:val="none" w:sz="0" w:space="0" w:color="auto"/>
                        <w:right w:val="none" w:sz="0" w:space="0" w:color="auto"/>
                      </w:divBdr>
                    </w:div>
                  </w:divsChild>
                </w:div>
                <w:div w:id="833953908">
                  <w:marLeft w:val="0"/>
                  <w:marRight w:val="0"/>
                  <w:marTop w:val="0"/>
                  <w:marBottom w:val="0"/>
                  <w:divBdr>
                    <w:top w:val="none" w:sz="0" w:space="0" w:color="auto"/>
                    <w:left w:val="none" w:sz="0" w:space="0" w:color="auto"/>
                    <w:bottom w:val="none" w:sz="0" w:space="0" w:color="auto"/>
                    <w:right w:val="none" w:sz="0" w:space="0" w:color="auto"/>
                  </w:divBdr>
                  <w:divsChild>
                    <w:div w:id="829490784">
                      <w:marLeft w:val="0"/>
                      <w:marRight w:val="0"/>
                      <w:marTop w:val="0"/>
                      <w:marBottom w:val="0"/>
                      <w:divBdr>
                        <w:top w:val="none" w:sz="0" w:space="0" w:color="auto"/>
                        <w:left w:val="none" w:sz="0" w:space="0" w:color="auto"/>
                        <w:bottom w:val="none" w:sz="0" w:space="0" w:color="auto"/>
                        <w:right w:val="none" w:sz="0" w:space="0" w:color="auto"/>
                      </w:divBdr>
                    </w:div>
                    <w:div w:id="235097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472238">
              <w:marLeft w:val="0"/>
              <w:marRight w:val="0"/>
              <w:marTop w:val="0"/>
              <w:marBottom w:val="0"/>
              <w:divBdr>
                <w:top w:val="none" w:sz="0" w:space="0" w:color="auto"/>
                <w:left w:val="none" w:sz="0" w:space="0" w:color="auto"/>
                <w:bottom w:val="none" w:sz="0" w:space="0" w:color="auto"/>
                <w:right w:val="none" w:sz="0" w:space="0" w:color="auto"/>
              </w:divBdr>
              <w:divsChild>
                <w:div w:id="1687755142">
                  <w:marLeft w:val="0"/>
                  <w:marRight w:val="0"/>
                  <w:marTop w:val="0"/>
                  <w:marBottom w:val="0"/>
                  <w:divBdr>
                    <w:top w:val="none" w:sz="0" w:space="0" w:color="auto"/>
                    <w:left w:val="none" w:sz="0" w:space="0" w:color="auto"/>
                    <w:bottom w:val="none" w:sz="0" w:space="0" w:color="auto"/>
                    <w:right w:val="none" w:sz="0" w:space="0" w:color="auto"/>
                  </w:divBdr>
                  <w:divsChild>
                    <w:div w:id="116473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082">
              <w:marLeft w:val="0"/>
              <w:marRight w:val="0"/>
              <w:marTop w:val="0"/>
              <w:marBottom w:val="0"/>
              <w:divBdr>
                <w:top w:val="none" w:sz="0" w:space="0" w:color="auto"/>
                <w:left w:val="none" w:sz="0" w:space="0" w:color="auto"/>
                <w:bottom w:val="none" w:sz="0" w:space="0" w:color="auto"/>
                <w:right w:val="none" w:sz="0" w:space="0" w:color="auto"/>
              </w:divBdr>
              <w:divsChild>
                <w:div w:id="1187868279">
                  <w:marLeft w:val="0"/>
                  <w:marRight w:val="0"/>
                  <w:marTop w:val="0"/>
                  <w:marBottom w:val="0"/>
                  <w:divBdr>
                    <w:top w:val="none" w:sz="0" w:space="0" w:color="auto"/>
                    <w:left w:val="none" w:sz="0" w:space="0" w:color="auto"/>
                    <w:bottom w:val="none" w:sz="0" w:space="0" w:color="auto"/>
                    <w:right w:val="none" w:sz="0" w:space="0" w:color="auto"/>
                  </w:divBdr>
                  <w:divsChild>
                    <w:div w:id="1722897736">
                      <w:marLeft w:val="0"/>
                      <w:marRight w:val="0"/>
                      <w:marTop w:val="0"/>
                      <w:marBottom w:val="0"/>
                      <w:divBdr>
                        <w:top w:val="none" w:sz="0" w:space="0" w:color="auto"/>
                        <w:left w:val="none" w:sz="0" w:space="0" w:color="auto"/>
                        <w:bottom w:val="none" w:sz="0" w:space="0" w:color="auto"/>
                        <w:right w:val="none" w:sz="0" w:space="0" w:color="auto"/>
                      </w:divBdr>
                    </w:div>
                  </w:divsChild>
                </w:div>
                <w:div w:id="64376241">
                  <w:marLeft w:val="0"/>
                  <w:marRight w:val="0"/>
                  <w:marTop w:val="0"/>
                  <w:marBottom w:val="0"/>
                  <w:divBdr>
                    <w:top w:val="none" w:sz="0" w:space="0" w:color="auto"/>
                    <w:left w:val="none" w:sz="0" w:space="0" w:color="auto"/>
                    <w:bottom w:val="none" w:sz="0" w:space="0" w:color="auto"/>
                    <w:right w:val="none" w:sz="0" w:space="0" w:color="auto"/>
                  </w:divBdr>
                  <w:divsChild>
                    <w:div w:id="1628850992">
                      <w:marLeft w:val="0"/>
                      <w:marRight w:val="0"/>
                      <w:marTop w:val="0"/>
                      <w:marBottom w:val="0"/>
                      <w:divBdr>
                        <w:top w:val="none" w:sz="0" w:space="0" w:color="auto"/>
                        <w:left w:val="none" w:sz="0" w:space="0" w:color="auto"/>
                        <w:bottom w:val="none" w:sz="0" w:space="0" w:color="auto"/>
                        <w:right w:val="none" w:sz="0" w:space="0" w:color="auto"/>
                      </w:divBdr>
                    </w:div>
                  </w:divsChild>
                </w:div>
                <w:div w:id="64185246">
                  <w:marLeft w:val="0"/>
                  <w:marRight w:val="0"/>
                  <w:marTop w:val="0"/>
                  <w:marBottom w:val="0"/>
                  <w:divBdr>
                    <w:top w:val="none" w:sz="0" w:space="0" w:color="auto"/>
                    <w:left w:val="none" w:sz="0" w:space="0" w:color="auto"/>
                    <w:bottom w:val="none" w:sz="0" w:space="0" w:color="auto"/>
                    <w:right w:val="none" w:sz="0" w:space="0" w:color="auto"/>
                  </w:divBdr>
                  <w:divsChild>
                    <w:div w:id="77498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68331">
      <w:bodyDiv w:val="1"/>
      <w:marLeft w:val="0"/>
      <w:marRight w:val="0"/>
      <w:marTop w:val="0"/>
      <w:marBottom w:val="0"/>
      <w:divBdr>
        <w:top w:val="none" w:sz="0" w:space="0" w:color="auto"/>
        <w:left w:val="none" w:sz="0" w:space="0" w:color="auto"/>
        <w:bottom w:val="none" w:sz="0" w:space="0" w:color="auto"/>
        <w:right w:val="none" w:sz="0" w:space="0" w:color="auto"/>
      </w:divBdr>
    </w:div>
    <w:div w:id="244652156">
      <w:bodyDiv w:val="1"/>
      <w:marLeft w:val="0"/>
      <w:marRight w:val="0"/>
      <w:marTop w:val="0"/>
      <w:marBottom w:val="0"/>
      <w:divBdr>
        <w:top w:val="none" w:sz="0" w:space="0" w:color="auto"/>
        <w:left w:val="none" w:sz="0" w:space="0" w:color="auto"/>
        <w:bottom w:val="none" w:sz="0" w:space="0" w:color="auto"/>
        <w:right w:val="none" w:sz="0" w:space="0" w:color="auto"/>
      </w:divBdr>
    </w:div>
    <w:div w:id="259029745">
      <w:bodyDiv w:val="1"/>
      <w:marLeft w:val="0"/>
      <w:marRight w:val="0"/>
      <w:marTop w:val="0"/>
      <w:marBottom w:val="0"/>
      <w:divBdr>
        <w:top w:val="none" w:sz="0" w:space="0" w:color="auto"/>
        <w:left w:val="none" w:sz="0" w:space="0" w:color="auto"/>
        <w:bottom w:val="none" w:sz="0" w:space="0" w:color="auto"/>
        <w:right w:val="none" w:sz="0" w:space="0" w:color="auto"/>
      </w:divBdr>
    </w:div>
    <w:div w:id="301738279">
      <w:bodyDiv w:val="1"/>
      <w:marLeft w:val="0"/>
      <w:marRight w:val="0"/>
      <w:marTop w:val="0"/>
      <w:marBottom w:val="0"/>
      <w:divBdr>
        <w:top w:val="none" w:sz="0" w:space="0" w:color="auto"/>
        <w:left w:val="none" w:sz="0" w:space="0" w:color="auto"/>
        <w:bottom w:val="none" w:sz="0" w:space="0" w:color="auto"/>
        <w:right w:val="none" w:sz="0" w:space="0" w:color="auto"/>
      </w:divBdr>
    </w:div>
    <w:div w:id="350649055">
      <w:bodyDiv w:val="1"/>
      <w:marLeft w:val="0"/>
      <w:marRight w:val="0"/>
      <w:marTop w:val="0"/>
      <w:marBottom w:val="0"/>
      <w:divBdr>
        <w:top w:val="none" w:sz="0" w:space="0" w:color="auto"/>
        <w:left w:val="none" w:sz="0" w:space="0" w:color="auto"/>
        <w:bottom w:val="none" w:sz="0" w:space="0" w:color="auto"/>
        <w:right w:val="none" w:sz="0" w:space="0" w:color="auto"/>
      </w:divBdr>
    </w:div>
    <w:div w:id="406072219">
      <w:bodyDiv w:val="1"/>
      <w:marLeft w:val="0"/>
      <w:marRight w:val="0"/>
      <w:marTop w:val="0"/>
      <w:marBottom w:val="0"/>
      <w:divBdr>
        <w:top w:val="none" w:sz="0" w:space="0" w:color="auto"/>
        <w:left w:val="none" w:sz="0" w:space="0" w:color="auto"/>
        <w:bottom w:val="none" w:sz="0" w:space="0" w:color="auto"/>
        <w:right w:val="none" w:sz="0" w:space="0" w:color="auto"/>
      </w:divBdr>
      <w:divsChild>
        <w:div w:id="1060903631">
          <w:marLeft w:val="480"/>
          <w:marRight w:val="0"/>
          <w:marTop w:val="0"/>
          <w:marBottom w:val="0"/>
          <w:divBdr>
            <w:top w:val="none" w:sz="0" w:space="0" w:color="auto"/>
            <w:left w:val="none" w:sz="0" w:space="0" w:color="auto"/>
            <w:bottom w:val="none" w:sz="0" w:space="0" w:color="auto"/>
            <w:right w:val="none" w:sz="0" w:space="0" w:color="auto"/>
          </w:divBdr>
          <w:divsChild>
            <w:div w:id="21470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751563">
      <w:bodyDiv w:val="1"/>
      <w:marLeft w:val="0"/>
      <w:marRight w:val="0"/>
      <w:marTop w:val="0"/>
      <w:marBottom w:val="0"/>
      <w:divBdr>
        <w:top w:val="none" w:sz="0" w:space="0" w:color="auto"/>
        <w:left w:val="none" w:sz="0" w:space="0" w:color="auto"/>
        <w:bottom w:val="none" w:sz="0" w:space="0" w:color="auto"/>
        <w:right w:val="none" w:sz="0" w:space="0" w:color="auto"/>
      </w:divBdr>
      <w:divsChild>
        <w:div w:id="1471557503">
          <w:marLeft w:val="0"/>
          <w:marRight w:val="0"/>
          <w:marTop w:val="450"/>
          <w:marBottom w:val="450"/>
          <w:divBdr>
            <w:top w:val="none" w:sz="0" w:space="0" w:color="auto"/>
            <w:left w:val="none" w:sz="0" w:space="0" w:color="auto"/>
            <w:bottom w:val="none" w:sz="0" w:space="0" w:color="auto"/>
            <w:right w:val="none" w:sz="0" w:space="0" w:color="auto"/>
          </w:divBdr>
        </w:div>
      </w:divsChild>
    </w:div>
    <w:div w:id="580797418">
      <w:bodyDiv w:val="1"/>
      <w:marLeft w:val="0"/>
      <w:marRight w:val="0"/>
      <w:marTop w:val="0"/>
      <w:marBottom w:val="0"/>
      <w:divBdr>
        <w:top w:val="none" w:sz="0" w:space="0" w:color="auto"/>
        <w:left w:val="none" w:sz="0" w:space="0" w:color="auto"/>
        <w:bottom w:val="none" w:sz="0" w:space="0" w:color="auto"/>
        <w:right w:val="none" w:sz="0" w:space="0" w:color="auto"/>
      </w:divBdr>
    </w:div>
    <w:div w:id="677924731">
      <w:bodyDiv w:val="1"/>
      <w:marLeft w:val="0"/>
      <w:marRight w:val="0"/>
      <w:marTop w:val="0"/>
      <w:marBottom w:val="0"/>
      <w:divBdr>
        <w:top w:val="none" w:sz="0" w:space="0" w:color="auto"/>
        <w:left w:val="none" w:sz="0" w:space="0" w:color="auto"/>
        <w:bottom w:val="none" w:sz="0" w:space="0" w:color="auto"/>
        <w:right w:val="none" w:sz="0" w:space="0" w:color="auto"/>
      </w:divBdr>
    </w:div>
    <w:div w:id="714818420">
      <w:bodyDiv w:val="1"/>
      <w:marLeft w:val="0"/>
      <w:marRight w:val="0"/>
      <w:marTop w:val="0"/>
      <w:marBottom w:val="0"/>
      <w:divBdr>
        <w:top w:val="none" w:sz="0" w:space="0" w:color="auto"/>
        <w:left w:val="none" w:sz="0" w:space="0" w:color="auto"/>
        <w:bottom w:val="none" w:sz="0" w:space="0" w:color="auto"/>
        <w:right w:val="none" w:sz="0" w:space="0" w:color="auto"/>
      </w:divBdr>
    </w:div>
    <w:div w:id="739867444">
      <w:bodyDiv w:val="1"/>
      <w:marLeft w:val="0"/>
      <w:marRight w:val="0"/>
      <w:marTop w:val="0"/>
      <w:marBottom w:val="0"/>
      <w:divBdr>
        <w:top w:val="none" w:sz="0" w:space="0" w:color="auto"/>
        <w:left w:val="none" w:sz="0" w:space="0" w:color="auto"/>
        <w:bottom w:val="none" w:sz="0" w:space="0" w:color="auto"/>
        <w:right w:val="none" w:sz="0" w:space="0" w:color="auto"/>
      </w:divBdr>
    </w:div>
    <w:div w:id="751122749">
      <w:bodyDiv w:val="1"/>
      <w:marLeft w:val="0"/>
      <w:marRight w:val="0"/>
      <w:marTop w:val="0"/>
      <w:marBottom w:val="0"/>
      <w:divBdr>
        <w:top w:val="none" w:sz="0" w:space="0" w:color="auto"/>
        <w:left w:val="none" w:sz="0" w:space="0" w:color="auto"/>
        <w:bottom w:val="none" w:sz="0" w:space="0" w:color="auto"/>
        <w:right w:val="none" w:sz="0" w:space="0" w:color="auto"/>
      </w:divBdr>
    </w:div>
    <w:div w:id="760181931">
      <w:bodyDiv w:val="1"/>
      <w:marLeft w:val="0"/>
      <w:marRight w:val="0"/>
      <w:marTop w:val="0"/>
      <w:marBottom w:val="0"/>
      <w:divBdr>
        <w:top w:val="none" w:sz="0" w:space="0" w:color="auto"/>
        <w:left w:val="none" w:sz="0" w:space="0" w:color="auto"/>
        <w:bottom w:val="none" w:sz="0" w:space="0" w:color="auto"/>
        <w:right w:val="none" w:sz="0" w:space="0" w:color="auto"/>
      </w:divBdr>
      <w:divsChild>
        <w:div w:id="1735736749">
          <w:marLeft w:val="0"/>
          <w:marRight w:val="0"/>
          <w:marTop w:val="0"/>
          <w:marBottom w:val="0"/>
          <w:divBdr>
            <w:top w:val="none" w:sz="0" w:space="0" w:color="auto"/>
            <w:left w:val="none" w:sz="0" w:space="0" w:color="auto"/>
            <w:bottom w:val="none" w:sz="0" w:space="0" w:color="auto"/>
            <w:right w:val="none" w:sz="0" w:space="0" w:color="auto"/>
          </w:divBdr>
        </w:div>
      </w:divsChild>
    </w:div>
    <w:div w:id="768310369">
      <w:bodyDiv w:val="1"/>
      <w:marLeft w:val="0"/>
      <w:marRight w:val="0"/>
      <w:marTop w:val="0"/>
      <w:marBottom w:val="0"/>
      <w:divBdr>
        <w:top w:val="none" w:sz="0" w:space="0" w:color="auto"/>
        <w:left w:val="none" w:sz="0" w:space="0" w:color="auto"/>
        <w:bottom w:val="none" w:sz="0" w:space="0" w:color="auto"/>
        <w:right w:val="none" w:sz="0" w:space="0" w:color="auto"/>
      </w:divBdr>
    </w:div>
    <w:div w:id="966204961">
      <w:bodyDiv w:val="1"/>
      <w:marLeft w:val="0"/>
      <w:marRight w:val="0"/>
      <w:marTop w:val="0"/>
      <w:marBottom w:val="0"/>
      <w:divBdr>
        <w:top w:val="none" w:sz="0" w:space="0" w:color="auto"/>
        <w:left w:val="none" w:sz="0" w:space="0" w:color="auto"/>
        <w:bottom w:val="none" w:sz="0" w:space="0" w:color="auto"/>
        <w:right w:val="none" w:sz="0" w:space="0" w:color="auto"/>
      </w:divBdr>
    </w:div>
    <w:div w:id="975917357">
      <w:bodyDiv w:val="1"/>
      <w:marLeft w:val="0"/>
      <w:marRight w:val="0"/>
      <w:marTop w:val="0"/>
      <w:marBottom w:val="0"/>
      <w:divBdr>
        <w:top w:val="none" w:sz="0" w:space="0" w:color="auto"/>
        <w:left w:val="none" w:sz="0" w:space="0" w:color="auto"/>
        <w:bottom w:val="none" w:sz="0" w:space="0" w:color="auto"/>
        <w:right w:val="none" w:sz="0" w:space="0" w:color="auto"/>
      </w:divBdr>
    </w:div>
    <w:div w:id="1008095063">
      <w:bodyDiv w:val="1"/>
      <w:marLeft w:val="0"/>
      <w:marRight w:val="0"/>
      <w:marTop w:val="0"/>
      <w:marBottom w:val="0"/>
      <w:divBdr>
        <w:top w:val="none" w:sz="0" w:space="0" w:color="auto"/>
        <w:left w:val="none" w:sz="0" w:space="0" w:color="auto"/>
        <w:bottom w:val="none" w:sz="0" w:space="0" w:color="auto"/>
        <w:right w:val="none" w:sz="0" w:space="0" w:color="auto"/>
      </w:divBdr>
    </w:div>
    <w:div w:id="1041176511">
      <w:bodyDiv w:val="1"/>
      <w:marLeft w:val="0"/>
      <w:marRight w:val="0"/>
      <w:marTop w:val="0"/>
      <w:marBottom w:val="0"/>
      <w:divBdr>
        <w:top w:val="none" w:sz="0" w:space="0" w:color="auto"/>
        <w:left w:val="none" w:sz="0" w:space="0" w:color="auto"/>
        <w:bottom w:val="none" w:sz="0" w:space="0" w:color="auto"/>
        <w:right w:val="none" w:sz="0" w:space="0" w:color="auto"/>
      </w:divBdr>
      <w:divsChild>
        <w:div w:id="679040391">
          <w:marLeft w:val="0"/>
          <w:marRight w:val="0"/>
          <w:marTop w:val="0"/>
          <w:marBottom w:val="0"/>
          <w:divBdr>
            <w:top w:val="none" w:sz="0" w:space="0" w:color="auto"/>
            <w:left w:val="none" w:sz="0" w:space="0" w:color="auto"/>
            <w:bottom w:val="none" w:sz="0" w:space="0" w:color="auto"/>
            <w:right w:val="none" w:sz="0" w:space="0" w:color="auto"/>
          </w:divBdr>
        </w:div>
      </w:divsChild>
    </w:div>
    <w:div w:id="1112745931">
      <w:bodyDiv w:val="1"/>
      <w:marLeft w:val="0"/>
      <w:marRight w:val="0"/>
      <w:marTop w:val="0"/>
      <w:marBottom w:val="0"/>
      <w:divBdr>
        <w:top w:val="none" w:sz="0" w:space="0" w:color="auto"/>
        <w:left w:val="none" w:sz="0" w:space="0" w:color="auto"/>
        <w:bottom w:val="none" w:sz="0" w:space="0" w:color="auto"/>
        <w:right w:val="none" w:sz="0" w:space="0" w:color="auto"/>
      </w:divBdr>
      <w:divsChild>
        <w:div w:id="159581716">
          <w:marLeft w:val="0"/>
          <w:marRight w:val="0"/>
          <w:marTop w:val="0"/>
          <w:marBottom w:val="0"/>
          <w:divBdr>
            <w:top w:val="none" w:sz="0" w:space="0" w:color="auto"/>
            <w:left w:val="none" w:sz="0" w:space="0" w:color="auto"/>
            <w:bottom w:val="none" w:sz="0" w:space="0" w:color="auto"/>
            <w:right w:val="none" w:sz="0" w:space="0" w:color="auto"/>
          </w:divBdr>
        </w:div>
      </w:divsChild>
    </w:div>
    <w:div w:id="1126192739">
      <w:bodyDiv w:val="1"/>
      <w:marLeft w:val="0"/>
      <w:marRight w:val="0"/>
      <w:marTop w:val="0"/>
      <w:marBottom w:val="0"/>
      <w:divBdr>
        <w:top w:val="none" w:sz="0" w:space="0" w:color="auto"/>
        <w:left w:val="none" w:sz="0" w:space="0" w:color="auto"/>
        <w:bottom w:val="none" w:sz="0" w:space="0" w:color="auto"/>
        <w:right w:val="none" w:sz="0" w:space="0" w:color="auto"/>
      </w:divBdr>
      <w:divsChild>
        <w:div w:id="1519153221">
          <w:marLeft w:val="0"/>
          <w:marRight w:val="0"/>
          <w:marTop w:val="0"/>
          <w:marBottom w:val="0"/>
          <w:divBdr>
            <w:top w:val="none" w:sz="0" w:space="0" w:color="auto"/>
            <w:left w:val="none" w:sz="0" w:space="0" w:color="auto"/>
            <w:bottom w:val="none" w:sz="0" w:space="0" w:color="auto"/>
            <w:right w:val="none" w:sz="0" w:space="0" w:color="auto"/>
          </w:divBdr>
          <w:divsChild>
            <w:div w:id="495611844">
              <w:marLeft w:val="0"/>
              <w:marRight w:val="0"/>
              <w:marTop w:val="0"/>
              <w:marBottom w:val="0"/>
              <w:divBdr>
                <w:top w:val="none" w:sz="0" w:space="0" w:color="auto"/>
                <w:left w:val="none" w:sz="0" w:space="0" w:color="auto"/>
                <w:bottom w:val="none" w:sz="0" w:space="0" w:color="auto"/>
                <w:right w:val="none" w:sz="0" w:space="0" w:color="auto"/>
              </w:divBdr>
              <w:divsChild>
                <w:div w:id="614868438">
                  <w:marLeft w:val="0"/>
                  <w:marRight w:val="0"/>
                  <w:marTop w:val="0"/>
                  <w:marBottom w:val="0"/>
                  <w:divBdr>
                    <w:top w:val="none" w:sz="0" w:space="0" w:color="auto"/>
                    <w:left w:val="none" w:sz="0" w:space="0" w:color="auto"/>
                    <w:bottom w:val="none" w:sz="0" w:space="0" w:color="auto"/>
                    <w:right w:val="none" w:sz="0" w:space="0" w:color="auto"/>
                  </w:divBdr>
                  <w:divsChild>
                    <w:div w:id="343635390">
                      <w:marLeft w:val="0"/>
                      <w:marRight w:val="0"/>
                      <w:marTop w:val="0"/>
                      <w:marBottom w:val="0"/>
                      <w:divBdr>
                        <w:top w:val="none" w:sz="0" w:space="0" w:color="auto"/>
                        <w:left w:val="none" w:sz="0" w:space="0" w:color="auto"/>
                        <w:bottom w:val="none" w:sz="0" w:space="0" w:color="auto"/>
                        <w:right w:val="none" w:sz="0" w:space="0" w:color="auto"/>
                      </w:divBdr>
                    </w:div>
                    <w:div w:id="834806511">
                      <w:marLeft w:val="0"/>
                      <w:marRight w:val="0"/>
                      <w:marTop w:val="0"/>
                      <w:marBottom w:val="0"/>
                      <w:divBdr>
                        <w:top w:val="none" w:sz="0" w:space="0" w:color="auto"/>
                        <w:left w:val="none" w:sz="0" w:space="0" w:color="auto"/>
                        <w:bottom w:val="none" w:sz="0" w:space="0" w:color="auto"/>
                        <w:right w:val="none" w:sz="0" w:space="0" w:color="auto"/>
                      </w:divBdr>
                    </w:div>
                    <w:div w:id="729309195">
                      <w:marLeft w:val="0"/>
                      <w:marRight w:val="0"/>
                      <w:marTop w:val="0"/>
                      <w:marBottom w:val="0"/>
                      <w:divBdr>
                        <w:top w:val="none" w:sz="0" w:space="0" w:color="auto"/>
                        <w:left w:val="none" w:sz="0" w:space="0" w:color="auto"/>
                        <w:bottom w:val="none" w:sz="0" w:space="0" w:color="auto"/>
                        <w:right w:val="none" w:sz="0" w:space="0" w:color="auto"/>
                      </w:divBdr>
                    </w:div>
                    <w:div w:id="59220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223508">
      <w:bodyDiv w:val="1"/>
      <w:marLeft w:val="0"/>
      <w:marRight w:val="0"/>
      <w:marTop w:val="0"/>
      <w:marBottom w:val="0"/>
      <w:divBdr>
        <w:top w:val="none" w:sz="0" w:space="0" w:color="auto"/>
        <w:left w:val="none" w:sz="0" w:space="0" w:color="auto"/>
        <w:bottom w:val="none" w:sz="0" w:space="0" w:color="auto"/>
        <w:right w:val="none" w:sz="0" w:space="0" w:color="auto"/>
      </w:divBdr>
    </w:div>
    <w:div w:id="1178040365">
      <w:bodyDiv w:val="1"/>
      <w:marLeft w:val="0"/>
      <w:marRight w:val="0"/>
      <w:marTop w:val="0"/>
      <w:marBottom w:val="0"/>
      <w:divBdr>
        <w:top w:val="none" w:sz="0" w:space="0" w:color="auto"/>
        <w:left w:val="none" w:sz="0" w:space="0" w:color="auto"/>
        <w:bottom w:val="none" w:sz="0" w:space="0" w:color="auto"/>
        <w:right w:val="none" w:sz="0" w:space="0" w:color="auto"/>
      </w:divBdr>
    </w:div>
    <w:div w:id="1213690482">
      <w:bodyDiv w:val="1"/>
      <w:marLeft w:val="0"/>
      <w:marRight w:val="0"/>
      <w:marTop w:val="0"/>
      <w:marBottom w:val="0"/>
      <w:divBdr>
        <w:top w:val="none" w:sz="0" w:space="0" w:color="auto"/>
        <w:left w:val="none" w:sz="0" w:space="0" w:color="auto"/>
        <w:bottom w:val="none" w:sz="0" w:space="0" w:color="auto"/>
        <w:right w:val="none" w:sz="0" w:space="0" w:color="auto"/>
      </w:divBdr>
      <w:divsChild>
        <w:div w:id="959990231">
          <w:marLeft w:val="0"/>
          <w:marRight w:val="0"/>
          <w:marTop w:val="0"/>
          <w:marBottom w:val="0"/>
          <w:divBdr>
            <w:top w:val="none" w:sz="0" w:space="0" w:color="auto"/>
            <w:left w:val="none" w:sz="0" w:space="0" w:color="auto"/>
            <w:bottom w:val="none" w:sz="0" w:space="0" w:color="auto"/>
            <w:right w:val="none" w:sz="0" w:space="0" w:color="auto"/>
          </w:divBdr>
        </w:div>
      </w:divsChild>
    </w:div>
    <w:div w:id="1259212533">
      <w:bodyDiv w:val="1"/>
      <w:marLeft w:val="0"/>
      <w:marRight w:val="0"/>
      <w:marTop w:val="0"/>
      <w:marBottom w:val="0"/>
      <w:divBdr>
        <w:top w:val="none" w:sz="0" w:space="0" w:color="auto"/>
        <w:left w:val="none" w:sz="0" w:space="0" w:color="auto"/>
        <w:bottom w:val="none" w:sz="0" w:space="0" w:color="auto"/>
        <w:right w:val="none" w:sz="0" w:space="0" w:color="auto"/>
      </w:divBdr>
    </w:div>
    <w:div w:id="1274168892">
      <w:bodyDiv w:val="1"/>
      <w:marLeft w:val="0"/>
      <w:marRight w:val="0"/>
      <w:marTop w:val="0"/>
      <w:marBottom w:val="0"/>
      <w:divBdr>
        <w:top w:val="none" w:sz="0" w:space="0" w:color="auto"/>
        <w:left w:val="none" w:sz="0" w:space="0" w:color="auto"/>
        <w:bottom w:val="none" w:sz="0" w:space="0" w:color="auto"/>
        <w:right w:val="none" w:sz="0" w:space="0" w:color="auto"/>
      </w:divBdr>
    </w:div>
    <w:div w:id="1307858703">
      <w:bodyDiv w:val="1"/>
      <w:marLeft w:val="0"/>
      <w:marRight w:val="0"/>
      <w:marTop w:val="0"/>
      <w:marBottom w:val="0"/>
      <w:divBdr>
        <w:top w:val="none" w:sz="0" w:space="0" w:color="auto"/>
        <w:left w:val="none" w:sz="0" w:space="0" w:color="auto"/>
        <w:bottom w:val="none" w:sz="0" w:space="0" w:color="auto"/>
        <w:right w:val="none" w:sz="0" w:space="0" w:color="auto"/>
      </w:divBdr>
    </w:div>
    <w:div w:id="1371148429">
      <w:bodyDiv w:val="1"/>
      <w:marLeft w:val="0"/>
      <w:marRight w:val="0"/>
      <w:marTop w:val="0"/>
      <w:marBottom w:val="0"/>
      <w:divBdr>
        <w:top w:val="none" w:sz="0" w:space="0" w:color="auto"/>
        <w:left w:val="none" w:sz="0" w:space="0" w:color="auto"/>
        <w:bottom w:val="none" w:sz="0" w:space="0" w:color="auto"/>
        <w:right w:val="none" w:sz="0" w:space="0" w:color="auto"/>
      </w:divBdr>
      <w:divsChild>
        <w:div w:id="1405957843">
          <w:marLeft w:val="0"/>
          <w:marRight w:val="0"/>
          <w:marTop w:val="450"/>
          <w:marBottom w:val="450"/>
          <w:divBdr>
            <w:top w:val="none" w:sz="0" w:space="0" w:color="auto"/>
            <w:left w:val="none" w:sz="0" w:space="0" w:color="auto"/>
            <w:bottom w:val="none" w:sz="0" w:space="0" w:color="auto"/>
            <w:right w:val="none" w:sz="0" w:space="0" w:color="auto"/>
          </w:divBdr>
        </w:div>
      </w:divsChild>
    </w:div>
    <w:div w:id="1491822059">
      <w:bodyDiv w:val="1"/>
      <w:marLeft w:val="0"/>
      <w:marRight w:val="0"/>
      <w:marTop w:val="0"/>
      <w:marBottom w:val="0"/>
      <w:divBdr>
        <w:top w:val="none" w:sz="0" w:space="0" w:color="auto"/>
        <w:left w:val="none" w:sz="0" w:space="0" w:color="auto"/>
        <w:bottom w:val="none" w:sz="0" w:space="0" w:color="auto"/>
        <w:right w:val="none" w:sz="0" w:space="0" w:color="auto"/>
      </w:divBdr>
      <w:divsChild>
        <w:div w:id="1431707228">
          <w:marLeft w:val="0"/>
          <w:marRight w:val="0"/>
          <w:marTop w:val="0"/>
          <w:marBottom w:val="0"/>
          <w:divBdr>
            <w:top w:val="none" w:sz="0" w:space="0" w:color="auto"/>
            <w:left w:val="none" w:sz="0" w:space="0" w:color="auto"/>
            <w:bottom w:val="none" w:sz="0" w:space="0" w:color="auto"/>
            <w:right w:val="none" w:sz="0" w:space="0" w:color="auto"/>
          </w:divBdr>
        </w:div>
        <w:div w:id="899369580">
          <w:marLeft w:val="0"/>
          <w:marRight w:val="0"/>
          <w:marTop w:val="0"/>
          <w:marBottom w:val="0"/>
          <w:divBdr>
            <w:top w:val="none" w:sz="0" w:space="0" w:color="auto"/>
            <w:left w:val="none" w:sz="0" w:space="0" w:color="auto"/>
            <w:bottom w:val="none" w:sz="0" w:space="0" w:color="auto"/>
            <w:right w:val="none" w:sz="0" w:space="0" w:color="auto"/>
          </w:divBdr>
        </w:div>
        <w:div w:id="1145857262">
          <w:blockQuote w:val="1"/>
          <w:marLeft w:val="600"/>
          <w:marRight w:val="0"/>
          <w:marTop w:val="0"/>
          <w:marBottom w:val="0"/>
          <w:divBdr>
            <w:top w:val="none" w:sz="0" w:space="0" w:color="auto"/>
            <w:left w:val="none" w:sz="0" w:space="0" w:color="auto"/>
            <w:bottom w:val="none" w:sz="0" w:space="0" w:color="auto"/>
            <w:right w:val="none" w:sz="0" w:space="0" w:color="auto"/>
          </w:divBdr>
          <w:divsChild>
            <w:div w:id="847524867">
              <w:marLeft w:val="0"/>
              <w:marRight w:val="0"/>
              <w:marTop w:val="0"/>
              <w:marBottom w:val="0"/>
              <w:divBdr>
                <w:top w:val="none" w:sz="0" w:space="0" w:color="auto"/>
                <w:left w:val="none" w:sz="0" w:space="0" w:color="auto"/>
                <w:bottom w:val="none" w:sz="0" w:space="0" w:color="auto"/>
                <w:right w:val="none" w:sz="0" w:space="0" w:color="auto"/>
              </w:divBdr>
            </w:div>
            <w:div w:id="41904842">
              <w:marLeft w:val="0"/>
              <w:marRight w:val="0"/>
              <w:marTop w:val="0"/>
              <w:marBottom w:val="0"/>
              <w:divBdr>
                <w:top w:val="none" w:sz="0" w:space="0" w:color="auto"/>
                <w:left w:val="none" w:sz="0" w:space="0" w:color="auto"/>
                <w:bottom w:val="none" w:sz="0" w:space="0" w:color="auto"/>
                <w:right w:val="none" w:sz="0" w:space="0" w:color="auto"/>
              </w:divBdr>
              <w:divsChild>
                <w:div w:id="2088846120">
                  <w:marLeft w:val="0"/>
                  <w:marRight w:val="0"/>
                  <w:marTop w:val="0"/>
                  <w:marBottom w:val="0"/>
                  <w:divBdr>
                    <w:top w:val="none" w:sz="0" w:space="0" w:color="auto"/>
                    <w:left w:val="none" w:sz="0" w:space="0" w:color="auto"/>
                    <w:bottom w:val="none" w:sz="0" w:space="0" w:color="auto"/>
                    <w:right w:val="none" w:sz="0" w:space="0" w:color="auto"/>
                  </w:divBdr>
                </w:div>
              </w:divsChild>
            </w:div>
            <w:div w:id="1446853093">
              <w:marLeft w:val="0"/>
              <w:marRight w:val="0"/>
              <w:marTop w:val="0"/>
              <w:marBottom w:val="0"/>
              <w:divBdr>
                <w:top w:val="none" w:sz="0" w:space="0" w:color="auto"/>
                <w:left w:val="none" w:sz="0" w:space="0" w:color="auto"/>
                <w:bottom w:val="none" w:sz="0" w:space="0" w:color="auto"/>
                <w:right w:val="none" w:sz="0" w:space="0" w:color="auto"/>
              </w:divBdr>
              <w:divsChild>
                <w:div w:id="1867867175">
                  <w:marLeft w:val="0"/>
                  <w:marRight w:val="0"/>
                  <w:marTop w:val="0"/>
                  <w:marBottom w:val="0"/>
                  <w:divBdr>
                    <w:top w:val="none" w:sz="0" w:space="0" w:color="auto"/>
                    <w:left w:val="none" w:sz="0" w:space="0" w:color="auto"/>
                    <w:bottom w:val="none" w:sz="0" w:space="0" w:color="auto"/>
                    <w:right w:val="none" w:sz="0" w:space="0" w:color="auto"/>
                  </w:divBdr>
                </w:div>
              </w:divsChild>
            </w:div>
            <w:div w:id="206332419">
              <w:marLeft w:val="0"/>
              <w:marRight w:val="0"/>
              <w:marTop w:val="0"/>
              <w:marBottom w:val="0"/>
              <w:divBdr>
                <w:top w:val="none" w:sz="0" w:space="0" w:color="auto"/>
                <w:left w:val="none" w:sz="0" w:space="0" w:color="auto"/>
                <w:bottom w:val="none" w:sz="0" w:space="0" w:color="auto"/>
                <w:right w:val="none" w:sz="0" w:space="0" w:color="auto"/>
              </w:divBdr>
              <w:divsChild>
                <w:div w:id="352193087">
                  <w:marLeft w:val="0"/>
                  <w:marRight w:val="0"/>
                  <w:marTop w:val="0"/>
                  <w:marBottom w:val="0"/>
                  <w:divBdr>
                    <w:top w:val="none" w:sz="0" w:space="0" w:color="auto"/>
                    <w:left w:val="none" w:sz="0" w:space="0" w:color="auto"/>
                    <w:bottom w:val="none" w:sz="0" w:space="0" w:color="auto"/>
                    <w:right w:val="none" w:sz="0" w:space="0" w:color="auto"/>
                  </w:divBdr>
                </w:div>
              </w:divsChild>
            </w:div>
            <w:div w:id="869295440">
              <w:marLeft w:val="0"/>
              <w:marRight w:val="0"/>
              <w:marTop w:val="0"/>
              <w:marBottom w:val="0"/>
              <w:divBdr>
                <w:top w:val="none" w:sz="0" w:space="0" w:color="auto"/>
                <w:left w:val="none" w:sz="0" w:space="0" w:color="auto"/>
                <w:bottom w:val="none" w:sz="0" w:space="0" w:color="auto"/>
                <w:right w:val="none" w:sz="0" w:space="0" w:color="auto"/>
              </w:divBdr>
              <w:divsChild>
                <w:div w:id="868881200">
                  <w:marLeft w:val="0"/>
                  <w:marRight w:val="0"/>
                  <w:marTop w:val="0"/>
                  <w:marBottom w:val="0"/>
                  <w:divBdr>
                    <w:top w:val="none" w:sz="0" w:space="0" w:color="auto"/>
                    <w:left w:val="none" w:sz="0" w:space="0" w:color="auto"/>
                    <w:bottom w:val="none" w:sz="0" w:space="0" w:color="auto"/>
                    <w:right w:val="none" w:sz="0" w:space="0" w:color="auto"/>
                  </w:divBdr>
                </w:div>
                <w:div w:id="365981508">
                  <w:marLeft w:val="0"/>
                  <w:marRight w:val="0"/>
                  <w:marTop w:val="0"/>
                  <w:marBottom w:val="0"/>
                  <w:divBdr>
                    <w:top w:val="none" w:sz="0" w:space="0" w:color="auto"/>
                    <w:left w:val="none" w:sz="0" w:space="0" w:color="auto"/>
                    <w:bottom w:val="none" w:sz="0" w:space="0" w:color="auto"/>
                    <w:right w:val="none" w:sz="0" w:space="0" w:color="auto"/>
                  </w:divBdr>
                </w:div>
                <w:div w:id="454831258">
                  <w:marLeft w:val="0"/>
                  <w:marRight w:val="0"/>
                  <w:marTop w:val="0"/>
                  <w:marBottom w:val="0"/>
                  <w:divBdr>
                    <w:top w:val="none" w:sz="0" w:space="0" w:color="auto"/>
                    <w:left w:val="none" w:sz="0" w:space="0" w:color="auto"/>
                    <w:bottom w:val="none" w:sz="0" w:space="0" w:color="auto"/>
                    <w:right w:val="none" w:sz="0" w:space="0" w:color="auto"/>
                  </w:divBdr>
                </w:div>
              </w:divsChild>
            </w:div>
            <w:div w:id="769357211">
              <w:marLeft w:val="0"/>
              <w:marRight w:val="0"/>
              <w:marTop w:val="0"/>
              <w:marBottom w:val="0"/>
              <w:divBdr>
                <w:top w:val="none" w:sz="0" w:space="0" w:color="auto"/>
                <w:left w:val="none" w:sz="0" w:space="0" w:color="auto"/>
                <w:bottom w:val="none" w:sz="0" w:space="0" w:color="auto"/>
                <w:right w:val="none" w:sz="0" w:space="0" w:color="auto"/>
              </w:divBdr>
              <w:divsChild>
                <w:div w:id="1291088124">
                  <w:marLeft w:val="0"/>
                  <w:marRight w:val="0"/>
                  <w:marTop w:val="0"/>
                  <w:marBottom w:val="0"/>
                  <w:divBdr>
                    <w:top w:val="none" w:sz="0" w:space="0" w:color="auto"/>
                    <w:left w:val="none" w:sz="0" w:space="0" w:color="auto"/>
                    <w:bottom w:val="none" w:sz="0" w:space="0" w:color="auto"/>
                    <w:right w:val="none" w:sz="0" w:space="0" w:color="auto"/>
                  </w:divBdr>
                </w:div>
                <w:div w:id="229921651">
                  <w:marLeft w:val="0"/>
                  <w:marRight w:val="0"/>
                  <w:marTop w:val="0"/>
                  <w:marBottom w:val="0"/>
                  <w:divBdr>
                    <w:top w:val="none" w:sz="0" w:space="0" w:color="auto"/>
                    <w:left w:val="none" w:sz="0" w:space="0" w:color="auto"/>
                    <w:bottom w:val="none" w:sz="0" w:space="0" w:color="auto"/>
                    <w:right w:val="none" w:sz="0" w:space="0" w:color="auto"/>
                  </w:divBdr>
                </w:div>
                <w:div w:id="105850247">
                  <w:marLeft w:val="0"/>
                  <w:marRight w:val="0"/>
                  <w:marTop w:val="0"/>
                  <w:marBottom w:val="0"/>
                  <w:divBdr>
                    <w:top w:val="none" w:sz="0" w:space="0" w:color="auto"/>
                    <w:left w:val="none" w:sz="0" w:space="0" w:color="auto"/>
                    <w:bottom w:val="none" w:sz="0" w:space="0" w:color="auto"/>
                    <w:right w:val="none" w:sz="0" w:space="0" w:color="auto"/>
                  </w:divBdr>
                </w:div>
              </w:divsChild>
            </w:div>
            <w:div w:id="585695871">
              <w:marLeft w:val="0"/>
              <w:marRight w:val="0"/>
              <w:marTop w:val="0"/>
              <w:marBottom w:val="0"/>
              <w:divBdr>
                <w:top w:val="none" w:sz="0" w:space="0" w:color="auto"/>
                <w:left w:val="none" w:sz="0" w:space="0" w:color="auto"/>
                <w:bottom w:val="none" w:sz="0" w:space="0" w:color="auto"/>
                <w:right w:val="none" w:sz="0" w:space="0" w:color="auto"/>
              </w:divBdr>
              <w:divsChild>
                <w:div w:id="1438676234">
                  <w:marLeft w:val="0"/>
                  <w:marRight w:val="0"/>
                  <w:marTop w:val="0"/>
                  <w:marBottom w:val="0"/>
                  <w:divBdr>
                    <w:top w:val="none" w:sz="0" w:space="0" w:color="auto"/>
                    <w:left w:val="none" w:sz="0" w:space="0" w:color="auto"/>
                    <w:bottom w:val="none" w:sz="0" w:space="0" w:color="auto"/>
                    <w:right w:val="none" w:sz="0" w:space="0" w:color="auto"/>
                  </w:divBdr>
                </w:div>
              </w:divsChild>
            </w:div>
            <w:div w:id="226309239">
              <w:marLeft w:val="0"/>
              <w:marRight w:val="0"/>
              <w:marTop w:val="0"/>
              <w:marBottom w:val="0"/>
              <w:divBdr>
                <w:top w:val="none" w:sz="0" w:space="0" w:color="auto"/>
                <w:left w:val="none" w:sz="0" w:space="0" w:color="auto"/>
                <w:bottom w:val="none" w:sz="0" w:space="0" w:color="auto"/>
                <w:right w:val="none" w:sz="0" w:space="0" w:color="auto"/>
              </w:divBdr>
              <w:divsChild>
                <w:div w:id="972254316">
                  <w:marLeft w:val="0"/>
                  <w:marRight w:val="0"/>
                  <w:marTop w:val="0"/>
                  <w:marBottom w:val="0"/>
                  <w:divBdr>
                    <w:top w:val="none" w:sz="0" w:space="0" w:color="auto"/>
                    <w:left w:val="none" w:sz="0" w:space="0" w:color="auto"/>
                    <w:bottom w:val="none" w:sz="0" w:space="0" w:color="auto"/>
                    <w:right w:val="none" w:sz="0" w:space="0" w:color="auto"/>
                  </w:divBdr>
                </w:div>
              </w:divsChild>
            </w:div>
            <w:div w:id="1506938050">
              <w:marLeft w:val="0"/>
              <w:marRight w:val="0"/>
              <w:marTop w:val="0"/>
              <w:marBottom w:val="0"/>
              <w:divBdr>
                <w:top w:val="none" w:sz="0" w:space="0" w:color="auto"/>
                <w:left w:val="none" w:sz="0" w:space="0" w:color="auto"/>
                <w:bottom w:val="none" w:sz="0" w:space="0" w:color="auto"/>
                <w:right w:val="none" w:sz="0" w:space="0" w:color="auto"/>
              </w:divBdr>
              <w:divsChild>
                <w:div w:id="1550995931">
                  <w:marLeft w:val="0"/>
                  <w:marRight w:val="0"/>
                  <w:marTop w:val="0"/>
                  <w:marBottom w:val="0"/>
                  <w:divBdr>
                    <w:top w:val="none" w:sz="0" w:space="0" w:color="auto"/>
                    <w:left w:val="none" w:sz="0" w:space="0" w:color="auto"/>
                    <w:bottom w:val="none" w:sz="0" w:space="0" w:color="auto"/>
                    <w:right w:val="none" w:sz="0" w:space="0" w:color="auto"/>
                  </w:divBdr>
                </w:div>
              </w:divsChild>
            </w:div>
            <w:div w:id="1675113321">
              <w:marLeft w:val="0"/>
              <w:marRight w:val="0"/>
              <w:marTop w:val="0"/>
              <w:marBottom w:val="0"/>
              <w:divBdr>
                <w:top w:val="none" w:sz="0" w:space="0" w:color="auto"/>
                <w:left w:val="none" w:sz="0" w:space="0" w:color="auto"/>
                <w:bottom w:val="none" w:sz="0" w:space="0" w:color="auto"/>
                <w:right w:val="none" w:sz="0" w:space="0" w:color="auto"/>
              </w:divBdr>
              <w:divsChild>
                <w:div w:id="2079209578">
                  <w:marLeft w:val="0"/>
                  <w:marRight w:val="0"/>
                  <w:marTop w:val="0"/>
                  <w:marBottom w:val="0"/>
                  <w:divBdr>
                    <w:top w:val="none" w:sz="0" w:space="0" w:color="auto"/>
                    <w:left w:val="none" w:sz="0" w:space="0" w:color="auto"/>
                    <w:bottom w:val="none" w:sz="0" w:space="0" w:color="auto"/>
                    <w:right w:val="none" w:sz="0" w:space="0" w:color="auto"/>
                  </w:divBdr>
                </w:div>
              </w:divsChild>
            </w:div>
            <w:div w:id="1508590508">
              <w:marLeft w:val="0"/>
              <w:marRight w:val="0"/>
              <w:marTop w:val="0"/>
              <w:marBottom w:val="0"/>
              <w:divBdr>
                <w:top w:val="none" w:sz="0" w:space="0" w:color="auto"/>
                <w:left w:val="none" w:sz="0" w:space="0" w:color="auto"/>
                <w:bottom w:val="none" w:sz="0" w:space="0" w:color="auto"/>
                <w:right w:val="none" w:sz="0" w:space="0" w:color="auto"/>
              </w:divBdr>
            </w:div>
          </w:divsChild>
        </w:div>
        <w:div w:id="1722629280">
          <w:marLeft w:val="0"/>
          <w:marRight w:val="0"/>
          <w:marTop w:val="0"/>
          <w:marBottom w:val="0"/>
          <w:divBdr>
            <w:top w:val="none" w:sz="0" w:space="0" w:color="auto"/>
            <w:left w:val="none" w:sz="0" w:space="0" w:color="auto"/>
            <w:bottom w:val="none" w:sz="0" w:space="0" w:color="auto"/>
            <w:right w:val="none" w:sz="0" w:space="0" w:color="auto"/>
          </w:divBdr>
          <w:divsChild>
            <w:div w:id="511189084">
              <w:marLeft w:val="0"/>
              <w:marRight w:val="0"/>
              <w:marTop w:val="0"/>
              <w:marBottom w:val="0"/>
              <w:divBdr>
                <w:top w:val="none" w:sz="0" w:space="0" w:color="auto"/>
                <w:left w:val="none" w:sz="0" w:space="0" w:color="auto"/>
                <w:bottom w:val="none" w:sz="0" w:space="0" w:color="auto"/>
                <w:right w:val="none" w:sz="0" w:space="0" w:color="auto"/>
              </w:divBdr>
            </w:div>
            <w:div w:id="215316718">
              <w:marLeft w:val="0"/>
              <w:marRight w:val="0"/>
              <w:marTop w:val="0"/>
              <w:marBottom w:val="0"/>
              <w:divBdr>
                <w:top w:val="none" w:sz="0" w:space="0" w:color="auto"/>
                <w:left w:val="none" w:sz="0" w:space="0" w:color="auto"/>
                <w:bottom w:val="none" w:sz="0" w:space="0" w:color="auto"/>
                <w:right w:val="none" w:sz="0" w:space="0" w:color="auto"/>
              </w:divBdr>
            </w:div>
            <w:div w:id="171076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960956">
      <w:bodyDiv w:val="1"/>
      <w:marLeft w:val="0"/>
      <w:marRight w:val="0"/>
      <w:marTop w:val="0"/>
      <w:marBottom w:val="0"/>
      <w:divBdr>
        <w:top w:val="none" w:sz="0" w:space="0" w:color="auto"/>
        <w:left w:val="none" w:sz="0" w:space="0" w:color="auto"/>
        <w:bottom w:val="none" w:sz="0" w:space="0" w:color="auto"/>
        <w:right w:val="none" w:sz="0" w:space="0" w:color="auto"/>
      </w:divBdr>
      <w:divsChild>
        <w:div w:id="1919443036">
          <w:marLeft w:val="480"/>
          <w:marRight w:val="0"/>
          <w:marTop w:val="0"/>
          <w:marBottom w:val="0"/>
          <w:divBdr>
            <w:top w:val="none" w:sz="0" w:space="0" w:color="auto"/>
            <w:left w:val="none" w:sz="0" w:space="0" w:color="auto"/>
            <w:bottom w:val="none" w:sz="0" w:space="0" w:color="auto"/>
            <w:right w:val="none" w:sz="0" w:space="0" w:color="auto"/>
          </w:divBdr>
          <w:divsChild>
            <w:div w:id="105581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1294">
      <w:bodyDiv w:val="1"/>
      <w:marLeft w:val="0"/>
      <w:marRight w:val="0"/>
      <w:marTop w:val="0"/>
      <w:marBottom w:val="0"/>
      <w:divBdr>
        <w:top w:val="none" w:sz="0" w:space="0" w:color="auto"/>
        <w:left w:val="none" w:sz="0" w:space="0" w:color="auto"/>
        <w:bottom w:val="none" w:sz="0" w:space="0" w:color="auto"/>
        <w:right w:val="none" w:sz="0" w:space="0" w:color="auto"/>
      </w:divBdr>
      <w:divsChild>
        <w:div w:id="599608728">
          <w:marLeft w:val="480"/>
          <w:marRight w:val="0"/>
          <w:marTop w:val="0"/>
          <w:marBottom w:val="0"/>
          <w:divBdr>
            <w:top w:val="none" w:sz="0" w:space="0" w:color="auto"/>
            <w:left w:val="none" w:sz="0" w:space="0" w:color="auto"/>
            <w:bottom w:val="none" w:sz="0" w:space="0" w:color="auto"/>
            <w:right w:val="none" w:sz="0" w:space="0" w:color="auto"/>
          </w:divBdr>
          <w:divsChild>
            <w:div w:id="10997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819533">
      <w:bodyDiv w:val="1"/>
      <w:marLeft w:val="0"/>
      <w:marRight w:val="0"/>
      <w:marTop w:val="0"/>
      <w:marBottom w:val="0"/>
      <w:divBdr>
        <w:top w:val="none" w:sz="0" w:space="0" w:color="auto"/>
        <w:left w:val="none" w:sz="0" w:space="0" w:color="auto"/>
        <w:bottom w:val="none" w:sz="0" w:space="0" w:color="auto"/>
        <w:right w:val="none" w:sz="0" w:space="0" w:color="auto"/>
      </w:divBdr>
    </w:div>
    <w:div w:id="1616404498">
      <w:bodyDiv w:val="1"/>
      <w:marLeft w:val="0"/>
      <w:marRight w:val="0"/>
      <w:marTop w:val="0"/>
      <w:marBottom w:val="0"/>
      <w:divBdr>
        <w:top w:val="none" w:sz="0" w:space="0" w:color="auto"/>
        <w:left w:val="none" w:sz="0" w:space="0" w:color="auto"/>
        <w:bottom w:val="none" w:sz="0" w:space="0" w:color="auto"/>
        <w:right w:val="none" w:sz="0" w:space="0" w:color="auto"/>
      </w:divBdr>
    </w:div>
    <w:div w:id="1633242059">
      <w:bodyDiv w:val="1"/>
      <w:marLeft w:val="0"/>
      <w:marRight w:val="0"/>
      <w:marTop w:val="0"/>
      <w:marBottom w:val="0"/>
      <w:divBdr>
        <w:top w:val="none" w:sz="0" w:space="0" w:color="auto"/>
        <w:left w:val="none" w:sz="0" w:space="0" w:color="auto"/>
        <w:bottom w:val="none" w:sz="0" w:space="0" w:color="auto"/>
        <w:right w:val="none" w:sz="0" w:space="0" w:color="auto"/>
      </w:divBdr>
    </w:div>
    <w:div w:id="1635210730">
      <w:bodyDiv w:val="1"/>
      <w:marLeft w:val="0"/>
      <w:marRight w:val="0"/>
      <w:marTop w:val="0"/>
      <w:marBottom w:val="0"/>
      <w:divBdr>
        <w:top w:val="none" w:sz="0" w:space="0" w:color="auto"/>
        <w:left w:val="none" w:sz="0" w:space="0" w:color="auto"/>
        <w:bottom w:val="none" w:sz="0" w:space="0" w:color="auto"/>
        <w:right w:val="none" w:sz="0" w:space="0" w:color="auto"/>
      </w:divBdr>
    </w:div>
    <w:div w:id="1822697737">
      <w:bodyDiv w:val="1"/>
      <w:marLeft w:val="0"/>
      <w:marRight w:val="0"/>
      <w:marTop w:val="0"/>
      <w:marBottom w:val="0"/>
      <w:divBdr>
        <w:top w:val="none" w:sz="0" w:space="0" w:color="auto"/>
        <w:left w:val="none" w:sz="0" w:space="0" w:color="auto"/>
        <w:bottom w:val="none" w:sz="0" w:space="0" w:color="auto"/>
        <w:right w:val="none" w:sz="0" w:space="0" w:color="auto"/>
      </w:divBdr>
    </w:div>
    <w:div w:id="1826706294">
      <w:bodyDiv w:val="1"/>
      <w:marLeft w:val="0"/>
      <w:marRight w:val="0"/>
      <w:marTop w:val="0"/>
      <w:marBottom w:val="0"/>
      <w:divBdr>
        <w:top w:val="none" w:sz="0" w:space="0" w:color="auto"/>
        <w:left w:val="none" w:sz="0" w:space="0" w:color="auto"/>
        <w:bottom w:val="none" w:sz="0" w:space="0" w:color="auto"/>
        <w:right w:val="none" w:sz="0" w:space="0" w:color="auto"/>
      </w:divBdr>
    </w:div>
    <w:div w:id="2025940278">
      <w:bodyDiv w:val="1"/>
      <w:marLeft w:val="0"/>
      <w:marRight w:val="0"/>
      <w:marTop w:val="0"/>
      <w:marBottom w:val="0"/>
      <w:divBdr>
        <w:top w:val="none" w:sz="0" w:space="0" w:color="auto"/>
        <w:left w:val="none" w:sz="0" w:space="0" w:color="auto"/>
        <w:bottom w:val="none" w:sz="0" w:space="0" w:color="auto"/>
        <w:right w:val="none" w:sz="0" w:space="0" w:color="auto"/>
      </w:divBdr>
    </w:div>
    <w:div w:id="2038701972">
      <w:bodyDiv w:val="1"/>
      <w:marLeft w:val="0"/>
      <w:marRight w:val="0"/>
      <w:marTop w:val="0"/>
      <w:marBottom w:val="0"/>
      <w:divBdr>
        <w:top w:val="none" w:sz="0" w:space="0" w:color="auto"/>
        <w:left w:val="none" w:sz="0" w:space="0" w:color="auto"/>
        <w:bottom w:val="none" w:sz="0" w:space="0" w:color="auto"/>
        <w:right w:val="none" w:sz="0" w:space="0" w:color="auto"/>
      </w:divBdr>
      <w:divsChild>
        <w:div w:id="1525745224">
          <w:marLeft w:val="0"/>
          <w:marRight w:val="0"/>
          <w:marTop w:val="0"/>
          <w:marBottom w:val="0"/>
          <w:divBdr>
            <w:top w:val="none" w:sz="0" w:space="0" w:color="auto"/>
            <w:left w:val="none" w:sz="0" w:space="0" w:color="auto"/>
            <w:bottom w:val="none" w:sz="0" w:space="0" w:color="auto"/>
            <w:right w:val="none" w:sz="0" w:space="0" w:color="auto"/>
          </w:divBdr>
        </w:div>
      </w:divsChild>
    </w:div>
    <w:div w:id="2058577380">
      <w:bodyDiv w:val="1"/>
      <w:marLeft w:val="0"/>
      <w:marRight w:val="0"/>
      <w:marTop w:val="0"/>
      <w:marBottom w:val="0"/>
      <w:divBdr>
        <w:top w:val="none" w:sz="0" w:space="0" w:color="auto"/>
        <w:left w:val="none" w:sz="0" w:space="0" w:color="auto"/>
        <w:bottom w:val="none" w:sz="0" w:space="0" w:color="auto"/>
        <w:right w:val="none" w:sz="0" w:space="0" w:color="auto"/>
      </w:divBdr>
      <w:divsChild>
        <w:div w:id="801583487">
          <w:marLeft w:val="0"/>
          <w:marRight w:val="0"/>
          <w:marTop w:val="0"/>
          <w:marBottom w:val="0"/>
          <w:divBdr>
            <w:top w:val="none" w:sz="0" w:space="0" w:color="auto"/>
            <w:left w:val="none" w:sz="0" w:space="0" w:color="auto"/>
            <w:bottom w:val="none" w:sz="0" w:space="0" w:color="auto"/>
            <w:right w:val="none" w:sz="0" w:space="0" w:color="auto"/>
          </w:divBdr>
        </w:div>
      </w:divsChild>
    </w:div>
    <w:div w:id="2065519480">
      <w:bodyDiv w:val="1"/>
      <w:marLeft w:val="0"/>
      <w:marRight w:val="0"/>
      <w:marTop w:val="0"/>
      <w:marBottom w:val="0"/>
      <w:divBdr>
        <w:top w:val="none" w:sz="0" w:space="0" w:color="auto"/>
        <w:left w:val="none" w:sz="0" w:space="0" w:color="auto"/>
        <w:bottom w:val="none" w:sz="0" w:space="0" w:color="auto"/>
        <w:right w:val="none" w:sz="0" w:space="0" w:color="auto"/>
      </w:divBdr>
      <w:divsChild>
        <w:div w:id="1778909471">
          <w:marLeft w:val="0"/>
          <w:marRight w:val="0"/>
          <w:marTop w:val="450"/>
          <w:marBottom w:val="450"/>
          <w:divBdr>
            <w:top w:val="none" w:sz="0" w:space="0" w:color="auto"/>
            <w:left w:val="none" w:sz="0" w:space="0" w:color="auto"/>
            <w:bottom w:val="none" w:sz="0" w:space="0" w:color="auto"/>
            <w:right w:val="none" w:sz="0" w:space="0" w:color="auto"/>
          </w:divBdr>
        </w:div>
      </w:divsChild>
    </w:div>
    <w:div w:id="2066100555">
      <w:bodyDiv w:val="1"/>
      <w:marLeft w:val="0"/>
      <w:marRight w:val="0"/>
      <w:marTop w:val="0"/>
      <w:marBottom w:val="0"/>
      <w:divBdr>
        <w:top w:val="none" w:sz="0" w:space="0" w:color="auto"/>
        <w:left w:val="none" w:sz="0" w:space="0" w:color="auto"/>
        <w:bottom w:val="none" w:sz="0" w:space="0" w:color="auto"/>
        <w:right w:val="none" w:sz="0" w:space="0" w:color="auto"/>
      </w:divBdr>
    </w:div>
    <w:div w:id="21248381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4A14DF1-FB38-C94B-B899-255513F04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20029</Words>
  <Characters>114171</Characters>
  <Application>Microsoft Office Word</Application>
  <DocSecurity>0</DocSecurity>
  <Lines>951</Lines>
  <Paragraphs>267</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33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rving, Zachary Clint (zci7c)</cp:lastModifiedBy>
  <cp:revision>2</cp:revision>
  <dcterms:created xsi:type="dcterms:W3CDTF">2019-09-03T15:39:00Z</dcterms:created>
  <dcterms:modified xsi:type="dcterms:W3CDTF">2019-09-03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93c97a-5720-35a0-8a13-acff170d569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gnition</vt:lpwstr>
  </property>
  <property fmtid="{D5CDD505-2E9C-101B-9397-08002B2CF9AE}" pid="16" name="Mendeley Recent Style Name 5_1">
    <vt:lpwstr>Cogn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